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53C5A9" w14:textId="7C71BE7C" w:rsidR="00F62C8B" w:rsidRPr="00BF4792" w:rsidRDefault="001C3E80" w:rsidP="004C531E">
      <w:pPr>
        <w:pStyle w:val="RSCM01ReceivedAccepted"/>
      </w:pPr>
      <w:r w:rsidRPr="00BF4792">
        <mc:AlternateContent>
          <mc:Choice Requires="wps">
            <w:drawing>
              <wp:anchor distT="180340" distB="0" distL="114300" distR="114300" simplePos="0" relativeHeight="251658240" behindDoc="1" locked="1" layoutInCell="0" allowOverlap="0" wp14:anchorId="778C8951" wp14:editId="657CF36A">
                <wp:simplePos x="0" y="0"/>
                <wp:positionH relativeFrom="margin">
                  <wp:align>left</wp:align>
                </wp:positionH>
                <wp:positionV relativeFrom="margin">
                  <wp:align>bottom</wp:align>
                </wp:positionV>
                <wp:extent cx="3158490" cy="1787271"/>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787271"/>
                        </a:xfrm>
                        <a:prstGeom prst="rect">
                          <a:avLst/>
                        </a:prstGeom>
                        <a:solidFill>
                          <a:srgbClr val="FFFFFF"/>
                        </a:solidFill>
                        <a:ln w="9525">
                          <a:noFill/>
                          <a:miter lim="800000"/>
                          <a:headEnd/>
                          <a:tailEnd/>
                        </a:ln>
                      </wps:spPr>
                      <wps:txbx>
                        <w:txbxContent>
                          <w:p w14:paraId="01A0617C" w14:textId="77777777" w:rsidR="002456A0" w:rsidRPr="00B76B6C" w:rsidRDefault="001C3E80" w:rsidP="00B76B6C">
                            <w:pPr>
                              <w:pStyle w:val="RSCF01FootnoteAuthorAddress"/>
                              <w:rPr>
                                <w:lang w:val="en-US"/>
                              </w:rPr>
                            </w:pPr>
                            <w:r w:rsidRPr="00E85860">
                              <w:rPr>
                                <w:lang w:val="en-US"/>
                              </w:rPr>
                              <w:t>Department of Materials Science and Engineering</w:t>
                            </w:r>
                            <w:r w:rsidRPr="00E85860">
                              <w:rPr>
                                <w:rFonts w:hint="eastAsia"/>
                                <w:lang w:val="en-US"/>
                              </w:rPr>
                              <w:t xml:space="preserve">, </w:t>
                            </w:r>
                            <w:r w:rsidRPr="00E85860">
                              <w:rPr>
                                <w:lang w:val="en-US"/>
                              </w:rPr>
                              <w:t>School of Materials and Chemical Technology</w:t>
                            </w:r>
                            <w:r w:rsidRPr="00E85860">
                              <w:rPr>
                                <w:rFonts w:hint="eastAsia"/>
                                <w:lang w:val="en-US"/>
                              </w:rPr>
                              <w:t xml:space="preserve">, </w:t>
                            </w:r>
                            <w:r w:rsidRPr="00E85860">
                              <w:rPr>
                                <w:lang w:val="en-US"/>
                              </w:rPr>
                              <w:t>Tokyo Institute of Technology</w:t>
                            </w:r>
                            <w:r>
                              <w:rPr>
                                <w:rFonts w:hint="eastAsia"/>
                                <w:lang w:val="en-US" w:eastAsia="ja-JP"/>
                              </w:rPr>
                              <w:t>,</w:t>
                            </w:r>
                            <w:r w:rsidRPr="00E85860">
                              <w:rPr>
                                <w:lang w:val="en-US"/>
                              </w:rPr>
                              <w:t xml:space="preserve"> 2-12-1 </w:t>
                            </w:r>
                            <w:proofErr w:type="spellStart"/>
                            <w:r w:rsidRPr="00E85860">
                              <w:rPr>
                                <w:lang w:val="en-US"/>
                              </w:rPr>
                              <w:t>Ookayama</w:t>
                            </w:r>
                            <w:proofErr w:type="spellEnd"/>
                            <w:r w:rsidRPr="00E85860">
                              <w:rPr>
                                <w:lang w:val="en-US"/>
                              </w:rPr>
                              <w:t>, Meguro-</w:t>
                            </w:r>
                            <w:proofErr w:type="spellStart"/>
                            <w:r w:rsidRPr="00E85860">
                              <w:rPr>
                                <w:lang w:val="en-US"/>
                              </w:rPr>
                              <w:t>ku</w:t>
                            </w:r>
                            <w:proofErr w:type="spellEnd"/>
                            <w:r w:rsidRPr="00E85860">
                              <w:rPr>
                                <w:rFonts w:hint="eastAsia"/>
                                <w:lang w:val="en-US"/>
                              </w:rPr>
                              <w:t xml:space="preserve">, </w:t>
                            </w:r>
                            <w:r w:rsidRPr="00E85860">
                              <w:rPr>
                                <w:lang w:val="en-US"/>
                              </w:rPr>
                              <w:t>Tokyo 152-8552</w:t>
                            </w:r>
                            <w:r w:rsidRPr="00E85860">
                              <w:rPr>
                                <w:rFonts w:hint="eastAsia"/>
                                <w:lang w:val="en-US"/>
                              </w:rPr>
                              <w:t>,</w:t>
                            </w:r>
                            <w:r w:rsidRPr="00E85860">
                              <w:rPr>
                                <w:lang w:val="en-US"/>
                              </w:rPr>
                              <w:t xml:space="preserve"> J</w:t>
                            </w:r>
                            <w:r>
                              <w:rPr>
                                <w:rFonts w:hint="eastAsia"/>
                                <w:lang w:val="en-US" w:eastAsia="ja-JP"/>
                              </w:rPr>
                              <w:t xml:space="preserve">apan. </w:t>
                            </w:r>
                            <w:r w:rsidR="00B76B6C">
                              <w:rPr>
                                <w:lang w:val="en-US" w:eastAsia="ja-JP"/>
                              </w:rPr>
                              <w:br/>
                            </w:r>
                            <w:r w:rsidRPr="00B76B6C">
                              <w:rPr>
                                <w:rFonts w:hint="eastAsia"/>
                                <w:lang w:val="en-US" w:eastAsia="ja-JP"/>
                              </w:rPr>
                              <w:t xml:space="preserve">E-mail: </w:t>
                            </w:r>
                            <w:hyperlink r:id="rId8" w:history="1">
                              <w:r w:rsidRPr="002430DD">
                                <w:rPr>
                                  <w:rStyle w:val="ab"/>
                                  <w:lang w:eastAsia="ja-JP"/>
                                </w:rPr>
                                <w:t>mmiyauchi@ceram.titech.ac.jp</w:t>
                              </w:r>
                            </w:hyperlink>
                            <w:r w:rsidRPr="00B76B6C">
                              <w:rPr>
                                <w:rFonts w:hint="eastAsia"/>
                                <w:lang w:val="en-US" w:eastAsia="ja-JP"/>
                              </w:rPr>
                              <w:t xml:space="preserve"> </w:t>
                            </w:r>
                          </w:p>
                          <w:p w14:paraId="00C89363" w14:textId="77777777" w:rsidR="00126027" w:rsidRPr="002456A0" w:rsidRDefault="001C3E80" w:rsidP="002456A0">
                            <w:pPr>
                              <w:pStyle w:val="RSCF01FootnoteAuthorAddress"/>
                              <w:rPr>
                                <w:b/>
                                <w:lang w:eastAsia="ja-JP"/>
                              </w:rPr>
                            </w:pPr>
                            <w:r w:rsidRPr="00BA5252">
                              <w:rPr>
                                <w:lang w:eastAsia="ja-JP"/>
                              </w:rPr>
                              <w:t>National Institute for Materials Science</w:t>
                            </w:r>
                            <w:r>
                              <w:rPr>
                                <w:rFonts w:hint="eastAsia"/>
                                <w:b/>
                                <w:lang w:eastAsia="ja-JP"/>
                              </w:rPr>
                              <w:t xml:space="preserve">, </w:t>
                            </w:r>
                            <w:r w:rsidRPr="00BA5252">
                              <w:rPr>
                                <w:lang w:eastAsia="ja-JP"/>
                              </w:rPr>
                              <w:t xml:space="preserve">1-2-1 </w:t>
                            </w:r>
                            <w:proofErr w:type="spellStart"/>
                            <w:r w:rsidRPr="00BA5252">
                              <w:rPr>
                                <w:lang w:eastAsia="ja-JP"/>
                              </w:rPr>
                              <w:t>Sengen</w:t>
                            </w:r>
                            <w:proofErr w:type="spellEnd"/>
                            <w:r w:rsidRPr="00BA5252">
                              <w:rPr>
                                <w:lang w:eastAsia="ja-JP"/>
                              </w:rPr>
                              <w:t>, Tsukuba, Ibaraki 305-0047</w:t>
                            </w:r>
                            <w:r>
                              <w:rPr>
                                <w:rFonts w:hint="eastAsia"/>
                                <w:lang w:eastAsia="ja-JP"/>
                              </w:rPr>
                              <w:t xml:space="preserve">, </w:t>
                            </w:r>
                            <w:r w:rsidRPr="006762BA">
                              <w:rPr>
                                <w:lang w:eastAsia="ja-JP"/>
                              </w:rPr>
                              <w:t>J</w:t>
                            </w:r>
                            <w:r>
                              <w:rPr>
                                <w:rFonts w:hint="eastAsia"/>
                                <w:lang w:eastAsia="ja-JP"/>
                              </w:rPr>
                              <w:t>apan</w:t>
                            </w:r>
                            <w:r w:rsidRPr="00C405FD">
                              <w:t>.</w:t>
                            </w:r>
                          </w:p>
                          <w:p w14:paraId="6542A6FA" w14:textId="77777777" w:rsidR="00AF1D07" w:rsidRDefault="001C3E80" w:rsidP="00241ACD">
                            <w:pPr>
                              <w:pStyle w:val="RSCF02FootnotestoTitleAuthors"/>
                            </w:pPr>
                            <w:r w:rsidRPr="00241ACD">
                              <w:t>†</w:t>
                            </w:r>
                            <w:r w:rsidR="008C682F" w:rsidRPr="00241ACD">
                              <w:t>Electronic Supplementary Information (ESI) availabl</w:t>
                            </w:r>
                            <w:r w:rsidR="00325BB1">
                              <w:rPr>
                                <w:rFonts w:hint="eastAsia"/>
                                <w:lang w:eastAsia="ja-JP"/>
                              </w:rPr>
                              <w:t>e</w:t>
                            </w:r>
                            <w:r w:rsidR="008C682F" w:rsidRPr="00241ACD">
                              <w:t xml:space="preserve">. </w:t>
                            </w:r>
                          </w:p>
                          <w:p w14:paraId="29CAFF6E" w14:textId="121FB3D5" w:rsidR="00C405FD" w:rsidRPr="00241ACD" w:rsidRDefault="008C682F" w:rsidP="00241ACD">
                            <w:pPr>
                              <w:pStyle w:val="RSCF02FootnotestoTitleAuthors"/>
                            </w:pPr>
                            <w:r w:rsidRPr="00241ACD">
                              <w:t>See DOI: </w:t>
                            </w:r>
                            <w:r w:rsidR="0029493A" w:rsidRPr="0029493A">
                              <w:t>https://doi.org/</w:t>
                            </w:r>
                            <w:r w:rsidRPr="00241ACD">
                              <w:t>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78C8951" id="_x0000_t202" coordsize="21600,21600" o:spt="202" path="m,l,21600r21600,l21600,xe">
                <v:stroke joinstyle="miter"/>
                <v:path gradientshapeok="t" o:connecttype="rect"/>
              </v:shapetype>
              <v:shape id="Text Box 2" o:spid="_x0000_s1026" type="#_x0000_t202" style="position:absolute;margin-left:0;margin-top:0;width:248.7pt;height:140.75pt;z-index:-251658240;visibility:visible;mso-wrap-style:square;mso-width-percent:0;mso-height-percent:200;mso-wrap-distance-left:9pt;mso-wrap-distance-top:14.2pt;mso-wrap-distance-right:9pt;mso-wrap-distance-bottom:0;mso-position-horizontal:left;mso-position-horizontal-relative:margin;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" o:allowincell="f" o:allowoverlap="f" stroked="f">
                <o:lock v:ext="edit" aspectratio="t"/>
                <v:textbox style="mso-fit-shape-to-text:t" inset="0,1mm,0,1mm">
                  <w:txbxContent>
                    <w:p w14:paraId="01A0617C" w14:textId="77777777" w:rsidR="002456A0" w:rsidRPr="00B76B6C" w:rsidRDefault="001C3E80" w:rsidP="00B76B6C">
                      <w:pPr>
                        <w:pStyle w:val="RSCF01FootnoteAuthorAddress"/>
                        <w:rPr>
                          <w:lang w:val="en-US"/>
                        </w:rPr>
                      </w:pPr>
                      <w:r w:rsidRPr="00E85860">
                        <w:rPr>
                          <w:lang w:val="en-US"/>
                        </w:rPr>
                        <w:t>Department of Materials Science and Engineering</w:t>
                      </w:r>
                      <w:r w:rsidRPr="00E85860">
                        <w:rPr>
                          <w:rFonts w:hint="eastAsia"/>
                          <w:lang w:val="en-US"/>
                        </w:rPr>
                        <w:t xml:space="preserve">, </w:t>
                      </w:r>
                      <w:r w:rsidRPr="00E85860">
                        <w:rPr>
                          <w:lang w:val="en-US"/>
                        </w:rPr>
                        <w:t>School of Materials and Chemical Technology</w:t>
                      </w:r>
                      <w:r w:rsidRPr="00E85860">
                        <w:rPr>
                          <w:rFonts w:hint="eastAsia"/>
                          <w:lang w:val="en-US"/>
                        </w:rPr>
                        <w:t xml:space="preserve">, </w:t>
                      </w:r>
                      <w:r w:rsidRPr="00E85860">
                        <w:rPr>
                          <w:lang w:val="en-US"/>
                        </w:rPr>
                        <w:t>Tokyo Institute of Technology</w:t>
                      </w:r>
                      <w:r>
                        <w:rPr>
                          <w:rFonts w:hint="eastAsia"/>
                          <w:lang w:val="en-US" w:eastAsia="ja-JP"/>
                        </w:rPr>
                        <w:t>,</w:t>
                      </w:r>
                      <w:r w:rsidRPr="00E85860">
                        <w:rPr>
                          <w:lang w:val="en-US"/>
                        </w:rPr>
                        <w:t xml:space="preserve"> 2-12-1 Ookayama, Meguro-ku</w:t>
                      </w:r>
                      <w:r w:rsidRPr="00E85860">
                        <w:rPr>
                          <w:rFonts w:hint="eastAsia"/>
                          <w:lang w:val="en-US"/>
                        </w:rPr>
                        <w:t xml:space="preserve">, </w:t>
                      </w:r>
                      <w:r w:rsidRPr="00E85860">
                        <w:rPr>
                          <w:lang w:val="en-US"/>
                        </w:rPr>
                        <w:t>Tokyo 152-8552</w:t>
                      </w:r>
                      <w:r w:rsidRPr="00E85860">
                        <w:rPr>
                          <w:rFonts w:hint="eastAsia"/>
                          <w:lang w:val="en-US"/>
                        </w:rPr>
                        <w:t>,</w:t>
                      </w:r>
                      <w:r w:rsidRPr="00E85860">
                        <w:rPr>
                          <w:lang w:val="en-US"/>
                        </w:rPr>
                        <w:t xml:space="preserve"> J</w:t>
                      </w:r>
                      <w:r>
                        <w:rPr>
                          <w:rFonts w:hint="eastAsia"/>
                          <w:lang w:val="en-US" w:eastAsia="ja-JP"/>
                        </w:rPr>
                        <w:t xml:space="preserve">apan. </w:t>
                      </w:r>
                      <w:r w:rsidR="00B76B6C">
                        <w:rPr>
                          <w:lang w:val="en-US" w:eastAsia="ja-JP"/>
                        </w:rPr>
                        <w:br/>
                      </w:r>
                      <w:r w:rsidRPr="00B76B6C">
                        <w:rPr>
                          <w:rFonts w:hint="eastAsia"/>
                          <w:lang w:val="en-US" w:eastAsia="ja-JP"/>
                        </w:rPr>
                        <w:t xml:space="preserve">E-mail: </w:t>
                      </w:r>
                      <w:hyperlink r:id="rId9" w:history="1">
                        <w:r w:rsidRPr="002430DD">
                          <w:rPr>
                            <w:rStyle w:val="ab"/>
                            <w:lang w:eastAsia="ja-JP"/>
                          </w:rPr>
                          <w:t>mmiyauchi@ceram.titech.ac.jp</w:t>
                        </w:r>
                      </w:hyperlink>
                      <w:r w:rsidRPr="00B76B6C">
                        <w:rPr>
                          <w:rFonts w:hint="eastAsia"/>
                          <w:lang w:val="en-US" w:eastAsia="ja-JP"/>
                        </w:rPr>
                        <w:t xml:space="preserve"> </w:t>
                      </w:r>
                    </w:p>
                    <w:p w14:paraId="00C89363" w14:textId="77777777" w:rsidR="00126027" w:rsidRPr="002456A0" w:rsidRDefault="001C3E80" w:rsidP="002456A0">
                      <w:pPr>
                        <w:pStyle w:val="RSCF01FootnoteAuthorAddress"/>
                        <w:rPr>
                          <w:b/>
                          <w:lang w:eastAsia="ja-JP"/>
                        </w:rPr>
                      </w:pPr>
                      <w:r w:rsidRPr="00BA5252">
                        <w:rPr>
                          <w:lang w:eastAsia="ja-JP"/>
                        </w:rPr>
                        <w:t>National Institute for Materials Science</w:t>
                      </w:r>
                      <w:r>
                        <w:rPr>
                          <w:rFonts w:hint="eastAsia"/>
                          <w:b/>
                          <w:lang w:eastAsia="ja-JP"/>
                        </w:rPr>
                        <w:t xml:space="preserve">, </w:t>
                      </w:r>
                      <w:r w:rsidRPr="00BA5252">
                        <w:rPr>
                          <w:lang w:eastAsia="ja-JP"/>
                        </w:rPr>
                        <w:t>1-2-1 Sengen, Tsukuba, Ibaraki 305-0047</w:t>
                      </w:r>
                      <w:r>
                        <w:rPr>
                          <w:rFonts w:hint="eastAsia"/>
                          <w:lang w:eastAsia="ja-JP"/>
                        </w:rPr>
                        <w:t xml:space="preserve">, </w:t>
                      </w:r>
                      <w:r w:rsidRPr="006762BA">
                        <w:rPr>
                          <w:lang w:eastAsia="ja-JP"/>
                        </w:rPr>
                        <w:t>J</w:t>
                      </w:r>
                      <w:r>
                        <w:rPr>
                          <w:rFonts w:hint="eastAsia"/>
                          <w:lang w:eastAsia="ja-JP"/>
                        </w:rPr>
                        <w:t>apan</w:t>
                      </w:r>
                      <w:r w:rsidRPr="00C405FD">
                        <w:t>.</w:t>
                      </w:r>
                    </w:p>
                    <w:p w14:paraId="6542A6FA" w14:textId="77777777" w:rsidR="00AF1D07" w:rsidRDefault="001C3E80" w:rsidP="00241ACD">
                      <w:pPr>
                        <w:pStyle w:val="RSCF02FootnotestoTitleAuthors"/>
                      </w:pPr>
                      <w:r w:rsidRPr="00241ACD">
                        <w:t>†</w:t>
                      </w:r>
                      <w:r w:rsidR="008C682F" w:rsidRPr="00241ACD">
                        <w:t>Electronic Supplementary Information (ESI) availabl</w:t>
                      </w:r>
                      <w:r w:rsidR="00325BB1">
                        <w:rPr>
                          <w:rFonts w:hint="eastAsia"/>
                          <w:lang w:eastAsia="ja-JP"/>
                        </w:rPr>
                        <w:t>e</w:t>
                      </w:r>
                      <w:r w:rsidR="008C682F" w:rsidRPr="00241ACD">
                        <w:t xml:space="preserve">. </w:t>
                      </w:r>
                    </w:p>
                    <w:p w14:paraId="29CAFF6E" w14:textId="121FB3D5" w:rsidR="00C405FD" w:rsidRPr="00241ACD" w:rsidRDefault="008C682F" w:rsidP="00241ACD">
                      <w:pPr>
                        <w:pStyle w:val="RSCF02FootnotestoTitleAuthors"/>
                      </w:pPr>
                      <w:r w:rsidRPr="00241ACD">
                        <w:t>See DOI: </w:t>
                      </w:r>
                      <w:r w:rsidR="0029493A" w:rsidRPr="0029493A">
                        <w:t>https://doi.org/</w:t>
                      </w:r>
                      <w:r w:rsidRPr="00241ACD">
                        <w:t>10.1039/x0xx00000x</w:t>
                      </w:r>
                    </w:p>
                  </w:txbxContent>
                </v:textbox>
                <w10:wrap type="topAndBottom" anchorx="margin" anchory="margin"/>
                <w10:anchorlock/>
              </v:shape>
            </w:pict>
          </mc:Fallback>
        </mc:AlternateContent>
      </w:r>
      <w:r w:rsidR="00F62C8B" w:rsidRPr="00BF4792">
        <w:t>Received 00th January 20</w:t>
      </w:r>
      <w:r w:rsidR="00F15F90" w:rsidRPr="00BF4792">
        <w:t>xx</w:t>
      </w:r>
      <w:r w:rsidR="00F62C8B" w:rsidRPr="00BF4792">
        <w:t>,</w:t>
      </w:r>
    </w:p>
    <w:p w14:paraId="41D2CA86" w14:textId="65EEBFFC" w:rsidR="00F62C8B" w:rsidRPr="00BF4792" w:rsidRDefault="001C3E80" w:rsidP="004C531E">
      <w:pPr>
        <w:pStyle w:val="RSCM01ReceivedAccepted"/>
      </w:pPr>
      <w:r w:rsidRPr="00BF4792">
        <w:t>Accepted 00th January 20</w:t>
      </w:r>
      <w:r w:rsidR="00F15F90" w:rsidRPr="00BF4792">
        <w:t>xx</w:t>
      </w:r>
    </w:p>
    <w:p w14:paraId="4EB04055" w14:textId="5CDCF5AF" w:rsidR="00F62C8B" w:rsidRPr="00BF4792" w:rsidRDefault="001C3E80" w:rsidP="004C531E">
      <w:pPr>
        <w:pStyle w:val="RSCM02DOI"/>
      </w:pPr>
      <w:r w:rsidRPr="00BF4792">
        <w:t>DOI: 10.1039/x0xx00000x</w:t>
      </w:r>
    </w:p>
    <w:p w14:paraId="6A879DEA" w14:textId="03BC7F0C" w:rsidR="004414A5" w:rsidRPr="00BF4792" w:rsidRDefault="001C3E80" w:rsidP="00C32EDF">
      <w:pPr>
        <w:pStyle w:val="RSCH01PaperTitle"/>
        <w:rPr>
          <w:lang w:eastAsia="ja-JP"/>
        </w:rPr>
      </w:pPr>
      <w:r w:rsidRPr="00BF4792">
        <w:br w:type="column"/>
      </w:r>
      <w:r w:rsidR="00132DFB" w:rsidRPr="00BF4792">
        <w:t xml:space="preserve">Sustaining </w:t>
      </w:r>
      <w:bookmarkStart w:id="0" w:name="_Hlk164436113"/>
      <w:r w:rsidR="00D76FCD" w:rsidRPr="00BF4792">
        <w:rPr>
          <w:lang w:eastAsia="ja-JP"/>
        </w:rPr>
        <w:t>s</w:t>
      </w:r>
      <w:r w:rsidR="00132DFB" w:rsidRPr="00BF4792">
        <w:t xml:space="preserve">yngas </w:t>
      </w:r>
      <w:r w:rsidR="00D76FCD" w:rsidRPr="00BF4792">
        <w:rPr>
          <w:lang w:eastAsia="ja-JP"/>
        </w:rPr>
        <w:t>p</w:t>
      </w:r>
      <w:r w:rsidR="00132DFB" w:rsidRPr="00BF4792">
        <w:t xml:space="preserve">roduction at a </w:t>
      </w:r>
      <w:r w:rsidR="00D76FCD" w:rsidRPr="00BF4792">
        <w:rPr>
          <w:lang w:eastAsia="ja-JP"/>
        </w:rPr>
        <w:t>n</w:t>
      </w:r>
      <w:r w:rsidR="00132DFB" w:rsidRPr="00BF4792">
        <w:t>ear-</w:t>
      </w:r>
      <w:r w:rsidR="00D76FCD" w:rsidRPr="00BF4792">
        <w:rPr>
          <w:lang w:eastAsia="ja-JP"/>
        </w:rPr>
        <w:t>u</w:t>
      </w:r>
      <w:r w:rsidR="00132DFB" w:rsidRPr="00BF4792">
        <w:t>nity H</w:t>
      </w:r>
      <w:r w:rsidR="00132DFB" w:rsidRPr="00BF4792">
        <w:rPr>
          <w:vertAlign w:val="subscript"/>
        </w:rPr>
        <w:t>2</w:t>
      </w:r>
      <w:r w:rsidR="00132DFB" w:rsidRPr="00BF4792">
        <w:t xml:space="preserve">/CO </w:t>
      </w:r>
      <w:r w:rsidR="00D76FCD" w:rsidRPr="00BF4792">
        <w:rPr>
          <w:lang w:eastAsia="ja-JP"/>
        </w:rPr>
        <w:t>r</w:t>
      </w:r>
      <w:r w:rsidR="00132DFB" w:rsidRPr="00BF4792">
        <w:t xml:space="preserve">atio in </w:t>
      </w:r>
      <w:r w:rsidR="007540B6">
        <w:t xml:space="preserve">the </w:t>
      </w:r>
      <w:r w:rsidR="00D76FCD" w:rsidRPr="00BF4792">
        <w:rPr>
          <w:lang w:eastAsia="ja-JP"/>
        </w:rPr>
        <w:t>p</w:t>
      </w:r>
      <w:r w:rsidR="00132DFB" w:rsidRPr="00BF4792">
        <w:t xml:space="preserve">hoto-induced </w:t>
      </w:r>
      <w:r w:rsidR="00D76FCD" w:rsidRPr="00BF4792">
        <w:rPr>
          <w:lang w:eastAsia="ja-JP"/>
        </w:rPr>
        <w:t>d</w:t>
      </w:r>
      <w:r w:rsidR="00132DFB" w:rsidRPr="00BF4792">
        <w:t xml:space="preserve">ry </w:t>
      </w:r>
      <w:r w:rsidR="00D76FCD" w:rsidRPr="00BF4792">
        <w:rPr>
          <w:lang w:eastAsia="ja-JP"/>
        </w:rPr>
        <w:t>r</w:t>
      </w:r>
      <w:r w:rsidR="00132DFB" w:rsidRPr="00BF4792">
        <w:t xml:space="preserve">eforming of </w:t>
      </w:r>
      <w:r w:rsidR="00D76FCD" w:rsidRPr="00BF4792">
        <w:rPr>
          <w:lang w:eastAsia="ja-JP"/>
        </w:rPr>
        <w:t>m</w:t>
      </w:r>
      <w:r w:rsidR="00132DFB" w:rsidRPr="00BF4792">
        <w:t xml:space="preserve">ethane </w:t>
      </w:r>
      <w:r w:rsidR="00D76FCD" w:rsidRPr="00BF4792">
        <w:rPr>
          <w:lang w:eastAsia="ja-JP"/>
        </w:rPr>
        <w:t>i</w:t>
      </w:r>
      <w:r w:rsidR="00132DFB" w:rsidRPr="00BF4792">
        <w:t xml:space="preserve">ndependent of the </w:t>
      </w:r>
      <w:r w:rsidR="00D76FCD" w:rsidRPr="00BF4792">
        <w:rPr>
          <w:lang w:eastAsia="ja-JP"/>
        </w:rPr>
        <w:t>r</w:t>
      </w:r>
      <w:r w:rsidR="00132DFB" w:rsidRPr="00BF4792">
        <w:t xml:space="preserve">eactant </w:t>
      </w:r>
      <w:r w:rsidR="00D76FCD" w:rsidRPr="00BF4792">
        <w:rPr>
          <w:lang w:eastAsia="ja-JP"/>
        </w:rPr>
        <w:t>g</w:t>
      </w:r>
      <w:r w:rsidR="00132DFB" w:rsidRPr="00BF4792">
        <w:t xml:space="preserve">as </w:t>
      </w:r>
      <w:r w:rsidR="00D76FCD" w:rsidRPr="00BF4792">
        <w:rPr>
          <w:lang w:eastAsia="ja-JP"/>
        </w:rPr>
        <w:t>c</w:t>
      </w:r>
      <w:r w:rsidR="00132DFB" w:rsidRPr="00BF4792">
        <w:t>omposition</w:t>
      </w:r>
      <w:bookmarkEnd w:id="0"/>
      <w:r w:rsidR="00D76FCD" w:rsidRPr="00BF4792">
        <w:t>†</w:t>
      </w:r>
    </w:p>
    <w:p w14:paraId="6FC20A66" w14:textId="3D1B7C16" w:rsidR="00670ED4" w:rsidRPr="00BF4792" w:rsidRDefault="001C3E80" w:rsidP="00BD47F6">
      <w:pPr>
        <w:pStyle w:val="RSCH02PaperAuthorsandByline"/>
        <w:sectPr w:rsidR="00670ED4" w:rsidRPr="00BF4792" w:rsidSect="00093A5F">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r w:rsidRPr="00BF4792">
        <w:rPr>
          <w:noProof/>
          <w:lang w:eastAsia="en-GB"/>
        </w:rPr>
        <w:t>Hiroaki Kaneko,</w:t>
      </w:r>
      <w:r w:rsidRPr="00BF4792">
        <w:rPr>
          <w:noProof/>
          <w:vertAlign w:val="superscript"/>
          <w:lang w:eastAsia="en-GB"/>
        </w:rPr>
        <w:t>a</w:t>
      </w:r>
      <w:r w:rsidRPr="00BF4792">
        <w:rPr>
          <w:noProof/>
          <w:lang w:eastAsia="en-GB"/>
        </w:rPr>
        <w:t xml:space="preserve"> Yohei Cho,</w:t>
      </w:r>
      <w:r w:rsidRPr="00BF4792">
        <w:rPr>
          <w:noProof/>
          <w:vertAlign w:val="superscript"/>
          <w:lang w:eastAsia="ja-JP"/>
        </w:rPr>
        <w:t>a</w:t>
      </w:r>
      <w:r w:rsidRPr="00BF4792">
        <w:rPr>
          <w:noProof/>
          <w:lang w:eastAsia="en-GB"/>
        </w:rPr>
        <w:t xml:space="preserve"> Tomotaka Sugimura,</w:t>
      </w:r>
      <w:r w:rsidRPr="00BF4792">
        <w:rPr>
          <w:noProof/>
          <w:vertAlign w:val="superscript"/>
          <w:lang w:eastAsia="ja-JP"/>
        </w:rPr>
        <w:t>a</w:t>
      </w:r>
      <w:r w:rsidRPr="00BF4792">
        <w:rPr>
          <w:noProof/>
          <w:lang w:eastAsia="en-GB"/>
        </w:rPr>
        <w:t xml:space="preserve"> Ayako Hashimoto,</w:t>
      </w:r>
      <w:r w:rsidRPr="00BF4792">
        <w:rPr>
          <w:noProof/>
          <w:vertAlign w:val="superscript"/>
          <w:lang w:eastAsia="ja-JP"/>
        </w:rPr>
        <w:t>b</w:t>
      </w:r>
      <w:r w:rsidRPr="00BF4792">
        <w:rPr>
          <w:noProof/>
          <w:lang w:eastAsia="en-GB"/>
        </w:rPr>
        <w:t xml:space="preserve"> Akira Yamaguchi</w:t>
      </w:r>
      <w:r w:rsidR="00BD47F6" w:rsidRPr="00BF4792">
        <w:rPr>
          <w:noProof/>
          <w:lang w:eastAsia="en-GB"/>
        </w:rPr>
        <w:t>,</w:t>
      </w:r>
      <w:r w:rsidRPr="00BF4792">
        <w:rPr>
          <w:noProof/>
          <w:vertAlign w:val="superscript"/>
          <w:lang w:eastAsia="ja-JP"/>
        </w:rPr>
        <w:t>a</w:t>
      </w:r>
      <w:r w:rsidRPr="00BF4792">
        <w:rPr>
          <w:noProof/>
          <w:lang w:eastAsia="en-GB"/>
        </w:rPr>
        <w:t xml:space="preserve"> Masahiro Miyauchi*</w:t>
      </w:r>
      <w:r w:rsidRPr="00BF4792">
        <w:rPr>
          <w:noProof/>
          <w:vertAlign w:val="superscript"/>
          <w:lang w:eastAsia="en-GB"/>
        </w:rPr>
        <w:t>a</w:t>
      </w:r>
      <w:r w:rsidR="0025490A" w:rsidRPr="00BF4792">
        <w:t xml:space="preserve"> </w:t>
      </w:r>
    </w:p>
    <w:p w14:paraId="0215D695" w14:textId="6A105DE9" w:rsidR="00180ABE" w:rsidRPr="00BF4792" w:rsidRDefault="000A3B5F" w:rsidP="0025490A">
      <w:pPr>
        <w:pStyle w:val="RSCB01COMAbstract"/>
        <w:rPr>
          <w:rStyle w:val="06CHeading"/>
          <w:rFonts w:asciiTheme="minorHAnsi" w:hAnsiTheme="minorHAnsi" w:cstheme="minorBidi"/>
          <w:b/>
          <w:smallCaps w:val="0"/>
          <w:w w:val="100"/>
          <w:szCs w:val="22"/>
          <w:lang w:eastAsia="ja-JP"/>
        </w:rPr>
      </w:pPr>
      <w:r w:rsidRPr="00DF6724">
        <w:t>A syngas was generated at a near-unity H</w:t>
      </w:r>
      <w:r w:rsidRPr="00DF6724">
        <w:rPr>
          <w:vertAlign w:val="subscript"/>
        </w:rPr>
        <w:t>2</w:t>
      </w:r>
      <w:r w:rsidRPr="00DF6724">
        <w:t xml:space="preserve">/CO ratio independent of the reactant gas composition over Rh-loaded strontium titanate in the photo-induced dry reforming of methane. </w:t>
      </w:r>
      <w:r w:rsidRPr="000A3B5F">
        <w:rPr>
          <w:lang w:val="en-US"/>
        </w:rPr>
        <w:t>Moreover, light irradiation inhibited side reactions, such as the reverse water gas shift reaction and</w:t>
      </w:r>
      <w:r w:rsidRPr="000A3B5F">
        <w:rPr>
          <w:rFonts w:hint="eastAsia"/>
          <w:lang w:val="en-US"/>
        </w:rPr>
        <w:t xml:space="preserve"> </w:t>
      </w:r>
      <w:r w:rsidRPr="000A3B5F">
        <w:rPr>
          <w:lang w:val="en-US"/>
        </w:rPr>
        <w:t>the precipitation of the solid-state carbon.</w:t>
      </w:r>
      <w:r w:rsidRPr="000A3B5F">
        <w:rPr>
          <w:rFonts w:hint="eastAsia"/>
          <w:lang w:val="en-US"/>
        </w:rPr>
        <w:t xml:space="preserve"> </w:t>
      </w:r>
      <w:r w:rsidRPr="00DF6724">
        <w:t>The</w:t>
      </w:r>
      <w:r w:rsidRPr="000A3B5F">
        <w:rPr>
          <w:rFonts w:hint="eastAsia"/>
        </w:rPr>
        <w:t>se results</w:t>
      </w:r>
      <w:r w:rsidRPr="00DF6724">
        <w:t xml:space="preserve"> was not explained by thermodynamic equilibrium, but </w:t>
      </w:r>
      <w:r w:rsidRPr="00DF6724">
        <w:rPr>
          <w:rFonts w:hint="eastAsia"/>
        </w:rPr>
        <w:t>wa</w:t>
      </w:r>
      <w:r w:rsidRPr="00DF6724">
        <w:t xml:space="preserve">s presumably owing to the </w:t>
      </w:r>
      <w:r w:rsidRPr="000A3B5F">
        <w:rPr>
          <w:lang w:bidi="en-US"/>
        </w:rPr>
        <w:t>unique effect</w:t>
      </w:r>
      <w:r w:rsidRPr="000A3B5F">
        <w:t xml:space="preserve"> </w:t>
      </w:r>
      <w:r w:rsidRPr="000A3B5F">
        <w:rPr>
          <w:rFonts w:hint="eastAsia"/>
        </w:rPr>
        <w:t xml:space="preserve">of the </w:t>
      </w:r>
      <w:r w:rsidRPr="00DF6724">
        <w:t>photogenerated electron-hole pairs.</w:t>
      </w:r>
      <w:r w:rsidRPr="000A3B5F">
        <w:rPr>
          <w:rFonts w:hint="eastAsia"/>
        </w:rPr>
        <w:t xml:space="preserve"> </w:t>
      </w:r>
    </w:p>
    <w:p w14:paraId="764A8AF2" w14:textId="171D6578" w:rsidR="00132DFB" w:rsidRPr="00BF4792" w:rsidRDefault="001C3E80" w:rsidP="00132DFB">
      <w:pPr>
        <w:pStyle w:val="RSCB02ArticleText"/>
        <w:rPr>
          <w:lang w:eastAsia="ja-JP"/>
        </w:rPr>
      </w:pPr>
      <w:r w:rsidRPr="00BF4792">
        <w:t>Syngas is</w:t>
      </w:r>
      <w:r w:rsidR="00D3245B" w:rsidRPr="00BF4792">
        <w:t xml:space="preserve"> a </w:t>
      </w:r>
      <w:r w:rsidRPr="00BF4792">
        <w:t>valued industrial material for the production of various chemicals</w:t>
      </w:r>
      <w:r w:rsidR="00EA604A">
        <w:t>,</w:t>
      </w:r>
      <w:r w:rsidRPr="00BF4792">
        <w:t xml:space="preserve"> such as </w:t>
      </w:r>
      <w:r w:rsidR="00610266" w:rsidRPr="00BF4792">
        <w:t>alcohols</w:t>
      </w:r>
      <w:r w:rsidR="00610266" w:rsidRPr="00BF4792">
        <w:rPr>
          <w:lang w:eastAsia="ja-JP"/>
        </w:rPr>
        <w:t>,</w:t>
      </w:r>
      <w:r w:rsidR="00610266" w:rsidRPr="00BF4792">
        <w:t xml:space="preserve"> </w:t>
      </w:r>
      <w:r w:rsidRPr="00BF4792">
        <w:t>hydrocarbon</w:t>
      </w:r>
      <w:r w:rsidR="00610266" w:rsidRPr="00BF4792">
        <w:rPr>
          <w:lang w:eastAsia="ja-JP"/>
        </w:rPr>
        <w:t>s</w:t>
      </w:r>
      <w:r w:rsidRPr="00BF4792">
        <w:t xml:space="preserve"> </w:t>
      </w:r>
      <w:r w:rsidR="002329D7">
        <w:t xml:space="preserve">(produced via </w:t>
      </w:r>
      <w:r w:rsidRPr="00BF4792">
        <w:t>Fischer-</w:t>
      </w:r>
      <w:proofErr w:type="spellStart"/>
      <w:r w:rsidRPr="00BF4792">
        <w:t>Tropsch</w:t>
      </w:r>
      <w:proofErr w:type="spellEnd"/>
      <w:r w:rsidRPr="00BF4792">
        <w:t xml:space="preserve"> synthesis (FTS)</w:t>
      </w:r>
      <w:r w:rsidR="002329D7">
        <w:t>)</w:t>
      </w:r>
      <w:r w:rsidRPr="00BF4792">
        <w:t xml:space="preserve">, </w:t>
      </w:r>
      <w:r w:rsidR="00E01142" w:rsidRPr="00BF4792">
        <w:rPr>
          <w:lang w:eastAsia="ja-JP"/>
        </w:rPr>
        <w:t xml:space="preserve">and </w:t>
      </w:r>
      <w:r w:rsidR="00826878" w:rsidRPr="00BF4792">
        <w:rPr>
          <w:lang w:eastAsia="ja-JP"/>
        </w:rPr>
        <w:t>aldehydes</w:t>
      </w:r>
      <w:r w:rsidR="00417916" w:rsidRPr="00BF4792">
        <w:rPr>
          <w:lang w:eastAsia="ja-JP"/>
        </w:rPr>
        <w:t xml:space="preserve"> </w:t>
      </w:r>
      <w:r w:rsidR="002329D7">
        <w:rPr>
          <w:lang w:eastAsia="ja-JP"/>
        </w:rPr>
        <w:t>(produced via the</w:t>
      </w:r>
      <w:r w:rsidR="00EB6C88" w:rsidRPr="00BF4792">
        <w:rPr>
          <w:lang w:eastAsia="ja-JP"/>
        </w:rPr>
        <w:t xml:space="preserve"> oxo-</w:t>
      </w:r>
      <w:r w:rsidR="00C07450" w:rsidRPr="00BF4792">
        <w:rPr>
          <w:lang w:eastAsia="ja-JP"/>
        </w:rPr>
        <w:t>process</w:t>
      </w:r>
      <w:r w:rsidR="002329D7">
        <w:rPr>
          <w:lang w:eastAsia="ja-JP"/>
        </w:rPr>
        <w:t xml:space="preserve">), that is composed of </w:t>
      </w:r>
      <w:r w:rsidR="002329D7" w:rsidRPr="00BF4792">
        <w:t>H</w:t>
      </w:r>
      <w:r w:rsidR="002329D7" w:rsidRPr="00BF4792">
        <w:rPr>
          <w:vertAlign w:val="subscript"/>
        </w:rPr>
        <w:t>2</w:t>
      </w:r>
      <w:r w:rsidR="002329D7" w:rsidRPr="00BF4792">
        <w:t xml:space="preserve"> and CO</w:t>
      </w:r>
      <w:r w:rsidRPr="00BF4792">
        <w:t>.</w:t>
      </w:r>
      <w:r w:rsidR="00022129" w:rsidRPr="00BF4792">
        <w:fldChar w:fldCharType="begin"/>
      </w:r>
      <w:r w:rsidR="00CF4BA3" w:rsidRPr="00BF4792">
        <w:instrText xml:space="preserve"> ADDIN ZOTERO_ITEM CSL_CITATION {"citationID":"a1vpu8qu9a2","properties":{"formattedCitation":"\\super 1\\nosupersub{}","plainCitation":"1","noteIndex":0},"citationItems":[{"id":180,"uris":["http://zotero.org/users/13971775/items/2K4Z99PC"],"itemData":{"id":180,"type":"article-journal","abstract":"Power-to-X concepts promise a reduction of greenhouse gas emissions simultaneously guaranteeing a safe energy supply even at high share of renewable power generation, thus becoming a cornerstone of a sustainable energy system. Power-to-syngas, that is, the electrochemical conversion of steam and carbon dioxide with the use of renewably generated electricity to syngas for the production of synfuels and high-value chemicals, offers an efficient technology to couple different energy-intense sectors, such as “traffic and transportation” and “chemical industry”. Syngas produced by co-electrolysis can thus be regarded as a key-enabling step for a transition of the energy system, which offers additionally features of CO2-valorization and closed carbon cycles. Here, we discuss advantages and current limitations of low- and high-temperature co-electrolysis. Advances in both fundamental understanding of the basic reaction schemes and stable high-performance materials are essential to further promote co-electrolysis.","container-title":"Angewandte Chemie International Edition","DOI":"10.1002/anie.201607552","ISSN":"1521-3773","issue":"20","language":"en","license":"© 2017 Wiley-VCH Verlag GmbH &amp; Co. KGaA, Weinheim","note":"_eprint: https://onlinelibrary.wiley.com/doi/pdf/10.1002/anie.201607552","page":"5402-5411","source":"Wiley Online Library","title":"Power-to-Syngas: An Enabling Technology for the Transition of the Energy System?","title-short":"Power-to-Syngas","volume":"56","author":[{"family":"Foit","given":"Severin R."},{"family":"Vinke","given":"Izaak C."},{"family":"Haart","given":"Lambertus G. J.","non-dropping-particle":"de"},{"family":"Eichel","given":"Rüdiger-A."}],"issued":{"date-parts":[["2017"]]}}}],"schema":"https://github.com/citation-style-language/schema/raw/master/csl-citation.json"} </w:instrText>
      </w:r>
      <w:r w:rsidR="00022129" w:rsidRPr="00BF4792">
        <w:fldChar w:fldCharType="separate"/>
      </w:r>
      <w:r w:rsidR="00CF4BA3" w:rsidRPr="00BF4792">
        <w:rPr>
          <w:rFonts w:ascii="Calibri" w:hAnsi="Calibri" w:cs="Calibri"/>
          <w:vertAlign w:val="superscript"/>
        </w:rPr>
        <w:t>1</w:t>
      </w:r>
      <w:r w:rsidR="00022129" w:rsidRPr="00BF4792">
        <w:fldChar w:fldCharType="end"/>
      </w:r>
      <w:r w:rsidRPr="00BF4792">
        <w:rPr>
          <w:lang w:eastAsia="ja-JP"/>
        </w:rPr>
        <w:t xml:space="preserve"> </w:t>
      </w:r>
      <w:r w:rsidRPr="00BF4792">
        <w:t>Dry reforming of methane (DRM</w:t>
      </w:r>
      <w:r w:rsidR="00B773A6" w:rsidRPr="00BF4792">
        <w:rPr>
          <w:lang w:eastAsia="ja-JP"/>
        </w:rPr>
        <w:t>: CO</w:t>
      </w:r>
      <w:r w:rsidR="00B773A6" w:rsidRPr="00BF4792">
        <w:rPr>
          <w:vertAlign w:val="subscript"/>
          <w:lang w:eastAsia="ja-JP"/>
        </w:rPr>
        <w:t>2</w:t>
      </w:r>
      <w:r w:rsidR="00B773A6" w:rsidRPr="00BF4792">
        <w:rPr>
          <w:lang w:eastAsia="ja-JP"/>
        </w:rPr>
        <w:t xml:space="preserve"> + CH</w:t>
      </w:r>
      <w:r w:rsidR="00B773A6" w:rsidRPr="00BF4792">
        <w:rPr>
          <w:vertAlign w:val="subscript"/>
          <w:lang w:eastAsia="ja-JP"/>
        </w:rPr>
        <w:t>4</w:t>
      </w:r>
      <w:r w:rsidR="00B773A6" w:rsidRPr="00BF4792">
        <w:rPr>
          <w:lang w:eastAsia="ja-JP"/>
        </w:rPr>
        <w:t xml:space="preserve"> → 2CO + 2H</w:t>
      </w:r>
      <w:r w:rsidR="00B773A6" w:rsidRPr="00BF4792">
        <w:rPr>
          <w:vertAlign w:val="subscript"/>
          <w:lang w:eastAsia="ja-JP"/>
        </w:rPr>
        <w:t>2</w:t>
      </w:r>
      <w:r w:rsidR="00B773A6" w:rsidRPr="00BF4792">
        <w:rPr>
          <w:lang w:eastAsia="ja-JP"/>
        </w:rPr>
        <w:t>,</w:t>
      </w:r>
      <w:r w:rsidR="0010035F" w:rsidRPr="00BF4792">
        <w:rPr>
          <w:lang w:eastAsia="ja-JP"/>
        </w:rPr>
        <w:t xml:space="preserve"> </w:t>
      </w:r>
      <m:oMath>
        <m:r>
          <m:rPr>
            <m:sty m:val="p"/>
          </m:rPr>
          <w:rPr>
            <w:rFonts w:ascii="Cambria Math" w:hAnsi="Cambria Math"/>
            <w:lang w:eastAsia="ja-JP"/>
          </w:rPr>
          <m:t>∆</m:t>
        </m:r>
      </m:oMath>
      <w:r w:rsidR="00B773A6" w:rsidRPr="00BF4792">
        <w:rPr>
          <w:i/>
          <w:iCs/>
          <w:lang w:eastAsia="ja-JP"/>
        </w:rPr>
        <w:t>H</w:t>
      </w:r>
      <w:r w:rsidR="00B773A6" w:rsidRPr="00BF4792">
        <w:rPr>
          <w:lang w:eastAsia="ja-JP"/>
        </w:rPr>
        <w:t xml:space="preserve"> = +247 kJ mol</w:t>
      </w:r>
      <w:r w:rsidR="00B773A6" w:rsidRPr="00BF4792">
        <w:rPr>
          <w:vertAlign w:val="superscript"/>
          <w:lang w:eastAsia="ja-JP"/>
        </w:rPr>
        <w:t>-1</w:t>
      </w:r>
      <w:r w:rsidRPr="00BF4792">
        <w:t xml:space="preserve">) is one of the most important reactions </w:t>
      </w:r>
      <w:r w:rsidR="000B1B95">
        <w:t>for</w:t>
      </w:r>
      <w:r w:rsidRPr="00BF4792">
        <w:t xml:space="preserve"> </w:t>
      </w:r>
      <w:r w:rsidR="002574B9" w:rsidRPr="00BF4792">
        <w:rPr>
          <w:lang w:eastAsia="ja-JP"/>
        </w:rPr>
        <w:t>generat</w:t>
      </w:r>
      <w:r w:rsidR="000B1B95">
        <w:rPr>
          <w:lang w:eastAsia="ja-JP"/>
        </w:rPr>
        <w:t>ing</w:t>
      </w:r>
      <w:r w:rsidR="002574B9" w:rsidRPr="00BF4792">
        <w:t xml:space="preserve"> syngas</w:t>
      </w:r>
      <w:r w:rsidR="002574B9" w:rsidRPr="00BF4792">
        <w:rPr>
          <w:lang w:eastAsia="ja-JP"/>
        </w:rPr>
        <w:t xml:space="preserve"> from</w:t>
      </w:r>
      <w:r w:rsidRPr="00BF4792">
        <w:t xml:space="preserve"> the two major greenhouse gases, CO</w:t>
      </w:r>
      <w:r w:rsidRPr="00BF4792">
        <w:rPr>
          <w:vertAlign w:val="subscript"/>
        </w:rPr>
        <w:t>2</w:t>
      </w:r>
      <w:r w:rsidRPr="00BF4792">
        <w:t xml:space="preserve"> and CH</w:t>
      </w:r>
      <w:r w:rsidRPr="00BF4792">
        <w:rPr>
          <w:vertAlign w:val="subscript"/>
        </w:rPr>
        <w:t>4</w:t>
      </w:r>
      <w:r w:rsidR="002574B9" w:rsidRPr="00BF4792">
        <w:rPr>
          <w:lang w:eastAsia="ja-JP"/>
        </w:rPr>
        <w:t>.</w:t>
      </w:r>
      <w:r w:rsidRPr="00BF4792">
        <w:t xml:space="preserve"> </w:t>
      </w:r>
      <w:r w:rsidR="00125206" w:rsidRPr="00BF4792">
        <w:rPr>
          <w:lang w:eastAsia="ja-JP"/>
        </w:rPr>
        <w:t>T</w:t>
      </w:r>
      <w:r w:rsidRPr="00BF4792">
        <w:t>he</w:t>
      </w:r>
      <w:r w:rsidR="00AB4F52" w:rsidRPr="00BF4792">
        <w:rPr>
          <w:lang w:eastAsia="ja-JP"/>
        </w:rPr>
        <w:t xml:space="preserve"> </w:t>
      </w:r>
      <w:r w:rsidR="00BE73CD">
        <w:rPr>
          <w:rFonts w:hint="eastAsia"/>
          <w:lang w:eastAsia="ja-JP"/>
        </w:rPr>
        <w:t>optimal</w:t>
      </w:r>
      <w:r w:rsidRPr="00BF4792">
        <w:t xml:space="preserve"> H</w:t>
      </w:r>
      <w:r w:rsidRPr="00BF4792">
        <w:rPr>
          <w:vertAlign w:val="subscript"/>
        </w:rPr>
        <w:t>2</w:t>
      </w:r>
      <w:r w:rsidRPr="00BF4792">
        <w:t>/CO</w:t>
      </w:r>
      <w:r w:rsidR="00125206" w:rsidRPr="00BF4792">
        <w:rPr>
          <w:lang w:eastAsia="ja-JP"/>
        </w:rPr>
        <w:t xml:space="preserve"> ratio </w:t>
      </w:r>
      <w:r w:rsidR="00CE1AD7" w:rsidRPr="00BF4792">
        <w:rPr>
          <w:lang w:eastAsia="ja-JP"/>
        </w:rPr>
        <w:t xml:space="preserve">of DRM </w:t>
      </w:r>
      <w:r w:rsidR="00125206" w:rsidRPr="00BF4792">
        <w:rPr>
          <w:lang w:eastAsia="ja-JP"/>
        </w:rPr>
        <w:t xml:space="preserve">syngas </w:t>
      </w:r>
      <w:r w:rsidR="000D4C4F">
        <w:rPr>
          <w:lang w:eastAsia="ja-JP"/>
        </w:rPr>
        <w:t>(1:1)</w:t>
      </w:r>
      <w:r w:rsidR="00D918F8" w:rsidRPr="00BF4792">
        <w:rPr>
          <w:lang w:eastAsia="ja-JP"/>
        </w:rPr>
        <w:t xml:space="preserve"> </w:t>
      </w:r>
      <w:r w:rsidR="00072D77">
        <w:rPr>
          <w:lang w:eastAsia="ja-JP"/>
        </w:rPr>
        <w:t>is ideal for the</w:t>
      </w:r>
      <w:r w:rsidR="00D918F8" w:rsidRPr="00BF4792">
        <w:rPr>
          <w:lang w:eastAsia="ja-JP"/>
        </w:rPr>
        <w:t xml:space="preserve"> industrial </w:t>
      </w:r>
      <w:r w:rsidR="00836078" w:rsidRPr="00BF4792">
        <w:rPr>
          <w:lang w:eastAsia="ja-JP"/>
        </w:rPr>
        <w:t>oxo-</w:t>
      </w:r>
      <w:r w:rsidR="00D918F8" w:rsidRPr="00BF4792">
        <w:rPr>
          <w:lang w:eastAsia="ja-JP"/>
        </w:rPr>
        <w:t>process</w:t>
      </w:r>
      <w:r w:rsidRPr="00BF4792">
        <w:t>.</w:t>
      </w:r>
      <w:r w:rsidR="00CF4BA3" w:rsidRPr="00BF4792">
        <w:fldChar w:fldCharType="begin"/>
      </w:r>
      <w:r w:rsidR="00CF4BA3" w:rsidRPr="00BF4792">
        <w:instrText xml:space="preserve"> ADDIN ZOTERO_ITEM CSL_CITATION {"citationID":"a2gf2a1gu5g","properties":{"formattedCitation":"\\super 2\\nosupersub{}","plainCitation":"2","noteIndex":0},"citationItems":[{"id":177,"uris":["http://zotero.org/users/13971775/items/FNM3UXUL"],"itemData":{"id":177,"type":"article-journal","container-title":"Chemical Reviews","DOI":"10.1021/cr3001803","ISSN":"0009-2665","issue":"11","journalAbbreviation":"Chem. Rev.","note":"publisher: American Chemical Society","page":"5675-5732","source":"ACS Publications","title":"Applied Hydroformylation","volume":"112","author":[{"family":"Franke","given":"Robert"},{"family":"Selent","given":"Detlef"},{"family":"Börner","given":"Armin"}],"issued":{"date-parts":[["2012",11,14]]}}}],"schema":"https://github.com/citation-style-language/schema/raw/master/csl-citation.json"} </w:instrText>
      </w:r>
      <w:r w:rsidR="00CF4BA3" w:rsidRPr="00BF4792">
        <w:fldChar w:fldCharType="separate"/>
      </w:r>
      <w:r w:rsidR="00CF4BA3" w:rsidRPr="00BF4792">
        <w:rPr>
          <w:rFonts w:ascii="Calibri" w:hAnsi="Calibri" w:cs="Calibri"/>
          <w:vertAlign w:val="superscript"/>
        </w:rPr>
        <w:t>2</w:t>
      </w:r>
      <w:r w:rsidR="00CF4BA3" w:rsidRPr="00BF4792">
        <w:fldChar w:fldCharType="end"/>
      </w:r>
      <w:r w:rsidRPr="00BF4792">
        <w:t xml:space="preserve"> However, stoichiometric syngas production</w:t>
      </w:r>
      <w:r w:rsidR="00E84CAE" w:rsidRPr="00BF4792">
        <w:rPr>
          <w:lang w:eastAsia="ja-JP"/>
        </w:rPr>
        <w:t xml:space="preserve"> in DRM</w:t>
      </w:r>
      <w:r w:rsidRPr="00BF4792">
        <w:t xml:space="preserve"> is </w:t>
      </w:r>
      <w:r w:rsidR="00D4392A">
        <w:t>challenging</w:t>
      </w:r>
      <w:r w:rsidR="00785092" w:rsidRPr="00BF4792">
        <w:rPr>
          <w:lang w:eastAsia="ja-JP"/>
        </w:rPr>
        <w:t>.</w:t>
      </w:r>
      <w:r w:rsidR="00DE2F2B" w:rsidRPr="00BF4792">
        <w:rPr>
          <w:lang w:eastAsia="ja-JP"/>
        </w:rPr>
        <w:t xml:space="preserve"> </w:t>
      </w:r>
      <w:r w:rsidR="00D4392A">
        <w:rPr>
          <w:lang w:eastAsia="ja-JP"/>
        </w:rPr>
        <w:t>During</w:t>
      </w:r>
      <w:r w:rsidR="00785092" w:rsidRPr="00BF4792">
        <w:rPr>
          <w:iCs/>
          <w:lang w:eastAsia="ja-JP"/>
        </w:rPr>
        <w:t xml:space="preserve"> thermal catalysis,</w:t>
      </w:r>
      <w:r w:rsidR="008D62A7" w:rsidRPr="00BF4792">
        <w:rPr>
          <w:lang w:eastAsia="ja-JP"/>
        </w:rPr>
        <w:t xml:space="preserve"> </w:t>
      </w:r>
      <w:r w:rsidR="00DE2F2B" w:rsidRPr="00BF4792">
        <w:rPr>
          <w:iCs/>
          <w:lang w:eastAsia="ja-JP"/>
        </w:rPr>
        <w:t>the H</w:t>
      </w:r>
      <w:r w:rsidR="00DE2F2B" w:rsidRPr="00BF4792">
        <w:rPr>
          <w:iCs/>
          <w:vertAlign w:val="subscript"/>
          <w:lang w:eastAsia="ja-JP"/>
        </w:rPr>
        <w:t>2</w:t>
      </w:r>
      <w:r w:rsidR="00DE2F2B" w:rsidRPr="00BF4792">
        <w:rPr>
          <w:iCs/>
          <w:lang w:eastAsia="ja-JP"/>
        </w:rPr>
        <w:t xml:space="preserve">/CO ratio </w:t>
      </w:r>
      <w:r w:rsidR="00E2302A">
        <w:rPr>
          <w:rFonts w:hint="eastAsia"/>
          <w:iCs/>
          <w:lang w:eastAsia="ja-JP"/>
        </w:rPr>
        <w:t>approache</w:t>
      </w:r>
      <w:r w:rsidR="00292076">
        <w:rPr>
          <w:iCs/>
          <w:lang w:eastAsia="ja-JP"/>
        </w:rPr>
        <w:t xml:space="preserve">s </w:t>
      </w:r>
      <w:r w:rsidR="00727ED3">
        <w:rPr>
          <w:rFonts w:hint="eastAsia"/>
          <w:iCs/>
          <w:lang w:eastAsia="ja-JP"/>
        </w:rPr>
        <w:t>unity</w:t>
      </w:r>
      <w:r w:rsidR="0053433B" w:rsidRPr="00BF4792">
        <w:rPr>
          <w:iCs/>
          <w:lang w:eastAsia="ja-JP"/>
        </w:rPr>
        <w:t xml:space="preserve"> </w:t>
      </w:r>
      <w:r w:rsidR="00DA15E7" w:rsidRPr="00BF4792">
        <w:rPr>
          <w:iCs/>
          <w:lang w:eastAsia="ja-JP"/>
        </w:rPr>
        <w:t>at</w:t>
      </w:r>
      <w:r w:rsidR="00DE2F2B" w:rsidRPr="00BF4792">
        <w:rPr>
          <w:iCs/>
          <w:lang w:eastAsia="ja-JP"/>
        </w:rPr>
        <w:t xml:space="preserve"> </w:t>
      </w:r>
      <w:r w:rsidR="00D63CBD" w:rsidRPr="00BF4792">
        <w:rPr>
          <w:iCs/>
          <w:lang w:eastAsia="ja-JP"/>
        </w:rPr>
        <w:t>high</w:t>
      </w:r>
      <w:r w:rsidR="00DE2F2B" w:rsidRPr="00BF4792">
        <w:rPr>
          <w:iCs/>
          <w:lang w:eastAsia="ja-JP"/>
        </w:rPr>
        <w:t xml:space="preserve"> </w:t>
      </w:r>
      <w:r w:rsidR="00C8107F" w:rsidRPr="00BF4792">
        <w:rPr>
          <w:iCs/>
          <w:lang w:eastAsia="ja-JP"/>
        </w:rPr>
        <w:t>temperatures</w:t>
      </w:r>
      <w:r w:rsidR="006328F7">
        <w:rPr>
          <w:iCs/>
          <w:lang w:eastAsia="ja-JP"/>
        </w:rPr>
        <w:t>,</w:t>
      </w:r>
      <w:r w:rsidR="00D63CBD" w:rsidRPr="00BF4792">
        <w:rPr>
          <w:iCs/>
          <w:lang w:eastAsia="ja-JP"/>
        </w:rPr>
        <w:t xml:space="preserve"> </w:t>
      </w:r>
      <w:r w:rsidR="006328F7">
        <w:rPr>
          <w:iCs/>
          <w:lang w:eastAsia="ja-JP"/>
        </w:rPr>
        <w:t>such as</w:t>
      </w:r>
      <w:r w:rsidR="00F55F81" w:rsidRPr="00BF4792">
        <w:rPr>
          <w:iCs/>
          <w:lang w:eastAsia="ja-JP"/>
        </w:rPr>
        <w:t xml:space="preserve"> </w:t>
      </w:r>
      <w:r w:rsidR="00DE2F2B" w:rsidRPr="00BF4792">
        <w:rPr>
          <w:iCs/>
          <w:lang w:eastAsia="ja-JP"/>
        </w:rPr>
        <w:t>800 °C</w:t>
      </w:r>
      <w:r w:rsidR="006328F7">
        <w:rPr>
          <w:iCs/>
          <w:lang w:eastAsia="ja-JP"/>
        </w:rPr>
        <w:t>,</w:t>
      </w:r>
      <w:r w:rsidR="00FE52A5" w:rsidRPr="00BF4792">
        <w:rPr>
          <w:iCs/>
          <w:lang w:eastAsia="ja-JP"/>
        </w:rPr>
        <w:fldChar w:fldCharType="begin"/>
      </w:r>
      <w:r w:rsidR="00FE52A5" w:rsidRPr="00BF4792">
        <w:rPr>
          <w:iCs/>
          <w:lang w:eastAsia="ja-JP"/>
        </w:rPr>
        <w:instrText xml:space="preserve"> ADDIN ZOTERO_ITEM CSL_CITATION {"citationID":"XHTPOW0c","properties":{"formattedCitation":"\\super 3\\uc0\\u8211{}5\\nosupersub{}","plainCitation":"3–5","noteIndex":0},"citationItems":[{"id":112,"uris":["http://zotero.org/users/13971775/items/L99534T4"],"itemData":{"id":112,"type":"article-journal","abstract":"Syngas production via dry reforming of methane (DRM) was experimentally investigated using Ni-based catalyst. Ni/Al2O3 modification with CeO2 addition and O2 addition in the reactant were employed in this study to suppress carbon deposition and to enhance catalyst activity. It was found that DRM performance can be enhanced using CeO2 modified Ni/Al2O3 catalyst due to CeAlO3 formation. However, an optimum amount of CeO2 loading exists to obtain the best DRM performance due to the decrease in specific surface area as the CeO2 loading increases. Without O2 addition, the reverse water-gas shift reaction plays an important role in DRM. It was found that CH4 conversion and CO yield were enhanced while CO2 conversion and H2 yield are decreased as the CO2 amount in feedstock increased in DRM. With O2 addition in the fed reactant, it was found that the methane oxidation reaction plays an important role in DRM. CH4 conversion can be enhanced by O2 addition. However, decreases in CO2 conversion and H2 and CO yields occurred due to greater H2O and CO2 productions from the methane oxidation reaction. The thermogravimetric analysis (TGA) results showed that CeO2 modified Ni/Al2O3 catalyst would have the lowest amount of carbon deposition when O2 is introduced into the reaction.","collection-title":"A Special Issue on Advanced Hydrogen Production Technologies","container-title":"International Journal of Hydrogen Energy","DOI":"10.1016/j.ijhydene.2019.01.113","ISSN":"0360-3199","issue":"28","journalAbbreviation":"International Journal of Hydrogen Energy","page":"14303-14315","source":"ScienceDirect","title":"Syngas production via dry reforming of methane over CeO&lt;sub&gt;2&lt;/sub&gt; modified Ni/Al&lt;sub&gt;2&lt;/sub&gt;O&lt;sub&gt;3&lt;/sub&gt; catalysts","volume":"44","author":[{"family":"Chein","given":"Rei-Yu"},{"family":"Fung","given":"Wen-You"}],"issued":{"date-parts":[["2019",5,31]]}}},{"id":84,"uris":["http://zotero.org/users/13971775/items/C9U2Z3YV"],"itemData":{"id":84,"type":"article-journal","abstract":"The inﬂuence of operating parameters over dry reforming of methane reaction was evaluated using a Ni-based catalyst obtained after calcination of a hydrotalcite-like precursor. The studied variables were mass to ﬂow ratio (W/F), reaction temperature and CO2/CH4 ratio. Maximum methane and carbon dioxide conversions were achieved at W/F ratios above 0.21 g h LÀ1. The higher the W/F ratio was, the lower amount of water was formed, which led to a higher H2/CO ratio. The increase in reaction temperature produced an increase in conversions. Water concentration in the outlet stream showed a maximum at 600  C. At this temperature, reverse wateregas-shift reaction (RWGS) was favoured because it is endothermic. However, steam reforming and carbon gasiﬁcation were also favoured and they consumed great part of the water produced. CO2/CH4 ratios above 1 led to a higher CH4 conversion but selectivity to hydrogen decreased because RWGS reaction was favoured. When CO2/CH4 was below unity, CH4 conversion decreased but less amount of water was produced so a higher H2 selectivity was achieved. The catalyst exhibited good stability over dry reforming of methane under all the tested conditions, which may be ascribed to its high basicity. This property improved CO2 adsorption and then RWGS reaction and carbon gasiﬁcation.","container-title":"International Journal of Hydrogen Energy","DOI":"10.1016/j.ijhydene.2013.05.135","ISSN":"03603199","issue":"8","journalAbbreviation":"International Journal of Hydrogen Energy","language":"en","page":"4089-4094","source":"DOI.org (Crossref)","title":"Influence of the operating parameters over dry reforming of methane to syngas","volume":"39","author":[{"family":"Serrano-Lotina","given":"A."},{"family":"Daza","given":"L."}],"issued":{"date-parts":[["2014",3]]}},"label":"page"},{"id":90,"uris":["http://zotero.org/users/13971775/items/ULSV6KGG"],"itemData":{"id":90,"type":"article-journal","abstract":"The effect of Si/Al ratios on CO2 reforming of methane was investigated. The Ni-based catalysts with Si/Al ratio ¼ 0e90 were prepared and used for Dry Reforming of methane. Increasing Si/Al ratios resulted in the spherical crystals in SEM images vanished and the structures of zeolite deviated to the amorphous phase, as well as, the conversions of CO2 and CH4 and the H2/CO ratio decreased. These performances were well correlated with XRD patterns that showed the wider and shorter peak between 2q ¼ 20e30 . All samples were tested at temperatures 700, 750 and 800 C and concluded that 800  C was proper among these temperatures. Ni/ZSM-5 catalysts with 5 wt% Ni and Si/Al molar ratio equal to 30 demonstrated the highest conversions of CO2 and CH4 and H2/CO ratio.","container-title":"Journal of Natural Gas Science and Engineering","DOI":"10.1016/j.jngse.2016.06.004","ISSN":"18755100","journalAbbreviation":"Journal of Natural Gas Science and Engineering","language":"en","page":"657-665","source":"DOI.org (Crossref)","title":"Syngas production with dry reforming of methane over Ni/ZSM-5 catalysts","volume":"33","author":[{"family":"Moradi","given":"Gholamreza"},{"family":"Khezeli","given":"Foroogh"},{"family":"Hemmati","given":"Hamed"}],"issued":{"date-parts":[["2016",7]]}}}],"schema":"https://github.com/citation-style-language/schema/raw/master/csl-citation.json"} </w:instrText>
      </w:r>
      <w:r w:rsidR="00FE52A5" w:rsidRPr="00BF4792">
        <w:rPr>
          <w:iCs/>
          <w:lang w:eastAsia="ja-JP"/>
        </w:rPr>
        <w:fldChar w:fldCharType="separate"/>
      </w:r>
      <w:r w:rsidR="00FE52A5" w:rsidRPr="00BF4792">
        <w:rPr>
          <w:rFonts w:ascii="Calibri" w:hAnsi="Calibri" w:cs="Calibri"/>
          <w:vertAlign w:val="superscript"/>
        </w:rPr>
        <w:t>3–5</w:t>
      </w:r>
      <w:r w:rsidR="00FE52A5" w:rsidRPr="00BF4792">
        <w:rPr>
          <w:lang w:eastAsia="ja-JP"/>
        </w:rPr>
        <w:fldChar w:fldCharType="end"/>
      </w:r>
      <w:r w:rsidR="00DE2F2B" w:rsidRPr="00BF4792">
        <w:rPr>
          <w:iCs/>
          <w:lang w:eastAsia="ja-JP"/>
        </w:rPr>
        <w:t xml:space="preserve"> </w:t>
      </w:r>
      <w:r w:rsidR="00E2302A">
        <w:rPr>
          <w:rFonts w:hint="eastAsia"/>
          <w:iCs/>
          <w:lang w:eastAsia="ja-JP"/>
        </w:rPr>
        <w:t>under</w:t>
      </w:r>
      <w:r w:rsidR="00C47AB7">
        <w:rPr>
          <w:rFonts w:hint="eastAsia"/>
          <w:iCs/>
          <w:lang w:eastAsia="ja-JP"/>
        </w:rPr>
        <w:t xml:space="preserve"> </w:t>
      </w:r>
      <w:r w:rsidR="007B3468" w:rsidRPr="00BF4792">
        <w:rPr>
          <w:iCs/>
          <w:lang w:eastAsia="ja-JP"/>
        </w:rPr>
        <w:t>ide</w:t>
      </w:r>
      <w:r w:rsidR="00F211F6" w:rsidRPr="00BF4792">
        <w:rPr>
          <w:iCs/>
          <w:lang w:eastAsia="ja-JP"/>
        </w:rPr>
        <w:t>al</w:t>
      </w:r>
      <w:r w:rsidR="007B3468" w:rsidRPr="00BF4792">
        <w:rPr>
          <w:iCs/>
          <w:lang w:eastAsia="ja-JP"/>
        </w:rPr>
        <w:t xml:space="preserve"> </w:t>
      </w:r>
      <w:r w:rsidR="00F211F6" w:rsidRPr="00BF4792">
        <w:rPr>
          <w:iCs/>
          <w:lang w:eastAsia="ja-JP"/>
        </w:rPr>
        <w:t>reactant</w:t>
      </w:r>
      <w:r w:rsidR="007B3468" w:rsidRPr="00BF4792">
        <w:rPr>
          <w:iCs/>
          <w:lang w:eastAsia="ja-JP"/>
        </w:rPr>
        <w:t xml:space="preserve"> gas</w:t>
      </w:r>
      <w:r w:rsidR="00F211F6" w:rsidRPr="00BF4792">
        <w:rPr>
          <w:iCs/>
          <w:lang w:eastAsia="ja-JP"/>
        </w:rPr>
        <w:t xml:space="preserve"> composition</w:t>
      </w:r>
      <w:r w:rsidR="00951A0B">
        <w:rPr>
          <w:iCs/>
          <w:lang w:eastAsia="ja-JP"/>
        </w:rPr>
        <w:t>—</w:t>
      </w:r>
      <w:r w:rsidR="007B3468" w:rsidRPr="00BF4792">
        <w:rPr>
          <w:iCs/>
          <w:lang w:eastAsia="ja-JP"/>
        </w:rPr>
        <w:t>CH</w:t>
      </w:r>
      <w:r w:rsidR="007B3468" w:rsidRPr="00BF4792">
        <w:rPr>
          <w:iCs/>
          <w:vertAlign w:val="subscript"/>
          <w:lang w:eastAsia="ja-JP"/>
        </w:rPr>
        <w:t>4</w:t>
      </w:r>
      <w:r w:rsidR="007B3468" w:rsidRPr="00BF4792">
        <w:rPr>
          <w:iCs/>
          <w:lang w:eastAsia="ja-JP"/>
        </w:rPr>
        <w:t>/CO</w:t>
      </w:r>
      <w:r w:rsidR="007B3468" w:rsidRPr="00BF4792">
        <w:rPr>
          <w:iCs/>
          <w:vertAlign w:val="subscript"/>
          <w:lang w:eastAsia="ja-JP"/>
        </w:rPr>
        <w:t>2</w:t>
      </w:r>
      <w:r w:rsidR="00093FBE" w:rsidRPr="00BF4792">
        <w:rPr>
          <w:iCs/>
          <w:lang w:eastAsia="ja-JP"/>
        </w:rPr>
        <w:t xml:space="preserve"> </w:t>
      </w:r>
      <w:r w:rsidR="00BE73CD">
        <w:rPr>
          <w:rFonts w:ascii="Calibri" w:hAnsi="Calibri" w:cs="Calibri" w:hint="eastAsia"/>
          <w:lang w:eastAsia="ja-JP"/>
        </w:rPr>
        <w:t>=</w:t>
      </w:r>
      <w:r w:rsidR="00093FBE" w:rsidRPr="00BF4792">
        <w:rPr>
          <w:iCs/>
          <w:lang w:eastAsia="ja-JP"/>
        </w:rPr>
        <w:t xml:space="preserve"> </w:t>
      </w:r>
      <w:r w:rsidR="007B3468" w:rsidRPr="00BF4792">
        <w:rPr>
          <w:iCs/>
          <w:lang w:eastAsia="ja-JP"/>
        </w:rPr>
        <w:t>1</w:t>
      </w:r>
      <w:r w:rsidR="00FE52A5" w:rsidRPr="00BF4792">
        <w:fldChar w:fldCharType="begin"/>
      </w:r>
      <w:r w:rsidR="0059729F" w:rsidRPr="00BF4792">
        <w:instrText xml:space="preserve"> ADDIN ZOTERO_ITEM CSL_CITATION {"citationID":"1IkpSGfX","properties":{"formattedCitation":"\\super 3,6,7\\nosupersub{}","plainCitation":"3,6,7","noteIndex":0},"citationItems":[{"id":28,"uris":["http://zotero.org/users/13971775/items/F3AH6F2U"],"itemData":{"id":28,"type":"article-journal","abstract":"Methane dry reforming to synthesis gas over nickel catalysts supported on magnesium oxide has been studied. The support was prepared via co-precipitation method using ammonia solution (20 wt% in water) as the precipitating agent. 10 wt% of Ni metal was impregnated to form Ni/MgO catalyst. The prepared catalyst was characterized by different techniques, such as XRD, BET, SEM, and TGA analysis. The effect of reaction conditions on the conversions of CH4 and CO2, selectivity of H2 and CO, and carbon deposition were investigated in a tabular furnace reactor. The catalyst afforded as high as 93% CH4 conversion at 900 °C. The catalyst has also shown excellent stability during reaction at relatively higher space velocity (1.8×104 ml g-1 h-1) and 800 °C reaction temperature. TGA characterization of spent catalyst has shown lesser magnitude of carbon deposition on the surface of the catalyst at 900 °C.","container-title":"AIP Conference Proceedings","DOI":"10.1063/1.5005361","ISSN":"0094-243X","issue":"1","journalAbbreviation":"AIP Conference Proceedings","page":"020028","source":"Silverchair","title":"Catalytic performance of Ni/MgO catalyst in methane dry reforming","volume":"1891","author":[{"family":"Al-Swai","given":"Basem M."},{"family":"Osman","given":"N. B."},{"family":"Abdullah","given":"Bawadi"}],"issued":{"date-parts":[["2017",10,3]]}}},{"id":110,"uris":["http://zotero.org/users/13971775/items/USEZ6A6W"],"itemData":{"id":110,"type":"article-journal","abstract":"The CO2 reforming of methane on the Rh/Al2O3 catalyst was performed using a flow microreactor at 773–973K. The effects of the catalyst pretreatment, the ratio of CH4/CO2 and the CeO2 support were studied. The oxidized/reduced Rh/Al2O3 catalyst had a higher activity and the addition of CO2 significantly enhanced the CH4 reforming to form H2 and reduced the catalyst deactivation caused by carbon deposition on the active sites. The Rh/CeO2 catalyst was less active during the CH4 reforming with CO2 addition than the Rh/Al2O3 catalyst based on the catalyst weight, whereas the areal activity of Rh/CeO2 was close to Rh/Al2O3.","collection-title":"19th International Symposium on Chemical Reaction Engineering - From Science to Innovative Engineering","container-title":"Chemical Engineering Science","DOI":"10.1016/j.ces.2006.12.017","ISSN":"0009-2509","issue":"18","journalAbbreviation":"Chemical Engineering Science","page":"4998-5000","source":"ScienceDirect","title":"CO&lt;sub&gt;2&lt;/sub&gt; reforming of methane on Rh/Al&lt;sub&gt;2&lt;/sub&gt;O&lt;sub&gt;3&lt;/sub&gt; catalyst","volume":"62","author":[{"family":"Nagai","given":"Masatoshi"},{"family":"Nakahira","given":"Keita"},{"family":"Ozawa","given":"Yasushi"},{"family":"Namiki","given":"Yoshika"},{"family":"Suzuki","given":"Youji"}],"issued":{"date-parts":[["2007",9,1]]}}},{"id":112,"uris":["http://zotero.org/users/13971775/items/L99534T4"],"itemData":{"id":112,"type":"article-journal","abstract":"Syngas production via dry reforming of methane (DRM) was experimentally investigated using Ni-based catalyst. Ni/Al2O3 modification with CeO2 addition and O2 addition in the reactant were employed in this study to suppress carbon deposition and to enhance catalyst activity. It was found that DRM performance can be enhanced using CeO2 modified Ni/Al2O3 catalyst due to CeAlO3 formation. However, an optimum amount of CeO2 loading exists to obtain the best DRM performance due to the decrease in specific surface area as the CeO2 loading increases. Without O2 addition, the reverse water-gas shift reaction plays an important role in DRM. It was found that CH4 conversion and CO yield were enhanced while CO2 conversion and H2 yield are decreased as the CO2 amount in feedstock increased in DRM. With O2 addition in the fed reactant, it was found that the methane oxidation reaction plays an important role in DRM. CH4 conversion can be enhanced by O2 addition. However, decreases in CO2 conversion and H2 and CO yields occurred due to greater H2O and CO2 productions from the methane oxidation reaction. The thermogravimetric analysis (TGA) results showed that CeO2 modified Ni/Al2O3 catalyst would have the lowest amount of carbon deposition when O2 is introduced into the reaction.","collection-title":"A Special Issue on Advanced Hydrogen Production Technologies","container-title":"International Journal of Hydrogen Energy","DOI":"10.1016/j.ijhydene.2019.01.113","ISSN":"0360-3199","issue":"28","journalAbbreviation":"International Journal of Hydrogen Energy","page":"14303-14315","source":"ScienceDirect","title":"Syngas production via dry reforming of methane over CeO&lt;sub&gt;2&lt;/sub&gt; modified Ni/Al&lt;sub&gt;2&lt;/sub&gt;O&lt;sub&gt;3&lt;/sub&gt; catalysts","volume":"44","author":[{"family":"Chein","given":"Rei-Yu"},{"family":"Fung","given":"Wen-You"}],"issued":{"date-parts":[["2019",5,31]]}}}],"schema":"https://github.com/citation-style-language/schema/raw/master/csl-citation.json"} </w:instrText>
      </w:r>
      <w:r w:rsidR="00FE52A5" w:rsidRPr="00BF4792">
        <w:fldChar w:fldCharType="separate"/>
      </w:r>
      <w:r w:rsidR="0059729F" w:rsidRPr="00BF4792">
        <w:rPr>
          <w:rFonts w:ascii="Calibri" w:hAnsi="Calibri" w:cs="Calibri"/>
          <w:vertAlign w:val="superscript"/>
        </w:rPr>
        <w:t>3,6,7</w:t>
      </w:r>
      <w:r w:rsidR="00FE52A5" w:rsidRPr="00BF4792">
        <w:fldChar w:fldCharType="end"/>
      </w:r>
      <w:r w:rsidR="00DE2F2B" w:rsidRPr="00BF4792">
        <w:rPr>
          <w:iCs/>
          <w:lang w:eastAsia="ja-JP"/>
        </w:rPr>
        <w:t>.</w:t>
      </w:r>
      <w:r w:rsidR="00DE2F2B" w:rsidRPr="00BF4792">
        <w:rPr>
          <w:lang w:eastAsia="ja-JP"/>
        </w:rPr>
        <w:t xml:space="preserve"> This is </w:t>
      </w:r>
      <w:r w:rsidR="00DC692B">
        <w:rPr>
          <w:lang w:eastAsia="ja-JP"/>
        </w:rPr>
        <w:t xml:space="preserve">observed </w:t>
      </w:r>
      <w:r w:rsidR="00C8107F" w:rsidRPr="00BF4792">
        <w:rPr>
          <w:lang w:eastAsia="ja-JP"/>
        </w:rPr>
        <w:t xml:space="preserve">because </w:t>
      </w:r>
      <w:r w:rsidRPr="00BF4792">
        <w:t>side reactions</w:t>
      </w:r>
      <w:r w:rsidR="00D63CBD" w:rsidRPr="00BF4792">
        <w:rPr>
          <w:lang w:eastAsia="ja-JP"/>
        </w:rPr>
        <w:t>,</w:t>
      </w:r>
      <w:r w:rsidRPr="00BF4792">
        <w:t xml:space="preserve"> such as the reverse water gas shift reaction (RWGS)</w:t>
      </w:r>
      <w:r w:rsidRPr="00BF4792">
        <w:fldChar w:fldCharType="begin"/>
      </w:r>
      <w:r w:rsidR="0059729F" w:rsidRPr="00BF4792">
        <w:instrText xml:space="preserve"> ADDIN ZOTERO_ITEM CSL_CITATION {"citationID":"GUSMwjVD","properties":{"formattedCitation":"\\super 8,9\\nosupersub{}","plainCitation":"8,9","noteIndex":0},"citationItems":[{"id":106,"uris":["http://zotero.org/users/13971775/items/EC5M6TJ4"],"itemData":{"id":106,"type":"article-journal","container-title":"RSC Advances","DOI":"10.1039/C6RA05414E","issue":"55","language":"en","note":"publisher: Royal Society of Chemistry","page":"49675-49691","source":"pubs.rsc.org","title":"CO&lt;sub&gt;2&lt;/sub&gt; conversion by reverse water gas shift catalysis: comparison of catalysts, mechanisms and their consequences for CO&lt;sub&gt;2&lt;/sub&gt; conversion to liquid fuels","title-short":"CO 2 conversion by reverse water gas shift catalysis","volume":"6","author":[{"family":"A. Daza","given":"Yolanda"},{"family":"N. Kuhn","given":"John"}],"issued":{"date-parts":[["2016"]]}}},{"id":103,"uris":["http://zotero.org/users/13971775/items/RJSSSYXL"],"itemData":{"id":103,"type":"article-journal","abstract":"Transition metal nanoparticles (NPs) are typically supported on oxides to ensure their stability, which may result in modification of the original NP catalyst reactivity. In a number of cases, this is related to the formation of NP/support interface sites that play a role in catalysis. The metal/support interface effect verified experimentally is commonly ascribed to stronger reactants adsorption or their facile activation on such sites compared to bare NPs, as indicated by DFT-derived potential energy surfaces (PESs). However, the relevance of specific reaction elementary steps to the overall reaction rate depends on the preferred reaction pathways at reaction conditions, which usually cannot be inferred based solely on PES. Hereby, we use a multiscale (DFT/microkinetic) modeling approach and experiments to investigate the reactivity of the Ni/Al2O3 interface toward water–gas shift (WGS) and dry reforming of methane (DRM), two key industrial reactions with common elementary steps and intermediates, but held at significantly different temperatures: 300 vs 650 °C, respectively. Our model shows that despite the more energetically favorable reaction pathways provided by the Ni/Al2O3 interface, such sites may or may not impact the overall reaction rate depending on reaction conditions: the metal/support interface provides the active site for WGS reaction, acting as a reservoir for oxygenated species, while all Ni surface atoms are active for DRM. This is in contrast to what PESs alone indicate. The different active site requirement for WGS and DRM is confirmed by the experimental evaluation of the activity of a series of Al2O3-supported Ni NP catalysts with different NP sizes (2–16 nm) toward both reactions.","container-title":"Journal of the American Chemical Society","DOI":"10.1021/jacs.7b08984","ISSN":"0002-7863","issue":"47","journalAbbreviation":"J. Am. Chem. Soc.","note":"publisher: American Chemical Society","page":"17128-17139","source":"ACS Publications","title":"Contrasting the Role of Ni/Al&lt;sub&gt;2&lt;/sub&gt;O&lt;sub&gt;3&lt;/sub&gt; Interfaces in Water–Gas Shift and Dry Reforming of Methane","volume":"139","author":[{"family":"Foppa","given":"Lucas"},{"family":"Margossian","given":"Tigran"},{"family":"Kim","given":"Sung Min"},{"family":"Müller","given":"Christoph"},{"family":"Copéret","given":"Christophe"},{"family":"Larmier","given":"Kim"},{"family":"Comas-Vives","given":"Aleix"}],"issued":{"date-parts":[["2017",11,29]]}}}],"schema":"https://github.com/citation-style-language/schema/raw/master/csl-citation.json"} </w:instrText>
      </w:r>
      <w:r w:rsidRPr="00BF4792">
        <w:fldChar w:fldCharType="separate"/>
      </w:r>
      <w:r w:rsidR="0059729F" w:rsidRPr="00BF4792">
        <w:rPr>
          <w:rFonts w:ascii="Calibri" w:hAnsi="Calibri" w:cs="Calibri"/>
          <w:vertAlign w:val="superscript"/>
        </w:rPr>
        <w:t>8,9</w:t>
      </w:r>
      <w:r w:rsidRPr="00BF4792">
        <w:fldChar w:fldCharType="end"/>
      </w:r>
      <w:r w:rsidRPr="00BF4792">
        <w:t xml:space="preserve"> and the precipitation of solid-state carbon</w:t>
      </w:r>
      <w:r w:rsidR="00EE56FA" w:rsidRPr="00BF4792">
        <w:t xml:space="preserve"> (coking)</w:t>
      </w:r>
      <w:r w:rsidRPr="00BF4792">
        <w:fldChar w:fldCharType="begin"/>
      </w:r>
      <w:r w:rsidR="0059729F" w:rsidRPr="00BF4792">
        <w:instrText xml:space="preserve"> ADDIN ZOTERO_ITEM CSL_CITATION {"citationID":"X9Ehd0e8","properties":{"formattedCitation":"\\super 10,11\\nosupersub{}","plainCitation":"10,11","noteIndex":0},"citationItems":[{"id":95,"uris":["http://zotero.org/users/13971775/items/KWVVND9M"],"itemData":{"id":95,"type":"article-journal","abstract":"The dry (CO2) reforming of methane is a great promising technology, particularly because of its dual advantages of natural gas valorization and mitigating global warming via carbon dioxide sequestration. However, coke management is the most difficult problem in commercialization of the process. We have therefore examined in this paper the various catalytic systems being evaluated for the dry reforming with emphasis on operating parameters, activity, and coke deposition. Other factors such as the catalyst promoter, the reactor system, and the periodical regeneration were also critically reviewed. The benefits of utilizing methane from natural gas and other sources, where carbon dioxide is considered as an impurity component, are emphasized. Structured basic catalysts, with periodic regeneration certainties, are strong candidates for industrial applications. Therefore, efforts to build commercial scales for the benefit of global energy industries were highlighted. Copyright © 2015 John Wiley &amp; Sons, Ltd.","container-title":"International Journal of Energy Research","DOI":"10.1002/er.3295","ISSN":"1099-114X","issue":"9","language":"en","note":"_eprint: https://onlinelibrary.wiley.com/doi/pdf/10.1002/er.3295","page":"1196-1216","source":"Wiley Online Library","title":"A review on coke management during dry reforming of methane","volume":"39","author":[{"family":"Muraza","given":"Oki"},{"family":"Galadima","given":"Ahmad"}],"issued":{"date-parts":[["2015"]]}}},{"id":108,"uris":["http://zotero.org/users/13971775/items/GNK39CDI"],"itemData":{"id":108,"type":"article-journal","abstract":"Dry reforming experiments are performed for five different CH4/CO2 ratios at three different operating temperatures. The focus of the work is on the short-term catalyst deactivation due to carbon deposition and analysis of the nature and structure of deposited carbon at CH4/CO2 ratio of 2, which is typical for biogas. The dry reforming experiments indicate that the short-term deactivation is insignificant at an equimolar ratio of CH4 and CO2. The rate of carbon deposition becomes faster at higher CH4/CO2 ratios and higher temperatures. CH4 and CO2 conversions and the exit mole fraction of CO and H2 confirm the occurrence of the reverse water–gas shift reaction. Characterization of the spent catalyst and deposited carbon is performed using XRD, TGA, FTIR, and Raman spectroscopies, which indicates the presence of graphitic carbon and carbon nanostructures.","container-title":"Energy &amp; Fuels","DOI":"10.1021/acs.energyfuels.5b01862","ISSN":"0887-0624","issue":"12","journalAbbreviation":"Energy Fuels","note":"publisher: American Chemical Society","page":"8047-8052","source":"ACS Publications","title":"Study of Short-Term Catalyst Deactivation Due to Carbon Deposition during Biogas Dry Reforming on Supported Ni Catalyst","volume":"29","author":[{"family":"Pawar","given":"Vivek"},{"family":"Ray","given":"Debjyoti"},{"family":"Subrahmanyam","given":"Ch."},{"family":"Janardhanan","given":"Vinod M."}],"issued":{"date-parts":[["2015",12,17]]}}}],"schema":"https://github.com/citation-style-language/schema/raw/master/csl-citation.json"} </w:instrText>
      </w:r>
      <w:r w:rsidRPr="00BF4792">
        <w:fldChar w:fldCharType="separate"/>
      </w:r>
      <w:r w:rsidR="0059729F" w:rsidRPr="00BF4792">
        <w:rPr>
          <w:rFonts w:ascii="Calibri" w:hAnsi="Calibri" w:cs="Calibri"/>
          <w:vertAlign w:val="superscript"/>
        </w:rPr>
        <w:t>10,11</w:t>
      </w:r>
      <w:r w:rsidRPr="00BF4792">
        <w:fldChar w:fldCharType="end"/>
      </w:r>
      <w:r w:rsidR="00D63CBD" w:rsidRPr="00BF4792">
        <w:rPr>
          <w:lang w:eastAsia="ja-JP"/>
        </w:rPr>
        <w:t>,</w:t>
      </w:r>
      <w:r w:rsidR="00C8107F" w:rsidRPr="00BF4792">
        <w:rPr>
          <w:lang w:eastAsia="ja-JP"/>
        </w:rPr>
        <w:t xml:space="preserve"> are more likely to occur at low temperatures</w:t>
      </w:r>
      <w:r w:rsidR="00307413" w:rsidRPr="00BF4792">
        <w:rPr>
          <w:lang w:eastAsia="ja-JP"/>
        </w:rPr>
        <w:t xml:space="preserve"> and under CO</w:t>
      </w:r>
      <w:r w:rsidR="00307413" w:rsidRPr="00BF4792">
        <w:rPr>
          <w:vertAlign w:val="subscript"/>
          <w:lang w:eastAsia="ja-JP"/>
        </w:rPr>
        <w:t>2</w:t>
      </w:r>
      <w:r w:rsidR="00307413" w:rsidRPr="00BF4792">
        <w:rPr>
          <w:lang w:eastAsia="ja-JP"/>
        </w:rPr>
        <w:t>-rich or CH</w:t>
      </w:r>
      <w:r w:rsidR="00307413" w:rsidRPr="00BF4792">
        <w:rPr>
          <w:vertAlign w:val="subscript"/>
          <w:lang w:eastAsia="ja-JP"/>
        </w:rPr>
        <w:t>4</w:t>
      </w:r>
      <w:r w:rsidR="00307413" w:rsidRPr="00BF4792">
        <w:rPr>
          <w:lang w:eastAsia="ja-JP"/>
        </w:rPr>
        <w:t>-rich atmospheres,</w:t>
      </w:r>
      <w:r w:rsidR="00785092" w:rsidRPr="00BF4792">
        <w:rPr>
          <w:lang w:eastAsia="ja-JP"/>
        </w:rPr>
        <w:t xml:space="preserve"> </w:t>
      </w:r>
      <w:r w:rsidR="00BB4515" w:rsidRPr="00BF4792">
        <w:t>according to thermodynamic equilibrium consideration</w:t>
      </w:r>
      <w:r w:rsidR="00D74C42">
        <w:t>s</w:t>
      </w:r>
      <w:r w:rsidR="005C453B" w:rsidRPr="00BF4792">
        <w:fldChar w:fldCharType="begin"/>
      </w:r>
      <w:r w:rsidR="005C453B" w:rsidRPr="00BF4792">
        <w:instrText xml:space="preserve"> ADDIN ZOTERO_ITEM CSL_CITATION {"citationID":"a41s0og9a0","properties":{"formattedCitation":"\\super 12\\nosupersub{}","plainCitation":"12","noteIndex":0},"citationItems":[{"id":62,"uris":["http://zotero.org/users/13971775/items/7SMPSWS9"],"itemData":{"id":62,"type":"article-journal","abstract":"Thermodynamic equilibrium analysis of reforming of methane with carbon dioxide (dry reforming) and in combination with steam reforming (mixed reforming) was performed using constrained Gibbs free energy minimization method. The results were compared with that of a commercial plant reactor and our experimental data over Ni/MgO catalysts tested in a ﬁxed-bed quartz reactor. It was concluded equilibrium values are good measures of reaction performance and could be used for prediction of reaction performance and coke formation studies. Numerical values 1.02 and 1.96 were obtained for approach to equilibrium of carbon dioxide reforming and steam reforming reactions, respectively, at 850 \u0014C and space velocity of 530 ml/h.gcat. These values illustrated that, during dry reforming; ﬁrst carbon dioxide reforming equilibrates, and then steam reforming reaction approaches to equilibrium in the reverse direction.","container-title":"International Journal of Hydrogen Energy","DOI":"10.1016/j.ijhydene.2014.12.103","ISSN":"03603199","issue":"6","journalAbbreviation":"International Journal of Hydrogen Energy","language":"en","page":"2445-2451","source":"DOI.org (Crossref)","title":"Thermodynamic analysis of carbon dioxide reforming of methane and its practical relevance","volume":"40","author":[{"family":"Jafarbegloo","given":"Mohammad"},{"family":"Tarlani","given":"Aliakbar"},{"family":"Mesbah","given":"A. Wahid"},{"family":"Sahebdelfar","given":"Saeed"}],"issued":{"date-parts":[["2015",2]]}}}],"schema":"https://github.com/citation-style-language/schema/raw/master/csl-citation.json"} </w:instrText>
      </w:r>
      <w:r w:rsidR="005C453B" w:rsidRPr="00BF4792">
        <w:fldChar w:fldCharType="separate"/>
      </w:r>
      <w:r w:rsidR="005C453B" w:rsidRPr="00BF4792">
        <w:rPr>
          <w:rFonts w:ascii="Calibri" w:hAnsi="Calibri" w:cs="Calibri"/>
          <w:vertAlign w:val="superscript"/>
        </w:rPr>
        <w:t>12</w:t>
      </w:r>
      <w:r w:rsidR="005C453B" w:rsidRPr="00BF4792">
        <w:fldChar w:fldCharType="end"/>
      </w:r>
      <w:r w:rsidR="00BB4515" w:rsidRPr="00BF4792">
        <w:rPr>
          <w:lang w:eastAsia="ja-JP"/>
        </w:rPr>
        <w:t>.</w:t>
      </w:r>
    </w:p>
    <w:p w14:paraId="5924943C" w14:textId="6891C187" w:rsidR="000E0CF2" w:rsidRPr="00BF4792" w:rsidRDefault="001C3E80" w:rsidP="00132DFB">
      <w:pPr>
        <w:pStyle w:val="RSCB02ArticleText"/>
      </w:pPr>
      <w:r w:rsidRPr="00BF4792">
        <w:tab/>
        <w:t xml:space="preserve">Recently, photo-induced catalysis systems have </w:t>
      </w:r>
      <w:r w:rsidR="00D74C42">
        <w:t>garnered</w:t>
      </w:r>
      <w:r w:rsidRPr="00BF4792">
        <w:t xml:space="preserve"> attention as alternative</w:t>
      </w:r>
      <w:r w:rsidR="008E0980" w:rsidRPr="00BF4792">
        <w:rPr>
          <w:lang w:eastAsia="ja-JP"/>
        </w:rPr>
        <w:t>s</w:t>
      </w:r>
      <w:r w:rsidRPr="00BF4792">
        <w:t xml:space="preserve"> </w:t>
      </w:r>
      <w:r w:rsidR="00FA1CC2" w:rsidRPr="00BF4792">
        <w:t>to</w:t>
      </w:r>
      <w:r w:rsidRPr="00BF4792">
        <w:t xml:space="preserve"> conventional thermal catalysis, because </w:t>
      </w:r>
      <w:r w:rsidR="00FA1CC2" w:rsidRPr="00BF4792">
        <w:t>they</w:t>
      </w:r>
      <w:r w:rsidRPr="00BF4792">
        <w:t xml:space="preserve"> can enhance catalytic activity and modify product selectivit</w:t>
      </w:r>
      <w:r w:rsidRPr="00822A99">
        <w:t>y.</w:t>
      </w:r>
      <w:r w:rsidR="00212960" w:rsidRPr="00822A99">
        <w:fldChar w:fldCharType="begin"/>
      </w:r>
      <w:r w:rsidR="00212960" w:rsidRPr="00822A99">
        <w:instrText xml:space="preserve"> ADDIN ZOTERO_ITEM CSL_CITATION {"citationID":"a1pubvkmg73","properties":{"formattedCitation":"\\super 13\\uc0\\u8211{}16\\nosupersub{}","plainCitation":"13–16","noteIndex":0},"citationItems":[{"id":114,"uris":["http://zotero.org/users/13971775/items/BW3TQW3H"],"itemData":{"id":114,"type":"article-journal","container-title":"Chemical Society Reviews","DOI":"10.1039/C2CS35355E","issue":"7","language":"en","note":"publisher: Royal Society of Chemistry","page":"2568-2580","source":"pubs.rsc.org","title":"Progress, challenge and perspective of heterogeneous photocatalysts","volume":"42","author":[{"family":"Qu","given":"Yongquan"},{"family":"Duan","given":"Xiangfeng"}],"issued":{"date-parts":[["2013"]]}}},{"id":123,"uris":["http://zotero.org/users/13971775/items/XHGTWGXF"],"itemData":{"id":123,"type":"article-journal","abstract":"Photocatalysis has been invariably considered as an unselective process (especially in water) for a fairly long period of time, and the investigation on selective photocatalysis has been largely neglected. In recent years, the field of selective photocatalysis is developing rapidly and now extended to several newer applications. This review focuses on the overall strategies which can improve the selectivity of photocatalysis encompassing a wide variety of photocatalysts, and modifications thereof, as well as the related vital processes of industrial significance such as reduction and oxidation of organics, inorganics, and CO2 transformation. Comprehensive and successful strategies for enhancing the selectivity in photocatalysis are abridged to reinvigorate and stimulate future investigations. In addition, nonsemiconductor type photocatalysts, such as Ti–Si molecular sieves and carbon quantum dots (CQDs), are also briefly appraised in view of their special role in special selective photocatalysis, namely epoxidation reactions, among others. In the end, a summary and outlook on the challenges and future directions in the research field are included in the comprehensive review.","container-title":"Chemical Reviews","DOI":"10.1021/acs.chemrev.6b00396","ISSN":"0009-2665","issue":"3","journalAbbreviation":"Chem. Rev.","note":"publisher: American Chemical Society","page":"1445-1514","source":"ACS Publications","title":"Selectivity Enhancement in Heterogeneous Photocatalytic Transformations","volume":"117","author":[{"family":"Kou","given":"Jiahui"},{"family":"Lu","given":"Chunhua"},{"family":"Wang","given":"Jian"},{"family":"Chen","given":"Yukai"},{"family":"Xu","given":"Zhongzi"},{"family":"Varma","given":"Rajender S."}],"issued":{"date-parts":[["2017",2,8]]}}},{"id":305,"uris":["http://zotero.org/users/13971775/items/XUDQ7CMT"],"itemData":{"id":305,"type":"article-journal","abstract":"Oxidative dehydrogenation of ethane with CO2 (ODEC) is an attractive reaction for reduction of carbon footprints and ethene production. In this work, we present photothermal catalysis on confined bimetal catalysts for ODEC. Carbon nanotubes confined non-noble bimetal alloy (i.e., CoNi@CNTs and FeNi@CNTs) catalysts were prepared and FeNi@CNTs showed effective performance in photothermal catalytic ODEC to ethene. Experiments and simulations reveal that UV and visible lights (420 – 490 nm) are responsible for ODEC and non-oxidative dehydrogenation of ethane, respectively, to ethene. Additionally, ODEC to ethene is preferred to C-C cracking to methane on FeNi@CNTs in light (&gt; 490 nm)-induced thermocatalysis. The photothermal effect turns more significant when introduced into thermocatalytic ODEC (500 °C), with ethene generation at one order of magnitude. This work advances new mechanism of photo-mediated catalysis and sheds light on utilization of full-spectrum solar energy and non-noble metallic catalysts for ethene production and CO2 recycling at moderate conditions.","container-title":"Applied Catalysis B: Environmental","DOI":"10.1016/j.apcatb.2023.123166","ISSN":"0926-3373","journalAbbreviation":"Applied Catalysis B: Environmental","page":"123166","source":"ScienceDirect","title":"Confined FeNi alloy nanoparticles in carbon nanotubes for photothermal oxidative dehydrogenation of ethane by carbon dioxide","volume":"339","author":[{"family":"Zhang","given":"Jinqiang"},{"family":"Li","given":"Meng"},{"family":"Tan","given":"Xiaojie"},{"family":"Shi","given":"Lei"},{"family":"Xie","given":"Kun"},{"family":"Zhao","given":"Xiaoli"},{"family":"Wang","given":"Shuaijun"},{"family":"Zhao","given":"Shiyong"},{"family":"Zhang","given":"Huayang"},{"family":"Duan","given":"Xiaoguang"},{"family":"Chen","given":"Haijun"},{"family":"Zhu","given":"Yuezhao"},{"family":"Wu","given":"Mingbo"},{"family":"Sun","given":"Hongqi"},{"family":"Wang","given":"Shaobin"}],"issued":{"date-parts":[["2023",12,15]]}}},{"id":309,"uris":["http://zotero.org/users/13971775/items/9578LD5E"],"itemData":{"id":309,"type":"article-journal","abstract":"Converting methane and carbon dioxide into hydrogen and carbon monoxide is significant and attractive because it can mitigate the greenhouse effect and produce useful chemical intermediate. However, these two greenhouse gases are challenging to convert due to their high bond energy and chemically inert. Although thermocatalytic dry reforming of methane (DRM) achieves high efficiency, it requires high energy and often causes deactivation due to carbon deposition. Recently, a lot of research results show that photo-enhanced DRM is a promising and green route for this reaction under relatively mild conditions. This review first introduces the importance and challenge of CH4 and CO2 conversion. Then, we summarize the related reports of photo-enhanced dry reforming of methane in detail, including material preparation, experimental conditions and results, and mechanism study. In particular, the related studies have been classified according to types of input energy and the types of catalyst. Finally, we provide insightful perspectives and prospects for the future development of this field.","container-title":"Journal of Photochemistry and Photobiology C: Photochemistry Reviews","DOI":"10.1016/j.jphotochemrev.2021.100468","ISSN":"1389-5567","journalAbbreviation":"Journal of Photochemistry and Photobiology C: Photochemistry Reviews","page":"100468","source":"ScienceDirect","title":"Recent advances in photo-enhanced dry reforming of methane: A review","title-short":"Recent advances in photo-enhanced dry reforming of methane","volume":"51","author":[{"family":"He","given":"Chengxuan"},{"family":"Wu","given":"Shiqun"},{"family":"Wang","given":"Lingzhi"},{"family":"Zhang","given":"Jinlong"}],"issued":{"date-parts":[["2022",6,1]]}}}],"schema":"https://github.com/citation-style-language/schema/raw/master/csl-citation.json"} </w:instrText>
      </w:r>
      <w:r w:rsidR="00212960" w:rsidRPr="00822A99">
        <w:fldChar w:fldCharType="separate"/>
      </w:r>
      <w:r w:rsidR="00212960" w:rsidRPr="00822A99">
        <w:rPr>
          <w:rFonts w:ascii="Calibri" w:hAnsi="Calibri" w:cs="Calibri"/>
          <w:vertAlign w:val="superscript"/>
        </w:rPr>
        <w:t>13–16</w:t>
      </w:r>
      <w:r w:rsidR="00212960" w:rsidRPr="00822A99">
        <w:fldChar w:fldCharType="end"/>
      </w:r>
      <w:r w:rsidRPr="00BF4792">
        <w:t xml:space="preserve"> Previous studies </w:t>
      </w:r>
      <w:r w:rsidR="00657B41">
        <w:t>showed</w:t>
      </w:r>
      <w:r w:rsidRPr="00BF4792">
        <w:t xml:space="preserve"> that hot electrons in metals or excited charge carriers in semiconductors </w:t>
      </w:r>
      <w:r w:rsidR="007C1934">
        <w:t>can enhance</w:t>
      </w:r>
      <w:r w:rsidRPr="00BF4792">
        <w:t xml:space="preserve"> catalytic reactions</w:t>
      </w:r>
      <w:r w:rsidR="007C1934">
        <w:t>; additionally</w:t>
      </w:r>
      <w:r w:rsidRPr="00BF4792">
        <w:t xml:space="preserve">, these photo-induced systems </w:t>
      </w:r>
      <w:r w:rsidR="00FA1CC2" w:rsidRPr="00BF4792">
        <w:t>c</w:t>
      </w:r>
      <w:r w:rsidR="000D1EA9">
        <w:t>an</w:t>
      </w:r>
      <w:r w:rsidRPr="00BF4792">
        <w:t xml:space="preserve"> approach or exceed the thermodynamic </w:t>
      </w:r>
      <w:r w:rsidRPr="00BF4792">
        <w:t>equilibrium limitations.</w:t>
      </w:r>
      <w:r w:rsidR="00F455EE">
        <w:fldChar w:fldCharType="begin"/>
      </w:r>
      <w:r w:rsidR="00F455EE">
        <w:instrText xml:space="preserve"> ADDIN ZOTERO_ITEM CSL_CITATION {"citationID":"a1ba5v77007","properties":{"formattedCitation":"\\super 17\\uc0\\u8211{}19\\nosupersub{}","plainCitation":"17–19","noteIndex":0},"citationItems":[{"id":23,"uris":["http://zotero.org/users/13971775/items/TFKGM5WI"],"itemData":{"id":23,"type":"article-journal","container-title":"Nature Catalysis","DOI":"10.1038/s41929-023-00970-z","ISSN":"2520-1158","issue":"6","journalAbbreviation":"Nat Catal","language":"en","license":"All rights reserved","page":"519-530","source":"DOI.org (Crossref)","title":"Light-driven CO&lt;sub&gt;2&lt;/sub&gt; methanation over Au-grafted Ce&lt;sub&gt;0.95&lt;/sub&gt;Ru&lt;sub&gt;0.05&lt;/sub&gt;O&lt;sub&gt;2&lt;/sub&gt; solid-solution catalysts with activities approaching the thermodynamic limit","volume":"6","author":[{"family":"Jiang","given":"Haoyang"},{"family":"Wang","given":"Linyu"},{"family":"Kaneko","given":"Hiroaki"},{"family":"Gu","given":"Rongtian"},{"family":"Su","given":"Guangxu"},{"family":"Li","given":"Le"},{"family":"Zhang","given":"Jin"},{"family":"Song","given":"Hucheng"},{"family":"Zhu","given":"Feng"},{"family":"Yamaguchi","given":"Akira"},{"family":"Xu","given":"Jun"},{"family":"Liu","given":"Fanxin"},{"family":"Miyauchi","given":"Masahiro"},{"family":"Ding","given":"Weiping"},{"family":"Zhong","given":"Miao"}],"issued":{"date-parts":[["2023",6,15]]}}},{"id":25,"uris":["http://zotero.org/users/13971775/items/2YC2QEDC"],"itemData":{"id":25,"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213,"uris":["http://zotero.org/users/13971775/items/EMCQ7VVF"],"itemData":{"id":213,"type":"article-journal","container-title":"Chemical Communications","DOI":"10.1039/D0CC00729C","issue":"33","language":"en","note":"publisher: Royal Society of Chemistry","page":"4611-4614","source":"pubs.rsc.org","title":"Visible-light-driven dry reforming of methane using a semiconductor-supported catalyst","volume":"56","author":[{"family":"Cho","given":"Yohei"},{"family":"Shoji","given":"Shusaku"},{"family":"Yamaguchi","given":"Akira"},{"family":"Hoshina","given":"Takuya"},{"family":"Fujita","given":"Takeshi"},{"family":"Abe","given":"Hideki"},{"family":"Miyauchi","given":"Masahiro"}],"issued":{"date-parts":[["2020"]]}}}],"schema":"https://github.com/citation-style-language/schema/raw/master/csl-citation.json"} </w:instrText>
      </w:r>
      <w:r w:rsidR="00F455EE">
        <w:fldChar w:fldCharType="separate"/>
      </w:r>
      <w:r w:rsidR="00F455EE" w:rsidRPr="00F455EE">
        <w:rPr>
          <w:rFonts w:ascii="Calibri" w:hAnsi="Calibri" w:cs="Calibri"/>
          <w:vertAlign w:val="superscript"/>
        </w:rPr>
        <w:t>17–19</w:t>
      </w:r>
      <w:r w:rsidR="00F455EE">
        <w:fldChar w:fldCharType="end"/>
      </w:r>
      <w:r w:rsidRPr="00BF4792">
        <w:t xml:space="preserve"> </w:t>
      </w:r>
      <w:r w:rsidRPr="006A7EDC">
        <w:t xml:space="preserve">For example, Shoji et al. </w:t>
      </w:r>
      <w:r w:rsidR="007F5A9E" w:rsidRPr="006A7EDC">
        <w:t>generated</w:t>
      </w:r>
      <w:r w:rsidR="004330E6" w:rsidRPr="006A7EDC">
        <w:rPr>
          <w:rFonts w:hint="eastAsia"/>
          <w:lang w:eastAsia="ja-JP"/>
        </w:rPr>
        <w:t xml:space="preserve"> </w:t>
      </w:r>
      <w:r w:rsidRPr="006A7EDC">
        <w:t xml:space="preserve">a stoichiometric </w:t>
      </w:r>
      <w:r w:rsidR="004330E6" w:rsidRPr="006A7EDC">
        <w:rPr>
          <w:rFonts w:hint="eastAsia"/>
          <w:lang w:eastAsia="ja-JP"/>
        </w:rPr>
        <w:t>syngas</w:t>
      </w:r>
      <w:r w:rsidR="00E856ED" w:rsidRPr="006A7EDC">
        <w:t xml:space="preserve"> with </w:t>
      </w:r>
      <w:r w:rsidR="00FA1CC2" w:rsidRPr="006A7EDC">
        <w:t>a</w:t>
      </w:r>
      <w:r w:rsidR="00E856ED" w:rsidRPr="006A7EDC">
        <w:t xml:space="preserve"> </w:t>
      </w:r>
      <w:r w:rsidRPr="006A7EDC">
        <w:t xml:space="preserve">yield </w:t>
      </w:r>
      <w:r w:rsidR="007F5A9E" w:rsidRPr="006A7EDC">
        <w:t>greater than</w:t>
      </w:r>
      <w:r w:rsidRPr="006A7EDC">
        <w:t xml:space="preserve"> 50 </w:t>
      </w:r>
      <w:r w:rsidRPr="006A7EDC">
        <w:rPr>
          <w:rFonts w:ascii="Calibri" w:eastAsia="ＭＳ 明朝" w:hAnsi="Calibri"/>
        </w:rPr>
        <w:t>%</w:t>
      </w:r>
      <w:r w:rsidRPr="006A7EDC">
        <w:t xml:space="preserve"> for H</w:t>
      </w:r>
      <w:r w:rsidRPr="006A7EDC">
        <w:rPr>
          <w:vertAlign w:val="subscript"/>
        </w:rPr>
        <w:t>2</w:t>
      </w:r>
      <w:r w:rsidRPr="006A7EDC">
        <w:t xml:space="preserve"> and CO without</w:t>
      </w:r>
      <w:r w:rsidR="00540753" w:rsidRPr="006A7EDC">
        <w:t xml:space="preserve"> an</w:t>
      </w:r>
      <w:r w:rsidRPr="006A7EDC">
        <w:t xml:space="preserve"> additional heat input</w:t>
      </w:r>
      <w:r w:rsidR="004330E6" w:rsidRPr="006A7EDC">
        <w:rPr>
          <w:rFonts w:hint="eastAsia"/>
          <w:lang w:eastAsia="ja-JP"/>
        </w:rPr>
        <w:t xml:space="preserve"> </w:t>
      </w:r>
      <w:r w:rsidRPr="006A7EDC">
        <w:t>using Rh loaded strontium titanate (SrTiO</w:t>
      </w:r>
      <w:r w:rsidRPr="006A7EDC">
        <w:rPr>
          <w:vertAlign w:val="subscript"/>
        </w:rPr>
        <w:t>3</w:t>
      </w:r>
      <w:r w:rsidRPr="006A7EDC">
        <w:t>) under UV irradiation.</w:t>
      </w:r>
      <w:r w:rsidRPr="006A7EDC">
        <w:fldChar w:fldCharType="begin"/>
      </w:r>
      <w:r w:rsidR="00F455EE">
        <w:instrText xml:space="preserve"> ADDIN ZOTERO_ITEM CSL_CITATION {"citationID":"ZDbprXIt","properties":{"formattedCitation":"\\super 18,20\\nosupersub{}","plainCitation":"18,20","noteIndex":0},"citationItems":[{"id":25,"uris":["http://zotero.org/users/13971775/items/2YC2QEDC"],"itemData":{"id":25,"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83,"uris":["http://zotero.org/users/13971775/items/WATD4N6N"],"itemData":{"id":83,"type":"article-journal","abstract":"The photocatalytic dry reforming of methane (photoDRM: CH4 + CO2 = 2CO + 2H2) converts greenhouse gases into valuable synthesis gas with photon energy. However, previous photoDRM catalysts comprising supported metal nanoparticles hardly avoid the recombination of photoexcited charges. Herein, we report that signiﬁcant photoDRM performance can be achieved by a metal-oxide nanocomposite consisting of nanometer-thick, intertwined networks of ﬁbrous rhodium metal and cerium dioxide, i.e., Rh#CeO2. The Rh#CeO2 nanocomposite exhibits the world-highest conversion and yield in photoDRM under UV light irradiation, being accompanied with no other side reactions such as reverse water gas shift reaction. Theoretical simulations and Kelvin probe force microscopy demonstrate that the photoexcited electrons and holes in Rh#CeO2 are efﬁciently partitioned into the Rh- and CeO2 nanophases, respectively. The efﬁcient charge partitioning in Rh#CeO2 accounts for the selective photoDRM reaction.","container-title":"Chem Catalysis","DOI":"10.1016/j.checat.2021.11.015","ISSN":"26671093","issue":"2","journalAbbreviation":"Chem Catalysis","language":"en","page":"321-329","source":"DOI.org (Crossref)","title":"Charge partitioning by intertwined metal-oxide nano-architectural networks for the photocatalytic dry reforming of methane","volume":"2","author":[{"family":"Shoji","given":"Shusaku"},{"family":"Bin Mohd Najib","given":"Abdillah Sani"},{"family":"Yu","given":"Min-Wen"},{"family":"Yamamoto","given":"Tomokazu"},{"family":"Yasuhara","given":"Sou"},{"family":"Yamaguchi","given":"Akira"},{"family":"Peng","given":"Xiaobo"},{"family":"Matsumura","given":"Syo"},{"family":"Ishii","given":"Satoshi"},{"family":"Cho","given":"Yohei"},{"family":"Fujita","given":"Takeshi"},{"family":"Ueda","given":"Shigenori"},{"family":"Chen","given":"Kuo-Ping"},{"family":"Abe","given":"Hideki"},{"family":"Miyauchi","given":"Masahiro"}],"issued":{"date-parts":[["2022",2]]}}}],"schema":"https://github.com/citation-style-language/schema/raw/master/csl-citation.json"} </w:instrText>
      </w:r>
      <w:r w:rsidRPr="006A7EDC">
        <w:fldChar w:fldCharType="separate"/>
      </w:r>
      <w:r w:rsidR="00F455EE" w:rsidRPr="00F455EE">
        <w:rPr>
          <w:rFonts w:ascii="Calibri" w:hAnsi="Calibri" w:cs="Calibri"/>
          <w:vertAlign w:val="superscript"/>
        </w:rPr>
        <w:t>18,20</w:t>
      </w:r>
      <w:r w:rsidRPr="006A7EDC">
        <w:fldChar w:fldCharType="end"/>
      </w:r>
      <w:r w:rsidRPr="00BF4792">
        <w:t xml:space="preserve"> In addition to improv</w:t>
      </w:r>
      <w:r w:rsidR="009E1F12">
        <w:t>ing</w:t>
      </w:r>
      <w:r w:rsidRPr="00BF4792">
        <w:t xml:space="preserve"> the reaction rate, previous studies attempted to control the H</w:t>
      </w:r>
      <w:r w:rsidRPr="00BF4792">
        <w:rPr>
          <w:vertAlign w:val="subscript"/>
        </w:rPr>
        <w:t>2</w:t>
      </w:r>
      <w:r w:rsidRPr="00BF4792">
        <w:t>/CO ratio in photo-induced DRM reactions</w:t>
      </w:r>
      <w:r w:rsidR="00AE1D5E">
        <w:t>.</w:t>
      </w:r>
      <w:r w:rsidR="001B523C">
        <w:t xml:space="preserve"> </w:t>
      </w:r>
      <w:r w:rsidR="00AE1D5E">
        <w:t>T</w:t>
      </w:r>
      <w:r w:rsidR="001B523C">
        <w:t>hese</w:t>
      </w:r>
      <w:r w:rsidRPr="00BF4792">
        <w:t xml:space="preserve"> </w:t>
      </w:r>
      <w:r w:rsidR="001B523C">
        <w:t>studies</w:t>
      </w:r>
      <w:r w:rsidRPr="00BF4792">
        <w:t xml:space="preserve"> successfully achieved near stoichiometric syngas production</w:t>
      </w:r>
      <w:r w:rsidR="00AE1D5E">
        <w:t xml:space="preserve">, </w:t>
      </w:r>
      <w:r w:rsidR="00AE1D5E" w:rsidRPr="00BF4792">
        <w:t>suggest</w:t>
      </w:r>
      <w:r w:rsidR="00AE1D5E">
        <w:t>ing</w:t>
      </w:r>
      <w:r w:rsidR="00AE1D5E" w:rsidRPr="00BF4792">
        <w:t xml:space="preserve"> that stoichiometric syngas production is possible in a photo-induced system when the reactant gas ratio of CH</w:t>
      </w:r>
      <w:r w:rsidR="00AE1D5E" w:rsidRPr="00BF4792">
        <w:rPr>
          <w:vertAlign w:val="subscript"/>
        </w:rPr>
        <w:t>4</w:t>
      </w:r>
      <w:r w:rsidR="00AE1D5E" w:rsidRPr="00BF4792">
        <w:t>/CO</w:t>
      </w:r>
      <w:r w:rsidR="00AE1D5E" w:rsidRPr="00BF4792">
        <w:rPr>
          <w:vertAlign w:val="subscript"/>
        </w:rPr>
        <w:t>2</w:t>
      </w:r>
      <w:r w:rsidR="00AE1D5E" w:rsidRPr="00BF4792">
        <w:t xml:space="preserve"> is </w:t>
      </w:r>
      <w:r w:rsidR="001517E9">
        <w:t>one</w:t>
      </w:r>
      <w:r w:rsidRPr="00822A99">
        <w:t>.</w:t>
      </w:r>
      <w:r w:rsidR="00535ACB" w:rsidRPr="00822A99">
        <w:fldChar w:fldCharType="begin"/>
      </w:r>
      <w:r w:rsidR="00F455EE" w:rsidRPr="00822A99">
        <w:instrText xml:space="preserve"> ADDIN ZOTERO_ITEM CSL_CITATION {"citationID":"a2hgq4bcrsg","properties":{"formattedCitation":"\\super 21\\uc0\\u8211{}23\\nosupersub{}","plainCitation":"21–23","noteIndex":0},"citationItems":[{"id":15,"uris":["http://zotero.org/users/13971775/items/BMP4AZQD"],"itemData":{"id":15,"type":"article-journal","abstract":"Photothermal catalysis, which couples both solar and thermal energies, has burgeoned as a promising approach to drive catalytic reactions. However, the utilization of light irradiation to tune the reaction paths to obtain ideal product distribution in photothermal catalysis is still of tremendous challenge. Herein, we successfully regulated the relationship between two core competition reactions through light irradiation during photothermal dry reforming of methane over Ni/Ga2O3, resulting in the promotion of H2 formation and the suppression of the reverse water gas shift reaction. The increase in the H2/CO ratio from 0.55 to 0.94 could be achieved. Furthermore, the combination of density functional calculations and X-ray photoelectron spectroscopy reveals that light irradiation impelled the direction of electron transfer to be reversed from Ga2O3 to Ni to form the Ni0 sites, which provides the generation of abundant hot electrons from the electronic interband transition of Ni to boost the formation and desorption of H2. This work promotes the understanding of nonthermal behaviors of light irradiation in light-driven photochemistry, which is significant for designing catalysts with high efficiency and controllable product distribution.","container-title":"ACS Catalysis","DOI":"10.1021/acscatal.0c04826","issue":"8","journalAbbreviation":"ACS Catal.","note":"publisher: American Chemical Society","page":"4730-4738","source":"ACS Publications","title":"Insights into the Nonthermal Effects of Light in Dry Reforming of Methane to Enhance the H₂/CO Ratio Near Unity over Ni/Ga₂O₃","volume":"11","author":[{"family":"Rao","given":"Zhiqiang"},{"family":"Cao","given":"Yuehan"},{"family":"Huang","given":"Zeai"},{"family":"Yin","given":"Zihang"},{"family":"Wan","given":"Wenchao"},{"family":"Ma","given":"Minzhi"},{"family":"Wu","given":"Yanxin"},{"family":"Wang","given":"Junbu"},{"family":"Yang","given":"Guidong"},{"family":"Cui","given":"Yi"},{"family":"Gong","given":"Zhongmiao"},{"family":"Zhou","given":"Ying"}],"issued":{"date-parts":[["2021",4,16]]}}},{"id":35,"uris":["http://zotero.org/users/13971775/items/ELNF3IQU"],"itemData":{"id":35,"type":"article-journal","abstract":"At 700 °C under 30-sun equivalent irradiation, the Pt–Al–Ce catalyst shows a high DRM efficiency and a near-unity H\n              2\n              /CO ratio. The concentrated sunlight facilitates photocatalytic reactant activation and leads to enhanced catalytic efficiency.\n            \n          , \n            \n              In this work, a Pt catalyst supported on an equimolar Al\n              2\n              O\n              3\n              –CeO\n              2\n              binary oxide (Pt–Al–Ce) was prepared and applied in photo-thermo-chemical dry reforming of methane (DRM) driven by concentrated solar irradiation. It was found that the Pt–Al–Ce catalyst showed good stability in DRM reactions and significant enhancements in H\n              2\n              and CO production rates compared with Pt/CeO\n              2\n              (Pt–Ce) and Pt/Al\n              2\n              O\n              3\n              (Pt–Al) catalysts. At a reaction temperature of 700 °C under 30-sun equivalent solar irradiation, the Pt</w:instrText>
      </w:r>
      <w:r w:rsidR="00F455EE" w:rsidRPr="00822A99">
        <w:rPr>
          <w:rFonts w:hint="eastAsia"/>
        </w:rPr>
        <w:instrText>–</w:instrText>
      </w:r>
      <w:r w:rsidR="00F455EE" w:rsidRPr="00822A99">
        <w:instrText xml:space="preserve">Al–Ce catalyst exhibits a stable DRM catalytic performance at a H\n              2\n              production rate of 657 mmol g\n              −1\n              h\n              −1\n              and a CO production rate of 666 mmol g\n              −1\n              h\n              −1\n              , with the H\n              2\n              /CO ratio almost equal to unity. These production rates and the H\n              2\n              /CO ratio were significantly higher than those obtained in the dark at the same temperature. The light irradiation was found to induce photocatalytic activities on Pt–Al–Ce and reduce the reaction activation energy.\n              In situ\n              diffuse reflectance infrared Fourier transform spectroscopy (\n              in situ\n              DRIFTS) was applied to identify the active intermediates in the photo-thermo-chemical DRM process, which were bidentate/monodentate carbonate, absorbed CO on Pt, and formate. The benefits of the binary Al\n              2\n              O\n              3\n              –CeO\n              2\n              substrate could be ascribed to Al\n              2\n              O\n              3\n              promoting methane dissociation while CeO\n              2\n              stabilized and eliminated possible coke formation, leading to high catalytic DRM activity and stability.","container-title":"Journal of Materials Chemistry A","DOI":"10.1039/D1TA10088B","ISSN":"2050-7488, 2050-7496","issue":"14","journalAbbreviation":"J. Mater. Chem. A","language":"en","page":"7896-7910","source":"DOI.org (Crossref)","title":"Syngas production at a near-unity H&lt;sub&gt;2&lt;/sub&gt;/CO ratio from photo-thermo-chemical dry reforming of methane on a Pt decorated Al&lt;sub&gt;2&lt;/sub&gt;O&lt;sub&gt;3&lt;/sub&gt;–CeO&lt;sub&gt;2&lt;/sub&gt; catalyst","volume":"10","author":[{"family":"Feng","given":"Xuhui"},{"family":"Du","given":"Zichen"},{"family":"Sarnello","given":"Erik"},{"family":"Deng","given":"Wei"},{"family":"Petru","given":"Cullen R."},{"family":"Fang","given":"Lingzhe"},{"family":"Li","given":"Tao"},{"family":"Li","given":"Ying"}],"issued":{"date-parts":[["2022"]]}}},{"id":308,"uris":["http://zotero.org/users/13971775/items/RMNCE24N"],"itemData":{"id":308,"type":"article-journal","abstract":"Photocatalytic dry reforming of methane (DRM) is a promising green process for converting two greenhouse gases into syngas. Nonetheless, achieving photocatalytic DRM with both high activity and stoichiometric products ratio remains a grand challenge. We report here a Ru single-atom-modified hierarchical porous TiO2-SiO2 (Ru-TS) as a photocatalyst for DRM, achieving a remarkable syngas generation rate of 98.52 mmol gRu−1 h−1 for CO and 96.50 mmol gRu−1 h−1 for H2 with extraordinary durability under mild conditions. The local microstructure of Ru-Ov-Ti on catalyst provides matched active sites for CH4 and CO2 adsorption and activation through charge redistribution and electronic localization and optimizes CH4-CO2 reaction route for inhibiting side reaction and promoting effective C–O coupling. This work provides guidance in the active site construction of robust catalysts for photocatalytic DRM and other multi-molecule synergetic reactions.","container-title":"Chem","DOI":"10.1016/j.chempr.2023.06.021","ISSN":"2451-9294","issue":"11","journalAbbreviation":"Chem","page":"3224-3244","source":"ScienceDirect","title":"Constructing matched active sites for robust photocatalytic dry reforming of methane","volume":"9","author":[{"family":"He","given":"Chengxuan"},{"family":"Wu","given":"Shiqun"},{"family":"Li","given":"Qixin"},{"family":"Li","given":"Mingyang"},{"family":"Li","given":"Jiaying"},{"family":"Wang","given":"Lingzhi"},{"family":"Zhang","given":"Jinlong"}],"issued":{"date-parts":[["2023",11,9]]}}}],"schema":"https://github.com/citation-style-language/schema/raw/master/csl-citation.json"} </w:instrText>
      </w:r>
      <w:r w:rsidR="00535ACB" w:rsidRPr="00822A99">
        <w:fldChar w:fldCharType="separate"/>
      </w:r>
      <w:r w:rsidR="00F455EE" w:rsidRPr="00822A99">
        <w:rPr>
          <w:rFonts w:ascii="Calibri" w:hAnsi="Calibri" w:cs="Calibri"/>
          <w:vertAlign w:val="superscript"/>
        </w:rPr>
        <w:t>21–23</w:t>
      </w:r>
      <w:r w:rsidR="00535ACB" w:rsidRPr="00822A99">
        <w:fldChar w:fldCharType="end"/>
      </w:r>
      <w:r w:rsidRPr="00BF4792">
        <w:t xml:space="preserve"> </w:t>
      </w:r>
      <w:r w:rsidR="001517E9">
        <w:t>During</w:t>
      </w:r>
      <w:r w:rsidR="00796FF8" w:rsidRPr="00BF4792">
        <w:t xml:space="preserve"> photo</w:t>
      </w:r>
      <w:r w:rsidR="00796FF8" w:rsidRPr="00BF4792">
        <w:rPr>
          <w:lang w:eastAsia="ja-JP"/>
        </w:rPr>
        <w:t xml:space="preserve">-induced </w:t>
      </w:r>
      <w:r w:rsidR="00796FF8" w:rsidRPr="00BF4792">
        <w:t xml:space="preserve">catalysis, </w:t>
      </w:r>
      <w:r w:rsidR="00D07390" w:rsidRPr="00BF4792">
        <w:rPr>
          <w:lang w:eastAsia="ja-JP"/>
        </w:rPr>
        <w:t>redox reactions</w:t>
      </w:r>
      <w:r w:rsidR="00796FF8" w:rsidRPr="00BF4792">
        <w:t xml:space="preserve"> </w:t>
      </w:r>
      <w:r w:rsidR="00BE2733" w:rsidRPr="00BF4792">
        <w:rPr>
          <w:lang w:eastAsia="ja-JP"/>
        </w:rPr>
        <w:t>can be</w:t>
      </w:r>
      <w:r w:rsidR="00796FF8" w:rsidRPr="00BF4792">
        <w:t xml:space="preserve"> driven by photoexcited electron</w:t>
      </w:r>
      <w:r w:rsidR="00BF66B0" w:rsidRPr="00BF4792">
        <w:rPr>
          <w:lang w:eastAsia="ja-JP"/>
        </w:rPr>
        <w:t>-</w:t>
      </w:r>
      <w:r w:rsidR="00796FF8" w:rsidRPr="00BF4792">
        <w:t>hole</w:t>
      </w:r>
      <w:r w:rsidR="00BF66B0" w:rsidRPr="00BF4792">
        <w:rPr>
          <w:lang w:eastAsia="ja-JP"/>
        </w:rPr>
        <w:t xml:space="preserve"> pairs</w:t>
      </w:r>
      <w:r w:rsidR="00796FF8" w:rsidRPr="00BF4792">
        <w:t xml:space="preserve">; </w:t>
      </w:r>
      <w:r w:rsidR="00FE661C" w:rsidRPr="00BF4792">
        <w:t>thus</w:t>
      </w:r>
      <w:r w:rsidRPr="00BF4792">
        <w:rPr>
          <w:rFonts w:ascii="Calibri" w:eastAsia="ＭＳ 明朝" w:hAnsi="Calibri"/>
        </w:rPr>
        <w:t>,</w:t>
      </w:r>
      <w:r w:rsidR="00796FF8" w:rsidRPr="00BF4792">
        <w:t xml:space="preserve"> the oxidation and reduction of DRM</w:t>
      </w:r>
      <w:r w:rsidR="00076842">
        <w:t xml:space="preserve"> </w:t>
      </w:r>
      <w:r w:rsidR="00527FB3">
        <w:t>are</w:t>
      </w:r>
      <w:r w:rsidR="00076842">
        <w:t xml:space="preserve"> hypothesized to</w:t>
      </w:r>
      <w:r w:rsidR="00796FF8" w:rsidRPr="00BF4792">
        <w:t xml:space="preserve"> </w:t>
      </w:r>
      <w:r w:rsidRPr="00BF4792">
        <w:rPr>
          <w:rFonts w:ascii="Calibri" w:eastAsia="ＭＳ 明朝" w:hAnsi="Calibri"/>
        </w:rPr>
        <w:t xml:space="preserve">proceed </w:t>
      </w:r>
      <w:r w:rsidR="00FE661C" w:rsidRPr="00BF4792">
        <w:t>equally</w:t>
      </w:r>
      <w:r w:rsidR="00796FF8" w:rsidRPr="00BF4792">
        <w:t xml:space="preserve">, even </w:t>
      </w:r>
      <w:r w:rsidR="00B13954">
        <w:t>when</w:t>
      </w:r>
      <w:r w:rsidR="00796FF8" w:rsidRPr="00BF4792">
        <w:t xml:space="preserve"> the ratio of </w:t>
      </w:r>
      <w:r w:rsidRPr="00BF4792">
        <w:rPr>
          <w:rFonts w:ascii="Calibri" w:eastAsia="ＭＳ 明朝" w:hAnsi="Calibri"/>
          <w:lang w:eastAsia="ja-JP"/>
        </w:rPr>
        <w:t xml:space="preserve">the </w:t>
      </w:r>
      <w:r w:rsidR="00A836A5" w:rsidRPr="00BF4792">
        <w:rPr>
          <w:lang w:eastAsia="ja-JP"/>
        </w:rPr>
        <w:t xml:space="preserve">reactant </w:t>
      </w:r>
      <w:r w:rsidR="00796FF8" w:rsidRPr="00BF4792">
        <w:t>gases is changed.</w:t>
      </w:r>
    </w:p>
    <w:p w14:paraId="3430A706" w14:textId="43869530" w:rsidR="006D54F8" w:rsidRPr="00BF4792" w:rsidRDefault="001C3E80" w:rsidP="00132DFB">
      <w:pPr>
        <w:pStyle w:val="RSCB02ArticleText"/>
        <w:rPr>
          <w:iCs/>
          <w:lang w:eastAsia="ja-JP"/>
        </w:rPr>
      </w:pPr>
      <w:r w:rsidRPr="00BF4792">
        <w:tab/>
        <w:t xml:space="preserve">Herein, </w:t>
      </w:r>
      <w:r w:rsidR="00241157">
        <w:t xml:space="preserve">syngas </w:t>
      </w:r>
      <w:r w:rsidRPr="00BF4792">
        <w:t>w</w:t>
      </w:r>
      <w:r w:rsidR="00241157">
        <w:t>as</w:t>
      </w:r>
      <w:r w:rsidRPr="00BF4792">
        <w:t xml:space="preserve"> successfully produce</w:t>
      </w:r>
      <w:r w:rsidRPr="00BF4792">
        <w:rPr>
          <w:rFonts w:ascii="Calibri" w:eastAsia="ＭＳ 明朝" w:hAnsi="Calibri"/>
        </w:rPr>
        <w:t xml:space="preserve">d with </w:t>
      </w:r>
      <w:r w:rsidR="00241157">
        <w:t>a near</w:t>
      </w:r>
      <w:r w:rsidR="00D4320E">
        <w:rPr>
          <w:rFonts w:hint="eastAsia"/>
          <w:lang w:eastAsia="ja-JP"/>
        </w:rPr>
        <w:t>-unity</w:t>
      </w:r>
      <w:r w:rsidRPr="00BF4792">
        <w:t xml:space="preserve"> H</w:t>
      </w:r>
      <w:r w:rsidRPr="00BF4792">
        <w:rPr>
          <w:vertAlign w:val="subscript"/>
        </w:rPr>
        <w:t>2</w:t>
      </w:r>
      <w:r w:rsidRPr="00BF4792">
        <w:t xml:space="preserve">/CO ratio </w:t>
      </w:r>
      <w:r w:rsidR="009B43BD" w:rsidRPr="00BF4792">
        <w:t>using Rh-loaded SrTiO</w:t>
      </w:r>
      <w:r w:rsidR="009B43BD" w:rsidRPr="00BF4792">
        <w:rPr>
          <w:vertAlign w:val="subscript"/>
        </w:rPr>
        <w:t>3</w:t>
      </w:r>
      <w:r w:rsidR="009B43BD" w:rsidRPr="00BF4792">
        <w:t xml:space="preserve"> (Rh/STO) under UV irradiation</w:t>
      </w:r>
      <w:r w:rsidR="009B43BD">
        <w:t xml:space="preserve"> </w:t>
      </w:r>
      <w:r w:rsidR="00241157">
        <w:t>that was</w:t>
      </w:r>
      <w:r w:rsidRPr="00BF4792">
        <w:t xml:space="preserve"> independent of the reactant gas composition. The H</w:t>
      </w:r>
      <w:r w:rsidRPr="00BF4792">
        <w:rPr>
          <w:vertAlign w:val="subscript"/>
        </w:rPr>
        <w:t>2</w:t>
      </w:r>
      <w:r w:rsidRPr="00BF4792">
        <w:t xml:space="preserve">/CO ratio </w:t>
      </w:r>
      <w:r w:rsidR="00CE2F99">
        <w:t>was constricted</w:t>
      </w:r>
      <w:r w:rsidRPr="00BF4792">
        <w:t xml:space="preserve"> </w:t>
      </w:r>
      <w:r w:rsidR="00CE2F99">
        <w:t>between</w:t>
      </w:r>
      <w:r w:rsidRPr="00BF4792">
        <w:t xml:space="preserve"> 0.72–1.3</w:t>
      </w:r>
      <w:r w:rsidR="00D62AE6" w:rsidRPr="00BF4792">
        <w:rPr>
          <w:lang w:eastAsia="ja-JP"/>
        </w:rPr>
        <w:t xml:space="preserve"> (0.11–1.74 under dark)</w:t>
      </w:r>
      <w:r w:rsidRPr="00BF4792">
        <w:t>, even when the reactant gas composition of CH</w:t>
      </w:r>
      <w:r w:rsidRPr="00BF4792">
        <w:rPr>
          <w:vertAlign w:val="subscript"/>
        </w:rPr>
        <w:t>4</w:t>
      </w:r>
      <w:r w:rsidRPr="00BF4792">
        <w:t>/CO</w:t>
      </w:r>
      <w:r w:rsidRPr="00BF4792">
        <w:rPr>
          <w:vertAlign w:val="subscript"/>
        </w:rPr>
        <w:t>2</w:t>
      </w:r>
      <w:r w:rsidRPr="00BF4792">
        <w:t xml:space="preserve"> </w:t>
      </w:r>
      <w:r w:rsidR="005F1121">
        <w:rPr>
          <w:rFonts w:hint="eastAsia"/>
          <w:lang w:eastAsia="ja-JP"/>
        </w:rPr>
        <w:t>l</w:t>
      </w:r>
      <w:r w:rsidR="005F1121">
        <w:rPr>
          <w:lang w:eastAsia="ja-JP"/>
        </w:rPr>
        <w:t xml:space="preserve">argely </w:t>
      </w:r>
      <w:r w:rsidRPr="00BF4792">
        <w:t>changed from 1/9 to 9. These results were not obtained using previously reported thermal reaction systems.</w:t>
      </w:r>
      <w:r w:rsidR="000F251F" w:rsidRPr="00BF4792">
        <w:rPr>
          <w:lang w:eastAsia="ja-JP"/>
        </w:rPr>
        <w:t xml:space="preserve"> </w:t>
      </w:r>
      <w:r w:rsidR="00BF6A7D">
        <w:rPr>
          <w:lang w:eastAsia="ja-JP"/>
        </w:rPr>
        <w:t>This</w:t>
      </w:r>
      <w:r w:rsidR="00943669" w:rsidRPr="00BF4792">
        <w:rPr>
          <w:lang w:eastAsia="ja-JP"/>
        </w:rPr>
        <w:t xml:space="preserve"> study</w:t>
      </w:r>
      <w:r w:rsidR="000F251F" w:rsidRPr="00BF4792">
        <w:rPr>
          <w:lang w:eastAsia="ja-JP"/>
        </w:rPr>
        <w:t xml:space="preserve"> demonstrate</w:t>
      </w:r>
      <w:r w:rsidR="00943669" w:rsidRPr="00BF4792">
        <w:rPr>
          <w:lang w:eastAsia="ja-JP"/>
        </w:rPr>
        <w:t>s</w:t>
      </w:r>
      <w:r w:rsidR="000F251F" w:rsidRPr="00BF4792">
        <w:rPr>
          <w:lang w:eastAsia="ja-JP"/>
        </w:rPr>
        <w:t xml:space="preserve"> the unique effect of </w:t>
      </w:r>
      <w:r w:rsidR="00943669" w:rsidRPr="00BF4792">
        <w:rPr>
          <w:lang w:eastAsia="ja-JP"/>
        </w:rPr>
        <w:t>photons on a light-irradiated catalytic system</w:t>
      </w:r>
      <w:r w:rsidR="000F251F" w:rsidRPr="00BF4792">
        <w:rPr>
          <w:lang w:eastAsia="ja-JP"/>
        </w:rPr>
        <w:t xml:space="preserve">, </w:t>
      </w:r>
      <w:r w:rsidRPr="00BF4792">
        <w:rPr>
          <w:rFonts w:ascii="Calibri" w:eastAsia="ＭＳ 明朝" w:hAnsi="Calibri"/>
          <w:lang w:eastAsia="ja-JP"/>
        </w:rPr>
        <w:t>in wh</w:t>
      </w:r>
      <w:r w:rsidR="000F251F" w:rsidRPr="00BF4792">
        <w:rPr>
          <w:lang w:eastAsia="ja-JP"/>
        </w:rPr>
        <w:t xml:space="preserve">ich </w:t>
      </w:r>
      <w:r w:rsidR="00304251" w:rsidRPr="00BF4792">
        <w:rPr>
          <w:lang w:eastAsia="ja-JP"/>
        </w:rPr>
        <w:t xml:space="preserve">the </w:t>
      </w:r>
      <w:r w:rsidRPr="00BF4792">
        <w:rPr>
          <w:rFonts w:ascii="Calibri" w:eastAsia="ＭＳ 明朝" w:hAnsi="Calibri"/>
          <w:lang w:eastAsia="ja-JP"/>
        </w:rPr>
        <w:t>effects of light and heat</w:t>
      </w:r>
      <w:r w:rsidR="00943669" w:rsidRPr="00BF4792">
        <w:rPr>
          <w:lang w:eastAsia="ja-JP"/>
        </w:rPr>
        <w:t xml:space="preserve"> </w:t>
      </w:r>
      <w:r w:rsidR="00304251" w:rsidRPr="00BF4792">
        <w:rPr>
          <w:lang w:eastAsia="ja-JP"/>
        </w:rPr>
        <w:t>are</w:t>
      </w:r>
      <w:r w:rsidR="000F251F" w:rsidRPr="00BF4792">
        <w:rPr>
          <w:lang w:eastAsia="ja-JP"/>
        </w:rPr>
        <w:t xml:space="preserve"> controversial.</w:t>
      </w:r>
      <w:r w:rsidRPr="00BF4792">
        <w:t xml:space="preserve"> </w:t>
      </w:r>
      <w:r w:rsidR="00776813">
        <w:t>During</w:t>
      </w:r>
      <w:r w:rsidRPr="00BF4792">
        <w:t xml:space="preserve"> </w:t>
      </w:r>
      <w:r w:rsidR="00776813">
        <w:t>this</w:t>
      </w:r>
      <w:r w:rsidRPr="00BF4792">
        <w:t xml:space="preserve"> photo-induced process, </w:t>
      </w:r>
      <w:r w:rsidRPr="00BF4792">
        <w:rPr>
          <w:iCs/>
        </w:rPr>
        <w:t>the photoexcited electron-hole pairs</w:t>
      </w:r>
      <w:r w:rsidR="00776813">
        <w:rPr>
          <w:iCs/>
        </w:rPr>
        <w:t xml:space="preserve"> likely</w:t>
      </w:r>
      <w:r w:rsidRPr="00BF4792">
        <w:rPr>
          <w:iCs/>
        </w:rPr>
        <w:t xml:space="preserve"> induce</w:t>
      </w:r>
      <w:r w:rsidR="00776813">
        <w:rPr>
          <w:iCs/>
        </w:rPr>
        <w:t>d</w:t>
      </w:r>
      <w:r w:rsidRPr="00BF4792">
        <w:rPr>
          <w:iCs/>
        </w:rPr>
        <w:t xml:space="preserve"> </w:t>
      </w:r>
      <w:r w:rsidRPr="00BF4792">
        <w:rPr>
          <w:rFonts w:ascii="Calibri" w:eastAsia="ＭＳ 明朝" w:hAnsi="Calibri"/>
          <w:iCs/>
        </w:rPr>
        <w:t>the oxidation and reduction</w:t>
      </w:r>
      <w:r w:rsidR="00B94F89">
        <w:rPr>
          <w:rFonts w:ascii="Calibri" w:eastAsia="ＭＳ 明朝" w:hAnsi="Calibri" w:hint="eastAsia"/>
          <w:iCs/>
          <w:lang w:eastAsia="ja-JP"/>
        </w:rPr>
        <w:t xml:space="preserve"> of</w:t>
      </w:r>
      <w:r w:rsidRPr="00BF4792">
        <w:rPr>
          <w:rFonts w:ascii="Calibri" w:eastAsia="ＭＳ 明朝" w:hAnsi="Calibri"/>
          <w:iCs/>
        </w:rPr>
        <w:t xml:space="preserve"> </w:t>
      </w:r>
      <w:r w:rsidR="006B5087">
        <w:rPr>
          <w:rFonts w:ascii="Calibri" w:eastAsia="ＭＳ 明朝" w:hAnsi="Calibri"/>
          <w:iCs/>
        </w:rPr>
        <w:t xml:space="preserve">DRM </w:t>
      </w:r>
      <w:r w:rsidRPr="00BF4792">
        <w:rPr>
          <w:rFonts w:ascii="Calibri" w:eastAsia="ＭＳ 明朝" w:hAnsi="Calibri"/>
          <w:iCs/>
        </w:rPr>
        <w:t xml:space="preserve">reactions </w:t>
      </w:r>
      <w:r w:rsidR="006B5087">
        <w:rPr>
          <w:rFonts w:ascii="Calibri" w:eastAsia="ＭＳ 明朝" w:hAnsi="Calibri"/>
          <w:iCs/>
        </w:rPr>
        <w:t>in equal proportion</w:t>
      </w:r>
      <w:r w:rsidRPr="00BF4792">
        <w:rPr>
          <w:iCs/>
        </w:rPr>
        <w:t xml:space="preserve">. The present findings enable the continuous production of stoichiometric syngas even </w:t>
      </w:r>
      <w:r w:rsidR="00F40E84">
        <w:rPr>
          <w:iCs/>
        </w:rPr>
        <w:t>when exposed to</w:t>
      </w:r>
      <w:r w:rsidRPr="00BF4792">
        <w:rPr>
          <w:iCs/>
        </w:rPr>
        <w:t xml:space="preserve"> unstable gas composition</w:t>
      </w:r>
      <w:r w:rsidR="00F40E84">
        <w:rPr>
          <w:iCs/>
        </w:rPr>
        <w:t>s</w:t>
      </w:r>
      <w:r w:rsidRPr="00BF4792">
        <w:rPr>
          <w:iCs/>
        </w:rPr>
        <w:t xml:space="preserve"> </w:t>
      </w:r>
      <w:r w:rsidR="0002508E">
        <w:rPr>
          <w:iCs/>
        </w:rPr>
        <w:t>with</w:t>
      </w:r>
      <w:r w:rsidRPr="00BF4792">
        <w:rPr>
          <w:iCs/>
        </w:rPr>
        <w:t>in the supply</w:t>
      </w:r>
      <w:r w:rsidR="0002508E">
        <w:rPr>
          <w:iCs/>
        </w:rPr>
        <w:t xml:space="preserve"> stream</w:t>
      </w:r>
      <w:r w:rsidRPr="00BF4792">
        <w:rPr>
          <w:iCs/>
        </w:rPr>
        <w:t xml:space="preserve"> of the DRM gas.</w:t>
      </w:r>
    </w:p>
    <w:p w14:paraId="1881B0D2" w14:textId="18842388" w:rsidR="008E2B72" w:rsidRPr="00BF4792" w:rsidRDefault="001C3E80" w:rsidP="00132DFB">
      <w:pPr>
        <w:pStyle w:val="RSCB02ArticleText"/>
        <w:rPr>
          <w:bCs/>
          <w:iCs/>
          <w:lang w:eastAsia="ja-JP"/>
        </w:rPr>
      </w:pPr>
      <w:r w:rsidRPr="00BF4792">
        <w:rPr>
          <w:iCs/>
          <w:lang w:eastAsia="ja-JP"/>
        </w:rPr>
        <w:tab/>
      </w:r>
      <w:r w:rsidR="005E6D09" w:rsidRPr="00BF4792">
        <w:rPr>
          <w:bCs/>
          <w:iCs/>
          <w:lang w:eastAsia="ja-JP"/>
        </w:rPr>
        <w:t xml:space="preserve">The Rh/STO catalyst was synthesised </w:t>
      </w:r>
      <w:r w:rsidR="00215A00">
        <w:rPr>
          <w:bCs/>
          <w:iCs/>
          <w:lang w:eastAsia="ja-JP"/>
        </w:rPr>
        <w:t>using</w:t>
      </w:r>
      <w:r w:rsidR="005E6D09" w:rsidRPr="00BF4792">
        <w:rPr>
          <w:bCs/>
          <w:iCs/>
          <w:lang w:eastAsia="ja-JP"/>
        </w:rPr>
        <w:t xml:space="preserve"> a wet impregnation method as described in </w:t>
      </w:r>
      <w:r w:rsidR="00215A00">
        <w:rPr>
          <w:bCs/>
          <w:iCs/>
          <w:lang w:eastAsia="ja-JP"/>
        </w:rPr>
        <w:t>the</w:t>
      </w:r>
      <w:r w:rsidR="005E6D09" w:rsidRPr="00BF4792">
        <w:rPr>
          <w:bCs/>
          <w:iCs/>
          <w:lang w:eastAsia="ja-JP"/>
        </w:rPr>
        <w:t xml:space="preserve"> </w:t>
      </w:r>
      <w:r w:rsidR="007F6014" w:rsidRPr="00BF4792">
        <w:rPr>
          <w:bCs/>
          <w:iCs/>
          <w:lang w:eastAsia="ja-JP"/>
        </w:rPr>
        <w:t xml:space="preserve">electronic </w:t>
      </w:r>
      <w:r w:rsidR="00E11F13" w:rsidRPr="00BF4792">
        <w:rPr>
          <w:bCs/>
          <w:iCs/>
          <w:lang w:eastAsia="ja-JP"/>
        </w:rPr>
        <w:t>supplementary</w:t>
      </w:r>
      <w:r w:rsidR="005E6D09" w:rsidRPr="00BF4792">
        <w:rPr>
          <w:bCs/>
          <w:iCs/>
          <w:lang w:eastAsia="ja-JP"/>
        </w:rPr>
        <w:t xml:space="preserve"> information (</w:t>
      </w:r>
      <w:r w:rsidR="007F6014" w:rsidRPr="00BF4792">
        <w:rPr>
          <w:bCs/>
          <w:iCs/>
          <w:lang w:eastAsia="ja-JP"/>
        </w:rPr>
        <w:t xml:space="preserve">ESI </w:t>
      </w:r>
      <w:r w:rsidR="007F6014" w:rsidRPr="00BF4792">
        <w:rPr>
          <w:rStyle w:val="afb"/>
          <w:rFonts w:ascii="Times New Roman" w:hAnsi="Times New Roman"/>
          <w:sz w:val="21"/>
          <w:szCs w:val="21"/>
          <w:shd w:val="clear" w:color="auto" w:fill="FFFFFF"/>
        </w:rPr>
        <w:t>†</w:t>
      </w:r>
      <w:r w:rsidR="007F6014" w:rsidRPr="00BF4792">
        <w:rPr>
          <w:bCs/>
          <w:iCs/>
          <w:lang w:eastAsia="ja-JP"/>
        </w:rPr>
        <w:t xml:space="preserve">, </w:t>
      </w:r>
      <w:r w:rsidR="005E6D09" w:rsidRPr="00BF4792">
        <w:rPr>
          <w:bCs/>
          <w:iCs/>
          <w:lang w:eastAsia="ja-JP"/>
        </w:rPr>
        <w:t xml:space="preserve">Note 1). Figure 1 shows the transmission electron microscopy (TEM) images of </w:t>
      </w:r>
      <w:r w:rsidRPr="00BF4792">
        <w:rPr>
          <w:rFonts w:ascii="Calibri" w:eastAsia="ＭＳ 明朝" w:hAnsi="Calibri"/>
          <w:bCs/>
          <w:iCs/>
          <w:lang w:eastAsia="ja-JP"/>
        </w:rPr>
        <w:t xml:space="preserve">the Rh/STO </w:t>
      </w:r>
      <w:r w:rsidR="00F10E23" w:rsidRPr="00BF4792">
        <w:rPr>
          <w:bCs/>
          <w:iCs/>
          <w:lang w:eastAsia="ja-JP"/>
        </w:rPr>
        <w:t>catalysts</w:t>
      </w:r>
      <w:r w:rsidR="005E6D09" w:rsidRPr="00BF4792">
        <w:rPr>
          <w:bCs/>
          <w:iCs/>
          <w:lang w:eastAsia="ja-JP"/>
        </w:rPr>
        <w:t xml:space="preserve">. </w:t>
      </w:r>
      <w:r w:rsidR="0088629D" w:rsidRPr="00BF4792">
        <w:rPr>
          <w:bCs/>
          <w:iCs/>
          <w:lang w:eastAsia="ja-JP"/>
        </w:rPr>
        <w:t xml:space="preserve">The </w:t>
      </w:r>
      <w:r w:rsidRPr="00BF4792">
        <w:rPr>
          <w:rFonts w:ascii="Calibri" w:eastAsia="ＭＳ 明朝" w:hAnsi="Calibri"/>
          <w:bCs/>
          <w:iCs/>
          <w:lang w:eastAsia="ja-JP"/>
        </w:rPr>
        <w:t xml:space="preserve">STO particle </w:t>
      </w:r>
      <w:r w:rsidR="0088629D" w:rsidRPr="00BF4792">
        <w:rPr>
          <w:bCs/>
          <w:iCs/>
          <w:lang w:eastAsia="ja-JP"/>
        </w:rPr>
        <w:t xml:space="preserve">size was approximately 50 nm, and the Rh nanoparticles were loaded at an average size of 2.6 nm. </w:t>
      </w:r>
      <w:r w:rsidR="0088629D" w:rsidRPr="00BF4792">
        <w:rPr>
          <w:rStyle w:val="normaltextrun"/>
          <w:rFonts w:ascii="Calibri" w:hAnsi="Calibri" w:cs="Calibri"/>
          <w:color w:val="000000"/>
          <w:shd w:val="clear" w:color="auto" w:fill="FFFFFF"/>
        </w:rPr>
        <w:t>The annular dark-field (ADF) scanning TEM (STEM) image</w:t>
      </w:r>
      <w:r w:rsidR="0088629D" w:rsidRPr="00BF4792">
        <w:rPr>
          <w:rFonts w:ascii="Calibri" w:hAnsi="Calibri" w:cs="Calibri"/>
          <w:color w:val="000000"/>
          <w:shd w:val="clear" w:color="auto" w:fill="FFFFFF"/>
        </w:rPr>
        <w:t xml:space="preserve"> </w:t>
      </w:r>
      <w:r w:rsidR="0088629D" w:rsidRPr="00BF4792">
        <w:rPr>
          <w:rStyle w:val="normaltextrun"/>
          <w:rFonts w:ascii="Calibri" w:hAnsi="Calibri" w:cs="Calibri"/>
          <w:color w:val="000000"/>
          <w:shd w:val="clear" w:color="auto" w:fill="FFFFFF"/>
        </w:rPr>
        <w:t xml:space="preserve">(Fig. 1 (c)) and fast Fourier transform (FFT) patterns </w:t>
      </w:r>
      <w:r w:rsidR="0088629D" w:rsidRPr="00BF4792">
        <w:rPr>
          <w:bCs/>
          <w:iCs/>
          <w:lang w:eastAsia="ja-JP"/>
        </w:rPr>
        <w:t xml:space="preserve">(Fig. 1 </w:t>
      </w:r>
      <w:r w:rsidR="008C7003">
        <w:rPr>
          <w:rFonts w:hint="eastAsia"/>
          <w:bCs/>
          <w:iCs/>
          <w:lang w:eastAsia="ja-JP"/>
        </w:rPr>
        <w:t>(</w:t>
      </w:r>
      <w:proofErr w:type="spellStart"/>
      <w:proofErr w:type="gramStart"/>
      <w:r w:rsidR="0088629D" w:rsidRPr="00BF4792">
        <w:rPr>
          <w:bCs/>
          <w:iCs/>
          <w:lang w:eastAsia="ja-JP"/>
        </w:rPr>
        <w:t>d,e</w:t>
      </w:r>
      <w:proofErr w:type="spellEnd"/>
      <w:proofErr w:type="gramEnd"/>
      <w:r w:rsidR="008C7003">
        <w:rPr>
          <w:rFonts w:hint="eastAsia"/>
          <w:bCs/>
          <w:iCs/>
          <w:lang w:eastAsia="ja-JP"/>
        </w:rPr>
        <w:t>)</w:t>
      </w:r>
      <w:r w:rsidR="0088629D" w:rsidRPr="00BF4792">
        <w:rPr>
          <w:bCs/>
          <w:iCs/>
          <w:lang w:eastAsia="ja-JP"/>
        </w:rPr>
        <w:t xml:space="preserve">) show that the Rh(100) faces were epitaxially grown on </w:t>
      </w:r>
      <w:r w:rsidRPr="00BF4792">
        <w:rPr>
          <w:rFonts w:ascii="Calibri" w:eastAsia="ＭＳ 明朝" w:hAnsi="Calibri"/>
          <w:bCs/>
          <w:iCs/>
          <w:lang w:eastAsia="ja-JP"/>
        </w:rPr>
        <w:t>the STO(100) face</w:t>
      </w:r>
      <w:r w:rsidR="0088629D" w:rsidRPr="00BF4792">
        <w:rPr>
          <w:bCs/>
          <w:iCs/>
          <w:lang w:eastAsia="ja-JP"/>
        </w:rPr>
        <w:t xml:space="preserve">s. The average interlayer spacings of </w:t>
      </w:r>
      <w:proofErr w:type="gramStart"/>
      <w:r w:rsidR="0088629D" w:rsidRPr="00BF4792">
        <w:rPr>
          <w:bCs/>
          <w:iCs/>
          <w:lang w:eastAsia="ja-JP"/>
        </w:rPr>
        <w:t>Rh(</w:t>
      </w:r>
      <w:proofErr w:type="gramEnd"/>
      <w:r w:rsidR="0088629D" w:rsidRPr="00BF4792">
        <w:rPr>
          <w:bCs/>
          <w:iCs/>
          <w:lang w:eastAsia="ja-JP"/>
        </w:rPr>
        <w:t xml:space="preserve">100) and STO(100) faces </w:t>
      </w:r>
      <w:r w:rsidR="00031B0F">
        <w:rPr>
          <w:bCs/>
          <w:iCs/>
          <w:lang w:eastAsia="ja-JP"/>
        </w:rPr>
        <w:t>we</w:t>
      </w:r>
      <w:r w:rsidR="0088629D" w:rsidRPr="00BF4792">
        <w:rPr>
          <w:bCs/>
          <w:iCs/>
          <w:lang w:eastAsia="ja-JP"/>
        </w:rPr>
        <w:t xml:space="preserve">re 0.38 nm and 0.39 nm, respectively, consistent with </w:t>
      </w:r>
    </w:p>
    <w:p w14:paraId="156B691D" w14:textId="2D44EC0D" w:rsidR="009C3066" w:rsidRPr="00BF4792" w:rsidRDefault="009C3066" w:rsidP="009C3066">
      <w:pPr>
        <w:pStyle w:val="RSCI05CaptiontoFigureSchemeChartwithbottombar"/>
        <w:rPr>
          <w:rFonts w:cs="Times New Roman"/>
          <w:iCs/>
          <w:w w:val="108"/>
          <w:sz w:val="18"/>
          <w:lang w:eastAsia="ja-JP"/>
        </w:rPr>
      </w:pPr>
      <w:r w:rsidRPr="00BF4792">
        <w:rPr>
          <w:rStyle w:val="RSCI01FigureSchemeChartwithbottombarChar"/>
          <w:b/>
          <w:bCs w:val="0"/>
          <w:lang w:eastAsia="ja-JP"/>
        </w:rPr>
        <w:lastRenderedPageBreak/>
        <w:t>Fig</w:t>
      </w:r>
      <w:r w:rsidRPr="00BF4792">
        <w:rPr>
          <w:rStyle w:val="RSCI01FigureSchemeChartwithbottombarChar"/>
          <w:b/>
          <w:bCs w:val="0"/>
        </w:rPr>
        <w:t>.</w:t>
      </w:r>
      <w:r w:rsidRPr="00BF4792">
        <w:rPr>
          <w:rStyle w:val="RSCI01FigureSchemeChartwithbottombarChar"/>
          <w:b/>
          <w:bCs w:val="0"/>
          <w:lang w:eastAsia="ja-JP"/>
        </w:rPr>
        <w:t xml:space="preserve"> 1</w:t>
      </w:r>
      <w:r w:rsidRPr="00BF4792">
        <w:rPr>
          <w:rStyle w:val="RSCI01FigureSchemeChartwithbottombarChar"/>
          <w:lang w:eastAsia="ja-JP"/>
        </w:rPr>
        <w:t xml:space="preserve"> TEM images of Rh/STO: (a) at low magnification (</w:t>
      </w:r>
      <w:r w:rsidR="0088629D" w:rsidRPr="00BF4792">
        <w:rPr>
          <w:rStyle w:val="RSCI01FigureSchemeChartwithbottombarChar"/>
          <w:rFonts w:ascii="Symbol" w:hAnsi="Symbol"/>
          <w:lang w:eastAsia="ja-JP"/>
        </w:rPr>
        <w:sym w:font="Symbol" w:char="F0B4"/>
      </w:r>
      <w:r w:rsidR="0088629D" w:rsidRPr="00BF4792">
        <w:rPr>
          <w:rStyle w:val="RSCI01FigureSchemeChartwithbottombarChar"/>
          <w:lang w:eastAsia="ja-JP"/>
        </w:rPr>
        <w:t xml:space="preserve"> </w:t>
      </w:r>
      <w:r w:rsidRPr="00BF4792">
        <w:rPr>
          <w:rStyle w:val="RSCI01FigureSchemeChartwithbottombarChar"/>
          <w:lang w:eastAsia="ja-JP"/>
        </w:rPr>
        <w:t>100</w:t>
      </w:r>
      <w:r w:rsidR="00935D73">
        <w:rPr>
          <w:rStyle w:val="RSCI01FigureSchemeChartwithbottombarChar"/>
          <w:lang w:eastAsia="ja-JP"/>
        </w:rPr>
        <w:t xml:space="preserve"> </w:t>
      </w:r>
      <w:r w:rsidR="0088629D" w:rsidRPr="00BF4792">
        <w:rPr>
          <w:rStyle w:val="RSCI01FigureSchemeChartwithbottombarChar"/>
          <w:lang w:eastAsia="ja-JP"/>
        </w:rPr>
        <w:t>k</w:t>
      </w:r>
      <w:r w:rsidRPr="00BF4792">
        <w:rPr>
          <w:rStyle w:val="RSCI01FigureSchemeChartwithbottombarChar"/>
          <w:lang w:eastAsia="ja-JP"/>
        </w:rPr>
        <w:t>)</w:t>
      </w:r>
      <w:r w:rsidR="001B3975" w:rsidRPr="00BF4792">
        <w:rPr>
          <w:rStyle w:val="RSCI01FigureSchemeChartwithbottombarChar"/>
          <w:lang w:eastAsia="ja-JP"/>
        </w:rPr>
        <w:t xml:space="preserve"> and</w:t>
      </w:r>
      <w:r w:rsidRPr="00BF4792">
        <w:rPr>
          <w:rStyle w:val="RSCI01FigureSchemeChartwithbottombarChar"/>
          <w:lang w:eastAsia="ja-JP"/>
        </w:rPr>
        <w:t xml:space="preserve"> (b) at </w:t>
      </w:r>
      <w:r w:rsidR="00E22628">
        <w:rPr>
          <w:rStyle w:val="RSCI01FigureSchemeChartwithbottombarChar"/>
          <w:rFonts w:hint="eastAsia"/>
          <w:lang w:eastAsia="ja-JP"/>
        </w:rPr>
        <w:t>high</w:t>
      </w:r>
      <w:r w:rsidRPr="00BF4792">
        <w:rPr>
          <w:rStyle w:val="RSCI01FigureSchemeChartwithbottombarChar"/>
          <w:lang w:eastAsia="ja-JP"/>
        </w:rPr>
        <w:t xml:space="preserve"> magnification (</w:t>
      </w:r>
      <w:r w:rsidR="0088629D" w:rsidRPr="00BF4792">
        <w:rPr>
          <w:rStyle w:val="RSCI01FigureSchemeChartwithbottombarChar"/>
          <w:rFonts w:ascii="Symbol" w:hAnsi="Symbol"/>
          <w:lang w:eastAsia="ja-JP"/>
        </w:rPr>
        <w:sym w:font="Symbol" w:char="F0B4"/>
      </w:r>
      <w:r w:rsidR="0088629D" w:rsidRPr="00BF4792">
        <w:rPr>
          <w:rStyle w:val="RSCI01FigureSchemeChartwithbottombarChar"/>
          <w:lang w:eastAsia="ja-JP"/>
        </w:rPr>
        <w:t xml:space="preserve"> </w:t>
      </w:r>
      <w:r w:rsidRPr="00BF4792">
        <w:rPr>
          <w:rStyle w:val="RSCI01FigureSchemeChartwithbottombarChar"/>
          <w:lang w:eastAsia="ja-JP"/>
        </w:rPr>
        <w:t>800</w:t>
      </w:r>
      <w:r w:rsidR="00672CCF">
        <w:rPr>
          <w:rStyle w:val="RSCI01FigureSchemeChartwithbottombarChar"/>
          <w:lang w:eastAsia="ja-JP"/>
        </w:rPr>
        <w:t xml:space="preserve"> </w:t>
      </w:r>
      <w:r w:rsidRPr="00BF4792">
        <w:rPr>
          <w:rStyle w:val="RSCI01FigureSchemeChartwithbottombarChar"/>
          <w:lang w:eastAsia="ja-JP"/>
        </w:rPr>
        <w:t>k)</w:t>
      </w:r>
      <w:r w:rsidR="001B3975" w:rsidRPr="00BF4792">
        <w:rPr>
          <w:rStyle w:val="RSCI01FigureSchemeChartwithbottombarChar"/>
          <w:lang w:eastAsia="ja-JP"/>
        </w:rPr>
        <w:t>.</w:t>
      </w:r>
      <w:r w:rsidRPr="00BF4792">
        <w:rPr>
          <w:rStyle w:val="RSCI01FigureSchemeChartwithbottombarChar"/>
          <w:lang w:eastAsia="ja-JP"/>
        </w:rPr>
        <w:t xml:space="preserve"> (c) </w:t>
      </w:r>
      <w:r w:rsidR="001B3975" w:rsidRPr="00BF4792">
        <w:rPr>
          <w:rStyle w:val="normaltextrun"/>
          <w:rFonts w:ascii="Calibri" w:hAnsi="Calibri" w:cs="Calibri"/>
          <w:color w:val="000000"/>
          <w:szCs w:val="14"/>
          <w:shd w:val="clear" w:color="auto" w:fill="FFFFFF"/>
        </w:rPr>
        <w:t>ADF-STEM image of</w:t>
      </w:r>
      <w:r w:rsidR="00CA323A">
        <w:rPr>
          <w:rStyle w:val="normaltextrun"/>
          <w:rFonts w:ascii="Calibri" w:hAnsi="Calibri" w:cs="Calibri"/>
          <w:color w:val="000000"/>
          <w:szCs w:val="14"/>
          <w:shd w:val="clear" w:color="auto" w:fill="FFFFFF"/>
        </w:rPr>
        <w:t xml:space="preserve"> an</w:t>
      </w:r>
      <w:r w:rsidR="001B3975" w:rsidRPr="00BF4792">
        <w:rPr>
          <w:rStyle w:val="normaltextrun"/>
          <w:rFonts w:ascii="Calibri" w:hAnsi="Calibri" w:cs="Calibri"/>
          <w:color w:val="000000"/>
          <w:szCs w:val="14"/>
          <w:shd w:val="clear" w:color="auto" w:fill="FFFFFF"/>
        </w:rPr>
        <w:t xml:space="preserve"> Rh nanoparticle on</w:t>
      </w:r>
      <w:r w:rsidR="00CA323A">
        <w:rPr>
          <w:rStyle w:val="normaltextrun"/>
          <w:rFonts w:ascii="Calibri" w:hAnsi="Calibri" w:cs="Calibri"/>
          <w:color w:val="000000"/>
          <w:szCs w:val="14"/>
          <w:shd w:val="clear" w:color="auto" w:fill="FFFFFF"/>
        </w:rPr>
        <w:t xml:space="preserve"> the</w:t>
      </w:r>
      <w:r w:rsidR="001B3975" w:rsidRPr="00BF4792">
        <w:rPr>
          <w:rStyle w:val="normaltextrun"/>
          <w:rFonts w:ascii="Calibri" w:hAnsi="Calibri" w:cs="Calibri"/>
          <w:color w:val="000000"/>
          <w:szCs w:val="14"/>
          <w:shd w:val="clear" w:color="auto" w:fill="FFFFFF"/>
        </w:rPr>
        <w:t xml:space="preserve"> STO surface</w:t>
      </w:r>
      <w:r w:rsidRPr="00BF4792">
        <w:rPr>
          <w:rStyle w:val="RSCI01FigureSchemeChartwithbottombarChar"/>
          <w:lang w:eastAsia="ja-JP"/>
        </w:rPr>
        <w:t xml:space="preserve">. The </w:t>
      </w:r>
      <w:r w:rsidR="009E25EE" w:rsidRPr="00BF4792">
        <w:rPr>
          <w:rStyle w:val="RSCI01FigureSchemeChartwithbottombarChar"/>
          <w:lang w:eastAsia="ja-JP"/>
        </w:rPr>
        <w:t>FFT</w:t>
      </w:r>
      <w:r w:rsidRPr="00BF4792">
        <w:rPr>
          <w:rStyle w:val="RSCI01FigureSchemeChartwithbottombarChar"/>
          <w:lang w:eastAsia="ja-JP"/>
        </w:rPr>
        <w:t xml:space="preserve"> patterns for (d) Rh and (e) STO</w:t>
      </w:r>
      <w:r w:rsidRPr="00BF4792">
        <w:rPr>
          <w:rFonts w:cs="Times New Roman"/>
          <w:iCs/>
          <w:w w:val="108"/>
          <w:sz w:val="18"/>
          <w:lang w:eastAsia="ja-JP"/>
        </w:rPr>
        <w:t>.</w:t>
      </w:r>
    </w:p>
    <w:p w14:paraId="413DE78C" w14:textId="3069BF1B" w:rsidR="005534A5" w:rsidRPr="00BF4792" w:rsidRDefault="00BF63F0" w:rsidP="000E5954">
      <w:pPr>
        <w:pStyle w:val="RSCB02ArticleText"/>
        <w:rPr>
          <w:bCs/>
          <w:iCs/>
          <w:lang w:eastAsia="ja-JP"/>
        </w:rPr>
      </w:pPr>
      <w:r w:rsidRPr="00BF4792">
        <w:rPr>
          <w:bCs/>
          <w:iCs/>
          <w:lang w:eastAsia="ja-JP"/>
        </w:rPr>
        <w:t>th</w:t>
      </w:r>
      <w:r>
        <w:rPr>
          <w:bCs/>
          <w:iCs/>
          <w:lang w:eastAsia="ja-JP"/>
        </w:rPr>
        <w:t>os</w:t>
      </w:r>
      <w:r w:rsidRPr="00BF4792">
        <w:rPr>
          <w:bCs/>
          <w:iCs/>
          <w:lang w:eastAsia="ja-JP"/>
        </w:rPr>
        <w:t>e ones in</w:t>
      </w:r>
      <w:r>
        <w:rPr>
          <w:bCs/>
          <w:iCs/>
          <w:lang w:eastAsia="ja-JP"/>
        </w:rPr>
        <w:t xml:space="preserve"> the</w:t>
      </w:r>
      <w:r w:rsidRPr="00BF4792">
        <w:rPr>
          <w:bCs/>
          <w:iCs/>
          <w:lang w:eastAsia="ja-JP"/>
        </w:rPr>
        <w:t xml:space="preserve"> JCPDS cards (00-005-0685 and 00-035-0734).</w:t>
      </w:r>
      <w:r>
        <w:rPr>
          <w:rFonts w:hint="eastAsia"/>
          <w:bCs/>
          <w:iCs/>
          <w:lang w:eastAsia="ja-JP"/>
        </w:rPr>
        <w:t xml:space="preserve"> </w:t>
      </w:r>
      <w:r w:rsidRPr="00BF4792">
        <w:rPr>
          <w:bCs/>
          <w:iCs/>
          <w:lang w:eastAsia="ja-JP"/>
        </w:rPr>
        <w:t xml:space="preserve">The X-ray diffraction (XRD) pattern of </w:t>
      </w:r>
      <w:r w:rsidRPr="00BF4792">
        <w:rPr>
          <w:rFonts w:ascii="Calibri" w:eastAsia="ＭＳ 明朝" w:hAnsi="Calibri"/>
          <w:bCs/>
          <w:iCs/>
          <w:lang w:eastAsia="ja-JP"/>
        </w:rPr>
        <w:t>the Rh/STO</w:t>
      </w:r>
      <w:r w:rsidRPr="00BF4792">
        <w:rPr>
          <w:iCs/>
          <w:lang w:eastAsia="ja-JP"/>
        </w:rPr>
        <w:t xml:space="preserve"> </w:t>
      </w:r>
      <w:r w:rsidRPr="00BF4792">
        <w:rPr>
          <w:bCs/>
          <w:iCs/>
          <w:lang w:eastAsia="ja-JP"/>
        </w:rPr>
        <w:t xml:space="preserve">powder is shown in Fig. S1 (ESI </w:t>
      </w:r>
      <w:r w:rsidRPr="00BF4792">
        <w:rPr>
          <w:rStyle w:val="afb"/>
          <w:rFonts w:ascii="Times New Roman" w:hAnsi="Times New Roman"/>
          <w:sz w:val="21"/>
          <w:szCs w:val="21"/>
          <w:shd w:val="clear" w:color="auto" w:fill="FFFFFF"/>
        </w:rPr>
        <w:t>†</w:t>
      </w:r>
      <w:r w:rsidRPr="00BF4792">
        <w:rPr>
          <w:bCs/>
          <w:iCs/>
          <w:lang w:eastAsia="ja-JP"/>
        </w:rPr>
        <w:t xml:space="preserve">). </w:t>
      </w:r>
      <w:r>
        <w:rPr>
          <w:bCs/>
          <w:iCs/>
          <w:lang w:eastAsia="ja-JP"/>
        </w:rPr>
        <w:t>Most of</w:t>
      </w:r>
      <w:r w:rsidRPr="00BF4792">
        <w:rPr>
          <w:bCs/>
          <w:iCs/>
          <w:lang w:eastAsia="ja-JP"/>
        </w:rPr>
        <w:t xml:space="preserve"> </w:t>
      </w:r>
      <w:r w:rsidRPr="00BF4792">
        <w:rPr>
          <w:rFonts w:ascii="Calibri" w:eastAsia="ＭＳ 明朝" w:hAnsi="Calibri"/>
          <w:bCs/>
          <w:iCs/>
          <w:lang w:eastAsia="ja-JP"/>
        </w:rPr>
        <w:t>the diffraction peaks were</w:t>
      </w:r>
      <w:r>
        <w:rPr>
          <w:rFonts w:hint="eastAsia"/>
          <w:bCs/>
          <w:iCs/>
          <w:lang w:eastAsia="ja-JP"/>
        </w:rPr>
        <w:t xml:space="preserve"> </w:t>
      </w:r>
      <w:r w:rsidR="001C3E80" w:rsidRPr="00BF4792">
        <w:rPr>
          <w:rFonts w:ascii="Calibri" w:eastAsia="ＭＳ 明朝" w:hAnsi="Calibri"/>
          <w:bCs/>
          <w:iCs/>
          <w:lang w:eastAsia="ja-JP"/>
        </w:rPr>
        <w:t>assigned to the perovskite crystal structure</w:t>
      </w:r>
      <w:r w:rsidR="000C38DB" w:rsidRPr="00BF4792">
        <w:rPr>
          <w:bCs/>
          <w:iCs/>
          <w:lang w:eastAsia="ja-JP"/>
        </w:rPr>
        <w:t xml:space="preserve"> of SrTiO</w:t>
      </w:r>
      <w:r w:rsidR="000C38DB" w:rsidRPr="00BF4792">
        <w:rPr>
          <w:bCs/>
          <w:iCs/>
          <w:vertAlign w:val="subscript"/>
          <w:lang w:eastAsia="ja-JP"/>
        </w:rPr>
        <w:t>3</w:t>
      </w:r>
      <w:r w:rsidR="006F514B" w:rsidRPr="00BF4792">
        <w:rPr>
          <w:bCs/>
          <w:iCs/>
          <w:lang w:eastAsia="ja-JP"/>
        </w:rPr>
        <w:t xml:space="preserve"> (JCPDS, 00-035-0734)</w:t>
      </w:r>
      <w:r w:rsidR="00946686" w:rsidRPr="00BF4792">
        <w:rPr>
          <w:bCs/>
          <w:iCs/>
          <w:lang w:eastAsia="ja-JP"/>
        </w:rPr>
        <w:t>.</w:t>
      </w:r>
      <w:r w:rsidR="006F514B" w:rsidRPr="00BF4792">
        <w:rPr>
          <w:bCs/>
          <w:iCs/>
          <w:lang w:eastAsia="ja-JP"/>
        </w:rPr>
        <w:t xml:space="preserve"> </w:t>
      </w:r>
      <w:r w:rsidR="00946686" w:rsidRPr="00BF4792">
        <w:rPr>
          <w:bCs/>
          <w:iCs/>
          <w:lang w:eastAsia="ja-JP"/>
        </w:rPr>
        <w:t>Th</w:t>
      </w:r>
      <w:r w:rsidR="00BD3A42" w:rsidRPr="00BF4792">
        <w:rPr>
          <w:bCs/>
          <w:iCs/>
          <w:lang w:eastAsia="ja-JP"/>
        </w:rPr>
        <w:t xml:space="preserve">e </w:t>
      </w:r>
      <w:r w:rsidR="00954CDD" w:rsidRPr="00BF4792">
        <w:rPr>
          <w:bCs/>
          <w:iCs/>
          <w:lang w:eastAsia="ja-JP"/>
        </w:rPr>
        <w:t xml:space="preserve">small </w:t>
      </w:r>
      <w:r w:rsidR="00BD3A42" w:rsidRPr="00BF4792">
        <w:rPr>
          <w:bCs/>
          <w:iCs/>
          <w:lang w:eastAsia="ja-JP"/>
        </w:rPr>
        <w:t>impurity</w:t>
      </w:r>
      <w:r w:rsidR="00C43E1B" w:rsidRPr="00BF4792">
        <w:rPr>
          <w:bCs/>
          <w:iCs/>
          <w:lang w:eastAsia="ja-JP"/>
        </w:rPr>
        <w:t xml:space="preserve"> </w:t>
      </w:r>
      <w:r w:rsidR="00946686" w:rsidRPr="00BF4792">
        <w:rPr>
          <w:bCs/>
          <w:iCs/>
          <w:lang w:eastAsia="ja-JP"/>
        </w:rPr>
        <w:t>peak at 2θ = 27.8</w:t>
      </w:r>
      <w:r w:rsidR="00012B0A" w:rsidRPr="00BF4792">
        <w:rPr>
          <w:rFonts w:ascii="Symbol" w:hAnsi="Symbol"/>
        </w:rPr>
        <w:sym w:font="Symbol" w:char="F0B0"/>
      </w:r>
      <w:r w:rsidR="00946686" w:rsidRPr="00BF4792">
        <w:rPr>
          <w:bCs/>
          <w:iCs/>
          <w:lang w:eastAsia="ja-JP"/>
        </w:rPr>
        <w:t xml:space="preserve"> </w:t>
      </w:r>
      <w:r w:rsidR="008C2813">
        <w:rPr>
          <w:bCs/>
          <w:iCs/>
          <w:lang w:eastAsia="ja-JP"/>
        </w:rPr>
        <w:t>was</w:t>
      </w:r>
      <w:r w:rsidR="00946686" w:rsidRPr="00BF4792">
        <w:rPr>
          <w:bCs/>
          <w:iCs/>
          <w:lang w:eastAsia="ja-JP"/>
        </w:rPr>
        <w:t xml:space="preserve"> assign</w:t>
      </w:r>
      <w:r w:rsidR="00C43E1B" w:rsidRPr="00BF4792">
        <w:rPr>
          <w:bCs/>
          <w:iCs/>
          <w:lang w:eastAsia="ja-JP"/>
        </w:rPr>
        <w:t>ed</w:t>
      </w:r>
      <w:r w:rsidR="00946686" w:rsidRPr="00BF4792">
        <w:rPr>
          <w:bCs/>
          <w:iCs/>
          <w:lang w:eastAsia="ja-JP"/>
        </w:rPr>
        <w:t xml:space="preserve"> to the largest peak of rutile TiO</w:t>
      </w:r>
      <w:r w:rsidR="00946686" w:rsidRPr="00BF4792">
        <w:rPr>
          <w:bCs/>
          <w:iCs/>
          <w:vertAlign w:val="subscript"/>
          <w:lang w:eastAsia="ja-JP"/>
        </w:rPr>
        <w:t>2</w:t>
      </w:r>
      <w:r w:rsidR="00E04ACC" w:rsidRPr="00BF4792">
        <w:rPr>
          <w:bCs/>
          <w:iCs/>
          <w:lang w:eastAsia="ja-JP"/>
        </w:rPr>
        <w:t xml:space="preserve"> (JCPDS, 01-071-4809)</w:t>
      </w:r>
      <w:r w:rsidR="00CC0257" w:rsidRPr="00BF4792">
        <w:rPr>
          <w:bCs/>
          <w:iCs/>
          <w:lang w:eastAsia="ja-JP"/>
        </w:rPr>
        <w:t xml:space="preserve">. </w:t>
      </w:r>
      <w:r w:rsidR="00D44F01" w:rsidRPr="00BF4792">
        <w:rPr>
          <w:bCs/>
          <w:iCs/>
          <w:lang w:eastAsia="ja-JP"/>
        </w:rPr>
        <w:t>No</w:t>
      </w:r>
      <w:r w:rsidR="006F514B" w:rsidRPr="00BF4792">
        <w:rPr>
          <w:bCs/>
          <w:iCs/>
          <w:lang w:eastAsia="ja-JP"/>
        </w:rPr>
        <w:t xml:space="preserve"> metallic Rh</w:t>
      </w:r>
      <w:r w:rsidR="009E79FD" w:rsidRPr="00BF4792">
        <w:rPr>
          <w:bCs/>
          <w:iCs/>
          <w:lang w:eastAsia="ja-JP"/>
        </w:rPr>
        <w:t xml:space="preserve"> peaks</w:t>
      </w:r>
      <w:r w:rsidR="006F514B" w:rsidRPr="00BF4792">
        <w:rPr>
          <w:bCs/>
          <w:iCs/>
          <w:lang w:eastAsia="ja-JP"/>
        </w:rPr>
        <w:t xml:space="preserve"> were observed because of its small size or </w:t>
      </w:r>
      <w:r w:rsidR="00AA31FA">
        <w:rPr>
          <w:bCs/>
          <w:iCs/>
          <w:lang w:eastAsia="ja-JP"/>
        </w:rPr>
        <w:t xml:space="preserve">low </w:t>
      </w:r>
      <w:r w:rsidR="006F514B" w:rsidRPr="00BF4792">
        <w:rPr>
          <w:bCs/>
          <w:iCs/>
          <w:lang w:eastAsia="ja-JP"/>
        </w:rPr>
        <w:t xml:space="preserve">loading </w:t>
      </w:r>
      <w:r w:rsidR="00AA31FA">
        <w:rPr>
          <w:bCs/>
          <w:iCs/>
          <w:lang w:eastAsia="ja-JP"/>
        </w:rPr>
        <w:t>quantity</w:t>
      </w:r>
      <w:r w:rsidR="006F514B" w:rsidRPr="00BF4792">
        <w:rPr>
          <w:bCs/>
          <w:iCs/>
          <w:lang w:eastAsia="ja-JP"/>
        </w:rPr>
        <w:t xml:space="preserve">. The </w:t>
      </w:r>
      <w:r w:rsidR="00E04111">
        <w:rPr>
          <w:rFonts w:hint="eastAsia"/>
          <w:bCs/>
          <w:iCs/>
          <w:lang w:eastAsia="ja-JP"/>
        </w:rPr>
        <w:t>quantity</w:t>
      </w:r>
      <w:r w:rsidR="006F514B" w:rsidRPr="00BF4792">
        <w:rPr>
          <w:bCs/>
          <w:iCs/>
          <w:lang w:eastAsia="ja-JP"/>
        </w:rPr>
        <w:t xml:space="preserve"> of Rh </w:t>
      </w:r>
      <w:r w:rsidR="001C3E80" w:rsidRPr="00BF4792">
        <w:rPr>
          <w:rFonts w:ascii="Calibri" w:eastAsia="ＭＳ 明朝" w:hAnsi="Calibri"/>
          <w:bCs/>
          <w:iCs/>
          <w:lang w:eastAsia="ja-JP"/>
        </w:rPr>
        <w:t xml:space="preserve">introduced </w:t>
      </w:r>
      <w:r w:rsidR="006F514B" w:rsidRPr="00BF4792">
        <w:rPr>
          <w:bCs/>
          <w:iCs/>
          <w:lang w:eastAsia="ja-JP"/>
        </w:rPr>
        <w:t>in</w:t>
      </w:r>
      <w:r w:rsidR="00334AE9">
        <w:rPr>
          <w:rFonts w:hint="eastAsia"/>
          <w:bCs/>
          <w:iCs/>
          <w:lang w:eastAsia="ja-JP"/>
        </w:rPr>
        <w:t>to</w:t>
      </w:r>
      <w:r w:rsidR="006F514B" w:rsidRPr="00BF4792">
        <w:rPr>
          <w:bCs/>
          <w:iCs/>
          <w:lang w:eastAsia="ja-JP"/>
        </w:rPr>
        <w:t xml:space="preserve"> the impregnation process was 2.0 </w:t>
      </w:r>
      <w:proofErr w:type="spellStart"/>
      <w:r w:rsidR="006F514B" w:rsidRPr="00BF4792">
        <w:rPr>
          <w:bCs/>
          <w:iCs/>
          <w:lang w:eastAsia="ja-JP"/>
        </w:rPr>
        <w:t>wt</w:t>
      </w:r>
      <w:proofErr w:type="spellEnd"/>
      <w:r w:rsidR="006F514B" w:rsidRPr="00BF4792">
        <w:rPr>
          <w:bCs/>
          <w:iCs/>
          <w:lang w:eastAsia="ja-JP"/>
        </w:rPr>
        <w:t>% versus SrTiO</w:t>
      </w:r>
      <w:r w:rsidR="006F514B" w:rsidRPr="00BF4792">
        <w:rPr>
          <w:bCs/>
          <w:iCs/>
          <w:vertAlign w:val="subscript"/>
          <w:lang w:eastAsia="ja-JP"/>
        </w:rPr>
        <w:t>3</w:t>
      </w:r>
      <w:r w:rsidR="002156A6">
        <w:rPr>
          <w:bCs/>
          <w:iCs/>
          <w:lang w:eastAsia="ja-JP"/>
        </w:rPr>
        <w:t>; however,</w:t>
      </w:r>
      <w:r w:rsidR="006F514B" w:rsidRPr="00BF4792">
        <w:rPr>
          <w:bCs/>
          <w:iCs/>
          <w:lang w:eastAsia="ja-JP"/>
        </w:rPr>
        <w:t xml:space="preserve"> the actual loaded </w:t>
      </w:r>
      <w:r w:rsidR="002156A6">
        <w:rPr>
          <w:bCs/>
          <w:iCs/>
          <w:lang w:eastAsia="ja-JP"/>
        </w:rPr>
        <w:t>quantity</w:t>
      </w:r>
      <w:r w:rsidR="006F514B" w:rsidRPr="00BF4792">
        <w:rPr>
          <w:bCs/>
          <w:iCs/>
          <w:lang w:eastAsia="ja-JP"/>
        </w:rPr>
        <w:t xml:space="preserve"> of Rh was 1.8 </w:t>
      </w:r>
      <w:proofErr w:type="spellStart"/>
      <w:r w:rsidR="006F514B" w:rsidRPr="00BF4792">
        <w:rPr>
          <w:bCs/>
          <w:iCs/>
          <w:lang w:eastAsia="ja-JP"/>
        </w:rPr>
        <w:t>wt</w:t>
      </w:r>
      <w:proofErr w:type="spellEnd"/>
      <w:r w:rsidR="006F514B" w:rsidRPr="00BF4792">
        <w:rPr>
          <w:bCs/>
          <w:iCs/>
          <w:lang w:eastAsia="ja-JP"/>
        </w:rPr>
        <w:t xml:space="preserve">%, </w:t>
      </w:r>
      <w:r w:rsidR="001C3E80" w:rsidRPr="00BF4792">
        <w:rPr>
          <w:rFonts w:ascii="Calibri" w:eastAsia="ＭＳ 明朝" w:hAnsi="Calibri"/>
          <w:bCs/>
          <w:iCs/>
          <w:lang w:eastAsia="ja-JP"/>
        </w:rPr>
        <w:t>as con</w:t>
      </w:r>
      <w:r w:rsidR="006F514B" w:rsidRPr="00BF4792">
        <w:rPr>
          <w:bCs/>
          <w:iCs/>
          <w:lang w:eastAsia="ja-JP"/>
        </w:rPr>
        <w:t xml:space="preserve">firmed by X-ray fluorescence (XRF) analysis. </w:t>
      </w:r>
      <w:r w:rsidR="00D53932">
        <w:rPr>
          <w:bCs/>
          <w:iCs/>
          <w:lang w:eastAsia="ja-JP"/>
        </w:rPr>
        <w:t>S</w:t>
      </w:r>
      <w:r w:rsidR="006F514B" w:rsidRPr="00BF4792">
        <w:rPr>
          <w:bCs/>
          <w:iCs/>
          <w:lang w:eastAsia="ja-JP"/>
        </w:rPr>
        <w:t xml:space="preserve">canning electron microscopy (SEM) and EDS mapping </w:t>
      </w:r>
      <w:r w:rsidR="00EE42B6" w:rsidRPr="00BF4792">
        <w:rPr>
          <w:bCs/>
          <w:iCs/>
          <w:lang w:eastAsia="ja-JP"/>
        </w:rPr>
        <w:t>show the presence of</w:t>
      </w:r>
      <w:r w:rsidR="006F514B" w:rsidRPr="00BF4792">
        <w:rPr>
          <w:bCs/>
          <w:iCs/>
          <w:lang w:eastAsia="ja-JP"/>
        </w:rPr>
        <w:t xml:space="preserve"> Rh nanoparticles on STO</w:t>
      </w:r>
      <w:r w:rsidR="00E11F13" w:rsidRPr="00BF4792">
        <w:rPr>
          <w:bCs/>
          <w:iCs/>
          <w:lang w:eastAsia="ja-JP"/>
        </w:rPr>
        <w:t xml:space="preserve"> </w:t>
      </w:r>
      <w:r w:rsidR="00016628">
        <w:rPr>
          <w:bCs/>
          <w:iCs/>
          <w:lang w:eastAsia="ja-JP"/>
        </w:rPr>
        <w:t>(</w:t>
      </w:r>
      <w:r w:rsidR="006F514B" w:rsidRPr="00BF4792">
        <w:rPr>
          <w:bCs/>
          <w:iCs/>
          <w:lang w:eastAsia="ja-JP"/>
        </w:rPr>
        <w:t>Fig. S2</w:t>
      </w:r>
      <w:r w:rsidR="00E11F13" w:rsidRPr="00BF4792">
        <w:rPr>
          <w:bCs/>
          <w:iCs/>
          <w:lang w:eastAsia="ja-JP"/>
        </w:rPr>
        <w:t xml:space="preserve"> (ESI </w:t>
      </w:r>
      <w:r w:rsidR="00E11F13" w:rsidRPr="00BF4792">
        <w:rPr>
          <w:rStyle w:val="afb"/>
          <w:rFonts w:ascii="Times New Roman" w:hAnsi="Times New Roman"/>
          <w:sz w:val="21"/>
          <w:szCs w:val="21"/>
          <w:shd w:val="clear" w:color="auto" w:fill="FFFFFF"/>
        </w:rPr>
        <w:t>†</w:t>
      </w:r>
      <w:r w:rsidR="00E11F13" w:rsidRPr="00BF4792">
        <w:rPr>
          <w:bCs/>
          <w:iCs/>
          <w:lang w:eastAsia="ja-JP"/>
        </w:rPr>
        <w:t>)</w:t>
      </w:r>
      <w:r w:rsidR="00016628">
        <w:rPr>
          <w:bCs/>
          <w:iCs/>
          <w:lang w:eastAsia="ja-JP"/>
        </w:rPr>
        <w:t>)</w:t>
      </w:r>
      <w:r w:rsidR="006F514B" w:rsidRPr="00BF4792">
        <w:rPr>
          <w:bCs/>
          <w:iCs/>
          <w:lang w:eastAsia="ja-JP"/>
        </w:rPr>
        <w:t>.</w:t>
      </w:r>
      <w:r w:rsidR="005C5DF2" w:rsidRPr="00BF4792">
        <w:rPr>
          <w:bCs/>
          <w:iCs/>
          <w:lang w:eastAsia="ja-JP"/>
        </w:rPr>
        <w:t xml:space="preserve"> </w:t>
      </w:r>
      <w:r w:rsidR="00155B30">
        <w:rPr>
          <w:bCs/>
          <w:iCs/>
          <w:lang w:eastAsia="ja-JP"/>
        </w:rPr>
        <w:t>Based on</w:t>
      </w:r>
      <w:r w:rsidR="005E6D09" w:rsidRPr="00BF4792">
        <w:rPr>
          <w:bCs/>
          <w:iCs/>
          <w:lang w:eastAsia="ja-JP"/>
        </w:rPr>
        <w:t xml:space="preserve"> SEM and EDS </w:t>
      </w:r>
      <w:r w:rsidR="00155B30">
        <w:rPr>
          <w:bCs/>
          <w:iCs/>
          <w:lang w:eastAsia="ja-JP"/>
        </w:rPr>
        <w:t>mapping,</w:t>
      </w:r>
      <w:r w:rsidR="005E6D09" w:rsidRPr="00BF4792">
        <w:rPr>
          <w:bCs/>
          <w:iCs/>
          <w:lang w:eastAsia="ja-JP"/>
        </w:rPr>
        <w:t xml:space="preserve"> the size of aggregate</w:t>
      </w:r>
      <w:r w:rsidR="00155B30">
        <w:rPr>
          <w:bCs/>
          <w:iCs/>
          <w:lang w:eastAsia="ja-JP"/>
        </w:rPr>
        <w:t>d</w:t>
      </w:r>
      <w:r w:rsidR="005E6D09" w:rsidRPr="00BF4792">
        <w:rPr>
          <w:bCs/>
          <w:iCs/>
          <w:lang w:eastAsia="ja-JP"/>
        </w:rPr>
        <w:t xml:space="preserve"> STO particles </w:t>
      </w:r>
      <w:r w:rsidR="004F2531" w:rsidRPr="00BF4792">
        <w:rPr>
          <w:bCs/>
          <w:iCs/>
          <w:lang w:eastAsia="ja-JP"/>
        </w:rPr>
        <w:t>was</w:t>
      </w:r>
      <w:r w:rsidR="005E6D09" w:rsidRPr="00BF4792">
        <w:rPr>
          <w:bCs/>
          <w:iCs/>
          <w:lang w:eastAsia="ja-JP"/>
        </w:rPr>
        <w:t xml:space="preserve"> below 20 µm and Rh nanoparticles were dispersed on the surface of STO.</w:t>
      </w:r>
    </w:p>
    <w:p w14:paraId="57F41879" w14:textId="3E7E57DD" w:rsidR="00C27CB7" w:rsidRPr="00420DE8" w:rsidRDefault="001C3E80" w:rsidP="00895B93">
      <w:pPr>
        <w:pStyle w:val="RSCB02ArticleText"/>
        <w:rPr>
          <w:rFonts w:ascii="Calibri" w:eastAsia="ＭＳ 明朝" w:hAnsi="Calibri"/>
          <w:bCs/>
          <w:iCs/>
          <w:lang w:eastAsia="ja-JP"/>
        </w:rPr>
      </w:pPr>
      <w:r w:rsidRPr="00BF4792">
        <w:rPr>
          <w:bCs/>
          <w:iCs/>
          <w:lang w:eastAsia="ja-JP"/>
        </w:rPr>
        <w:tab/>
      </w:r>
      <w:r w:rsidR="00AB0FE6" w:rsidRPr="00BF4792">
        <w:rPr>
          <w:iCs/>
          <w:lang w:eastAsia="ja-JP"/>
        </w:rPr>
        <w:t>Ultraviolet–visible diffuse reflectance spectroscopy (UV–vis DRS) was used to investigate the optical properties of the catalysts</w:t>
      </w:r>
      <w:r w:rsidR="00AB0FE6" w:rsidRPr="00BF4792">
        <w:rPr>
          <w:bCs/>
          <w:iCs/>
          <w:lang w:eastAsia="ja-JP"/>
        </w:rPr>
        <w:t>.</w:t>
      </w:r>
      <w:r w:rsidR="000870D3" w:rsidRPr="00BF4792">
        <w:rPr>
          <w:bCs/>
          <w:iCs/>
          <w:lang w:eastAsia="ja-JP"/>
        </w:rPr>
        <w:t xml:space="preserve"> </w:t>
      </w:r>
      <w:r w:rsidR="00AB0FE6" w:rsidRPr="00BF4792">
        <w:rPr>
          <w:bCs/>
          <w:iCs/>
          <w:lang w:eastAsia="ja-JP"/>
        </w:rPr>
        <w:t xml:space="preserve">Rh/STO and STO </w:t>
      </w:r>
      <w:r w:rsidR="001D4426" w:rsidRPr="00BF4792">
        <w:rPr>
          <w:bCs/>
          <w:iCs/>
          <w:lang w:eastAsia="ja-JP"/>
        </w:rPr>
        <w:t>exhibit</w:t>
      </w:r>
      <w:r w:rsidR="00AB0FE6" w:rsidRPr="00BF4792">
        <w:rPr>
          <w:bCs/>
          <w:iCs/>
          <w:lang w:eastAsia="ja-JP"/>
        </w:rPr>
        <w:t xml:space="preserve"> strong light absorption below 380 nm (</w:t>
      </w:r>
      <w:r w:rsidR="00392CE4" w:rsidRPr="00BF4792">
        <w:rPr>
          <w:bCs/>
          <w:iCs/>
          <w:lang w:eastAsia="ja-JP"/>
        </w:rPr>
        <w:t>Fig.</w:t>
      </w:r>
      <w:r w:rsidR="00AB0FE6" w:rsidRPr="00BF4792">
        <w:rPr>
          <w:bCs/>
          <w:iCs/>
          <w:lang w:eastAsia="ja-JP"/>
        </w:rPr>
        <w:t xml:space="preserve"> S</w:t>
      </w:r>
      <w:r w:rsidR="00893E21" w:rsidRPr="00BF4792">
        <w:rPr>
          <w:bCs/>
          <w:iCs/>
          <w:lang w:eastAsia="ja-JP"/>
        </w:rPr>
        <w:t>3</w:t>
      </w:r>
      <w:r w:rsidR="00E11F13" w:rsidRPr="00BF4792">
        <w:rPr>
          <w:bCs/>
          <w:iCs/>
          <w:lang w:eastAsia="ja-JP"/>
        </w:rPr>
        <w:t xml:space="preserve"> (ESI </w:t>
      </w:r>
      <w:r w:rsidR="00E11F13" w:rsidRPr="00BF4792">
        <w:rPr>
          <w:rStyle w:val="afb"/>
          <w:rFonts w:ascii="Times New Roman" w:hAnsi="Times New Roman"/>
          <w:sz w:val="21"/>
          <w:szCs w:val="21"/>
          <w:shd w:val="clear" w:color="auto" w:fill="FFFFFF"/>
        </w:rPr>
        <w:t>†</w:t>
      </w:r>
      <w:r w:rsidR="00E11F13" w:rsidRPr="00BF4792">
        <w:rPr>
          <w:bCs/>
          <w:iCs/>
          <w:lang w:eastAsia="ja-JP"/>
        </w:rPr>
        <w:t>)</w:t>
      </w:r>
      <w:r w:rsidR="00B85083">
        <w:rPr>
          <w:bCs/>
          <w:iCs/>
          <w:lang w:eastAsia="ja-JP"/>
        </w:rPr>
        <w:t>)</w:t>
      </w:r>
      <w:r w:rsidR="00AB0FE6" w:rsidRPr="00BF4792">
        <w:rPr>
          <w:bCs/>
          <w:iCs/>
          <w:lang w:eastAsia="ja-JP"/>
        </w:rPr>
        <w:t xml:space="preserve">. </w:t>
      </w:r>
      <w:r w:rsidR="005E6D09" w:rsidRPr="00BF4792">
        <w:rPr>
          <w:bCs/>
          <w:iCs/>
          <w:lang w:eastAsia="ja-JP"/>
        </w:rPr>
        <w:t xml:space="preserve">The bandgap values were determined using </w:t>
      </w:r>
      <w:proofErr w:type="spellStart"/>
      <w:r w:rsidR="005E6D09" w:rsidRPr="00BF4792">
        <w:rPr>
          <w:bCs/>
          <w:iCs/>
          <w:lang w:eastAsia="ja-JP"/>
        </w:rPr>
        <w:t>Tauc</w:t>
      </w:r>
      <w:proofErr w:type="spellEnd"/>
      <w:r w:rsidR="005E6D09" w:rsidRPr="00BF4792">
        <w:rPr>
          <w:bCs/>
          <w:iCs/>
          <w:lang w:eastAsia="ja-JP"/>
        </w:rPr>
        <w:t xml:space="preserve"> plots </w:t>
      </w:r>
      <w:r w:rsidR="00623548">
        <w:rPr>
          <w:bCs/>
          <w:iCs/>
          <w:lang w:eastAsia="ja-JP"/>
        </w:rPr>
        <w:t>(</w:t>
      </w:r>
      <w:r w:rsidR="005E6D09" w:rsidRPr="00BF4792">
        <w:rPr>
          <w:bCs/>
          <w:iCs/>
          <w:lang w:eastAsia="ja-JP"/>
        </w:rPr>
        <w:t>Fig. S4</w:t>
      </w:r>
      <w:r w:rsidR="00E11F13" w:rsidRPr="00BF4792">
        <w:rPr>
          <w:bCs/>
          <w:iCs/>
          <w:lang w:eastAsia="ja-JP"/>
        </w:rPr>
        <w:t xml:space="preserve"> (ESI </w:t>
      </w:r>
      <w:r w:rsidR="00E11F13" w:rsidRPr="00BF4792">
        <w:rPr>
          <w:rStyle w:val="afb"/>
          <w:rFonts w:ascii="Times New Roman" w:hAnsi="Times New Roman"/>
          <w:sz w:val="21"/>
          <w:szCs w:val="21"/>
          <w:shd w:val="clear" w:color="auto" w:fill="FFFFFF"/>
        </w:rPr>
        <w:t>†</w:t>
      </w:r>
      <w:r w:rsidR="00E11F13" w:rsidRPr="00BF4792">
        <w:rPr>
          <w:bCs/>
          <w:iCs/>
          <w:lang w:eastAsia="ja-JP"/>
        </w:rPr>
        <w:t>)</w:t>
      </w:r>
      <w:r w:rsidR="00623548">
        <w:rPr>
          <w:bCs/>
          <w:iCs/>
          <w:lang w:eastAsia="ja-JP"/>
        </w:rPr>
        <w:t>)</w:t>
      </w:r>
      <w:r w:rsidR="005E6D09" w:rsidRPr="00BF4792">
        <w:rPr>
          <w:bCs/>
          <w:iCs/>
          <w:lang w:eastAsia="ja-JP"/>
        </w:rPr>
        <w:t xml:space="preserve"> and the estimated band gaps of Rh/STO and STO were</w:t>
      </w:r>
      <w:r w:rsidR="00155AA4" w:rsidRPr="00BF4792">
        <w:rPr>
          <w:bCs/>
          <w:iCs/>
          <w:lang w:eastAsia="ja-JP"/>
        </w:rPr>
        <w:t xml:space="preserve"> </w:t>
      </w:r>
      <w:r w:rsidR="001C10F3" w:rsidRPr="00BF4792">
        <w:rPr>
          <w:bCs/>
          <w:iCs/>
          <w:lang w:eastAsia="ja-JP"/>
        </w:rPr>
        <w:t xml:space="preserve">3.3 eV </w:t>
      </w:r>
      <w:r w:rsidR="003C42BD" w:rsidRPr="00BF4792">
        <w:rPr>
          <w:bCs/>
          <w:iCs/>
          <w:lang w:eastAsia="ja-JP"/>
        </w:rPr>
        <w:t xml:space="preserve">and </w:t>
      </w:r>
      <w:r w:rsidR="005E6D09" w:rsidRPr="00BF4792">
        <w:rPr>
          <w:bCs/>
          <w:iCs/>
          <w:lang w:eastAsia="ja-JP"/>
        </w:rPr>
        <w:t>3.2 eV,</w:t>
      </w:r>
      <w:r w:rsidR="00623548">
        <w:rPr>
          <w:bCs/>
          <w:iCs/>
          <w:lang w:eastAsia="ja-JP"/>
        </w:rPr>
        <w:t xml:space="preserve"> respectively, which were similar to</w:t>
      </w:r>
      <w:r w:rsidR="005E6D09" w:rsidRPr="00BF4792">
        <w:rPr>
          <w:bCs/>
          <w:iCs/>
          <w:lang w:eastAsia="ja-JP"/>
        </w:rPr>
        <w:t xml:space="preserve"> the reported bandgap of STO.</w:t>
      </w:r>
      <w:r w:rsidR="00521CB3" w:rsidRPr="00BF4792">
        <w:rPr>
          <w:bCs/>
          <w:iCs/>
          <w:lang w:eastAsia="ja-JP"/>
        </w:rPr>
        <w:fldChar w:fldCharType="begin"/>
      </w:r>
      <w:r w:rsidR="00F455EE">
        <w:rPr>
          <w:bCs/>
          <w:iCs/>
          <w:lang w:eastAsia="ja-JP"/>
        </w:rPr>
        <w:instrText xml:space="preserve"> ADDIN ZOTERO_ITEM CSL_CITATION {"citationID":"uuHaTwdm","properties":{"formattedCitation":"\\super 24\\nosupersub{}","plainCitation":"24","noteIndex":0},"citationItems":[{"id":43,"uris":["http://zotero.org/users/13971775/items/GZLBZP2I"],"itemData":{"id":43,"type":"article-journal","abstract":"Valence electron-energy loss spectroscopy (VEELS) in a dedicated scanning transmission electron microscope, vacuum ultraviolet spectroscopy and spectroscopic ellipsometry, and ab initio band structure calculations in the local density approximation have been used to determine the optical properties and the electronic structure of SrTiO3. Assignments of the interband transitions in the electronic structure of bulk SrTiO3 have been determined quantitatively by comparison of VEELS spectra with vacuum ultraviolet spectra and with the ab initio calculated densities of states. The experimentally determined indirect band gap energy is 3.25 eV, while the direct band gap energy is 3.75 eV. The conduction bands in SrTiO3 correspond to the bands composed of mainly Ti 3d t2g and eg states, followed at higher energies by the bands of Sr 4d t2g and eg states, and free electron like states dominating at energies above 15 eV. The upper valence band (UVB) contains 18 electrons in dominantly O 2p states, hybridized with Ti and Sr states, and has a bandwidth of 5 eV. The interband transitions from the UVB to the Ti 3d bands and to the Sr 4d bands give rise to the transitions spanning from the indirect band gap energy of 3.25 eV up to 15 eV. The lower valence band contains 12 electrons in Sr 4p and O 2s states which are separated by 2 eV, while having a bandwidth of 5 eV. The interband transitions from the Sr 4p to the Ti 3d and Sr 4d bands give rise to transition energies spanning from 15 to 24 eV. Interband transitions from the O 2s band to the conduction bands appear at 26 eV. A very narrow band at −33 eV below the top of the valence band is composed of Sr 4s and Ti 3p states and contains eight electrons.","container-title":"Journal of Applied Physics","DOI":"10.1063/1.1415766","ISSN":"0021-8979, 1089-7550","issue":"12","language":"en","page":"6156-6164","source":"DOI.org (Crossref)","title":"Bulk electronic structure of SrTiO&lt;sub&gt;3&lt;/sub&gt;: Experiment and theory","title-short":"Bulk electronic structure of SrTiO3","volume":"90","author":[{"family":"Van Benthem","given":"K."},{"family":"Elsässer","given":"C."},{"family":"French","given":"R. H."}],"issued":{"date-parts":[["2001",12,15]]}}}],"schema":"https://github.com/citation-style-language/schema/raw/master/csl-citation.json"} </w:instrText>
      </w:r>
      <w:r w:rsidR="00521CB3" w:rsidRPr="00BF4792">
        <w:rPr>
          <w:bCs/>
          <w:iCs/>
          <w:lang w:eastAsia="ja-JP"/>
        </w:rPr>
        <w:fldChar w:fldCharType="separate"/>
      </w:r>
      <w:r w:rsidR="00F455EE" w:rsidRPr="00F455EE">
        <w:rPr>
          <w:rFonts w:ascii="Calibri" w:hAnsi="Calibri" w:cs="Calibri"/>
          <w:vertAlign w:val="superscript"/>
        </w:rPr>
        <w:t>24</w:t>
      </w:r>
      <w:r w:rsidR="00521CB3" w:rsidRPr="00BF4792">
        <w:rPr>
          <w:iCs/>
          <w:lang w:eastAsia="ja-JP"/>
        </w:rPr>
        <w:fldChar w:fldCharType="end"/>
      </w:r>
      <w:r w:rsidR="005E6D09" w:rsidRPr="00BF4792">
        <w:rPr>
          <w:bCs/>
          <w:iCs/>
          <w:lang w:eastAsia="ja-JP"/>
        </w:rPr>
        <w:t xml:space="preserve"> </w:t>
      </w:r>
      <w:r w:rsidR="00B16C5A" w:rsidRPr="00BF4792">
        <w:rPr>
          <w:bCs/>
          <w:iCs/>
          <w:lang w:eastAsia="ja-JP"/>
        </w:rPr>
        <w:t>The light spectrum of a Hg</w:t>
      </w:r>
      <w:r w:rsidR="00EB444E">
        <w:rPr>
          <w:bCs/>
          <w:iCs/>
          <w:lang w:eastAsia="ja-JP"/>
        </w:rPr>
        <w:t>–</w:t>
      </w:r>
      <w:r w:rsidR="00B16C5A" w:rsidRPr="00BF4792">
        <w:rPr>
          <w:bCs/>
          <w:iCs/>
          <w:lang w:eastAsia="ja-JP"/>
        </w:rPr>
        <w:t>Xe lamp</w:t>
      </w:r>
      <w:r w:rsidR="00121C6E">
        <w:rPr>
          <w:bCs/>
          <w:iCs/>
          <w:lang w:eastAsia="ja-JP"/>
        </w:rPr>
        <w:t xml:space="preserve"> used during</w:t>
      </w:r>
      <w:r w:rsidR="00B16C5A" w:rsidRPr="00BF4792">
        <w:rPr>
          <w:bCs/>
          <w:iCs/>
          <w:lang w:eastAsia="ja-JP"/>
        </w:rPr>
        <w:t xml:space="preserve"> photocatalysis </w:t>
      </w:r>
      <w:r w:rsidR="00121C6E">
        <w:rPr>
          <w:bCs/>
          <w:iCs/>
          <w:lang w:eastAsia="ja-JP"/>
        </w:rPr>
        <w:t>analysis</w:t>
      </w:r>
      <w:r w:rsidR="00B16C5A" w:rsidRPr="00BF4792">
        <w:rPr>
          <w:bCs/>
          <w:iCs/>
          <w:lang w:eastAsia="ja-JP"/>
        </w:rPr>
        <w:t xml:space="preserve"> is shown in Fig. S5 (ESI </w:t>
      </w:r>
      <w:r w:rsidR="00B16C5A" w:rsidRPr="00BF4792">
        <w:rPr>
          <w:rStyle w:val="afb"/>
          <w:rFonts w:ascii="Times New Roman" w:hAnsi="Times New Roman"/>
          <w:sz w:val="21"/>
          <w:szCs w:val="21"/>
          <w:shd w:val="clear" w:color="auto" w:fill="FFFFFF"/>
        </w:rPr>
        <w:t>†</w:t>
      </w:r>
      <w:r w:rsidR="00B16C5A" w:rsidRPr="00BF4792">
        <w:rPr>
          <w:bCs/>
          <w:iCs/>
          <w:lang w:eastAsia="ja-JP"/>
        </w:rPr>
        <w:t>)</w:t>
      </w:r>
      <w:r w:rsidR="009B41B7">
        <w:rPr>
          <w:bCs/>
          <w:iCs/>
          <w:lang w:eastAsia="ja-JP"/>
        </w:rPr>
        <w:t>.</w:t>
      </w:r>
      <w:r w:rsidR="008E5642" w:rsidRPr="00BF4792">
        <w:rPr>
          <w:bCs/>
          <w:iCs/>
          <w:lang w:eastAsia="ja-JP"/>
        </w:rPr>
        <w:t xml:space="preserve"> </w:t>
      </w:r>
      <w:r w:rsidR="00B16C5A" w:rsidRPr="00822A99">
        <w:rPr>
          <w:bCs/>
          <w:iCs/>
          <w:lang w:eastAsia="ja-JP"/>
        </w:rPr>
        <w:t xml:space="preserve">Visible light absorption by </w:t>
      </w:r>
      <w:r w:rsidRPr="00822A99">
        <w:rPr>
          <w:rFonts w:ascii="Calibri" w:eastAsia="ＭＳ 明朝" w:hAnsi="Calibri"/>
          <w:bCs/>
          <w:iCs/>
          <w:lang w:eastAsia="ja-JP"/>
        </w:rPr>
        <w:t xml:space="preserve">the Rh metal over 400 nm </w:t>
      </w:r>
      <w:r w:rsidR="00C54407" w:rsidRPr="00822A99">
        <w:rPr>
          <w:rFonts w:ascii="Calibri" w:eastAsia="ＭＳ 明朝" w:hAnsi="Calibri"/>
          <w:bCs/>
          <w:iCs/>
          <w:lang w:eastAsia="ja-JP"/>
        </w:rPr>
        <w:t>was observed</w:t>
      </w:r>
      <w:bookmarkStart w:id="1" w:name="_Hlk173661998"/>
      <w:r w:rsidR="002F007F" w:rsidRPr="00822A99">
        <w:rPr>
          <w:bCs/>
          <w:iCs/>
          <w:lang w:eastAsia="ja-JP"/>
        </w:rPr>
        <w:t>, thus we</w:t>
      </w:r>
      <w:r w:rsidR="00A63A36" w:rsidRPr="00822A99">
        <w:rPr>
          <w:bCs/>
          <w:iCs/>
          <w:lang w:eastAsia="ja-JP"/>
        </w:rPr>
        <w:t xml:space="preserve"> investigated the </w:t>
      </w:r>
      <w:r w:rsidR="00D25FF2" w:rsidRPr="00822A99">
        <w:rPr>
          <w:bCs/>
          <w:iCs/>
          <w:lang w:eastAsia="ja-JP"/>
        </w:rPr>
        <w:t xml:space="preserve">contribution of </w:t>
      </w:r>
      <w:r w:rsidR="00A63A36" w:rsidRPr="00822A99">
        <w:rPr>
          <w:bCs/>
          <w:iCs/>
          <w:lang w:eastAsia="ja-JP"/>
        </w:rPr>
        <w:t xml:space="preserve">visible light to the DRM </w:t>
      </w:r>
      <w:r w:rsidR="00D25FF2" w:rsidRPr="00822A99">
        <w:rPr>
          <w:bCs/>
          <w:iCs/>
          <w:lang w:eastAsia="ja-JP"/>
        </w:rPr>
        <w:t>activity</w:t>
      </w:r>
      <w:r w:rsidR="00A63A36" w:rsidRPr="00822A99">
        <w:rPr>
          <w:bCs/>
          <w:iCs/>
          <w:lang w:eastAsia="ja-JP"/>
        </w:rPr>
        <w:t xml:space="preserve"> by using an optical cutoff filter (see our Supporting Information, Fig. S6 (ESI </w:t>
      </w:r>
      <w:r w:rsidR="00A63A36" w:rsidRPr="00822A99">
        <w:rPr>
          <w:rStyle w:val="afb"/>
          <w:rFonts w:ascii="Times New Roman" w:hAnsi="Times New Roman"/>
          <w:sz w:val="21"/>
          <w:szCs w:val="21"/>
          <w:shd w:val="clear" w:color="auto" w:fill="FFFFFF"/>
        </w:rPr>
        <w:t>†</w:t>
      </w:r>
      <w:r w:rsidR="00A63A36" w:rsidRPr="00822A99">
        <w:rPr>
          <w:bCs/>
          <w:iCs/>
          <w:lang w:eastAsia="ja-JP"/>
        </w:rPr>
        <w:t>)).</w:t>
      </w:r>
      <w:bookmarkEnd w:id="1"/>
      <w:r w:rsidR="00A92816" w:rsidRPr="00822A99">
        <w:rPr>
          <w:rFonts w:ascii="Calibri" w:eastAsia="ＭＳ 明朝" w:hAnsi="Calibri"/>
          <w:bCs/>
          <w:iCs/>
          <w:lang w:eastAsia="ja-JP"/>
        </w:rPr>
        <w:t xml:space="preserve"> </w:t>
      </w:r>
      <w:r w:rsidR="00A63A36" w:rsidRPr="00822A99">
        <w:rPr>
          <w:rFonts w:ascii="Calibri" w:eastAsia="ＭＳ 明朝" w:hAnsi="Calibri"/>
          <w:bCs/>
          <w:iCs/>
          <w:lang w:eastAsia="ja-JP"/>
        </w:rPr>
        <w:t>H</w:t>
      </w:r>
      <w:r w:rsidR="00A92816" w:rsidRPr="00822A99">
        <w:rPr>
          <w:rFonts w:ascii="Calibri" w:eastAsia="ＭＳ 明朝" w:hAnsi="Calibri"/>
          <w:bCs/>
          <w:iCs/>
          <w:lang w:eastAsia="ja-JP"/>
        </w:rPr>
        <w:t xml:space="preserve">owever, </w:t>
      </w:r>
      <w:r w:rsidR="00A63A36" w:rsidRPr="00822A99">
        <w:rPr>
          <w:rFonts w:ascii="Calibri" w:eastAsia="ＭＳ 明朝" w:hAnsi="Calibri"/>
          <w:bCs/>
          <w:iCs/>
          <w:lang w:eastAsia="ja-JP"/>
        </w:rPr>
        <w:t>the effect of visible light irradiation was negligible under the same surface temperature condition</w:t>
      </w:r>
      <w:r w:rsidR="00C4237E" w:rsidRPr="00822A99">
        <w:rPr>
          <w:rFonts w:ascii="Calibri" w:eastAsia="ＭＳ 明朝" w:hAnsi="Calibri"/>
          <w:bCs/>
          <w:iCs/>
          <w:lang w:eastAsia="ja-JP"/>
        </w:rPr>
        <w:t>. These results indicate that the bandgap excitation under UV light is the dominant process to drive the DRM reaction</w:t>
      </w:r>
      <w:r w:rsidR="00A63A36" w:rsidRPr="00822A99">
        <w:rPr>
          <w:rFonts w:ascii="Calibri" w:eastAsia="ＭＳ 明朝" w:hAnsi="Calibri"/>
          <w:bCs/>
          <w:iCs/>
          <w:lang w:eastAsia="ja-JP"/>
        </w:rPr>
        <w:t>.</w:t>
      </w:r>
      <w:r w:rsidR="00BF63F0" w:rsidRPr="00BF4792">
        <w:rPr>
          <w:rFonts w:cstheme="minorHAnsi"/>
          <w:b/>
          <w:bCs/>
          <w:noProof/>
          <w:szCs w:val="14"/>
          <w:lang w:eastAsia="ja-JP"/>
        </w:rPr>
        <mc:AlternateContent>
          <mc:Choice Requires="wpg">
            <w:drawing>
              <wp:anchor distT="0" distB="0" distL="114300" distR="114300" simplePos="0" relativeHeight="251662336" behindDoc="0" locked="0" layoutInCell="1" allowOverlap="1" wp14:anchorId="0593279E" wp14:editId="7801D467">
                <wp:simplePos x="0" y="0"/>
                <wp:positionH relativeFrom="column">
                  <wp:posOffset>-79955</wp:posOffset>
                </wp:positionH>
                <wp:positionV relativeFrom="paragraph">
                  <wp:posOffset>-5302783</wp:posOffset>
                </wp:positionV>
                <wp:extent cx="3185160" cy="3269615"/>
                <wp:effectExtent l="0" t="0" r="0" b="6985"/>
                <wp:wrapTopAndBottom/>
                <wp:docPr id="437856343" name="グループ化 3"/>
                <wp:cNvGraphicFramePr/>
                <a:graphic xmlns:a="http://schemas.openxmlformats.org/drawingml/2006/main">
                  <a:graphicData uri="http://schemas.microsoft.com/office/word/2010/wordprocessingGroup">
                    <wpg:wgp>
                      <wpg:cNvGrpSpPr/>
                      <wpg:grpSpPr>
                        <a:xfrm>
                          <a:off x="0" y="0"/>
                          <a:ext cx="3185160" cy="3269615"/>
                          <a:chOff x="0" y="0"/>
                          <a:chExt cx="3185205" cy="3270136"/>
                        </a:xfrm>
                      </wpg:grpSpPr>
                      <wpg:grpSp>
                        <wpg:cNvPr id="191290404" name="グループ化 1"/>
                        <wpg:cNvGrpSpPr>
                          <a:grpSpLocks noChangeAspect="1"/>
                        </wpg:cNvGrpSpPr>
                        <wpg:grpSpPr>
                          <a:xfrm>
                            <a:off x="255319" y="1318161"/>
                            <a:ext cx="2929886" cy="1951975"/>
                            <a:chOff x="0" y="-82443"/>
                            <a:chExt cx="6687302" cy="4459447"/>
                          </a:xfrm>
                        </wpg:grpSpPr>
                        <pic:pic xmlns:pic="http://schemas.openxmlformats.org/drawingml/2006/picture">
                          <pic:nvPicPr>
                            <pic:cNvPr id="1347015660" name="図 1347015660"/>
                            <pic:cNvPicPr>
                              <a:picLocks noChangeAspect="1"/>
                            </pic:cNvPicPr>
                          </pic:nvPicPr>
                          <pic:blipFill>
                            <a:blip r:embed="rId16"/>
                            <a:stretch>
                              <a:fillRect/>
                            </a:stretch>
                          </pic:blipFill>
                          <pic:spPr>
                            <a:xfrm>
                              <a:off x="0" y="0"/>
                              <a:ext cx="4320000" cy="4320000"/>
                            </a:xfrm>
                            <a:prstGeom prst="rect">
                              <a:avLst/>
                            </a:prstGeom>
                          </pic:spPr>
                        </pic:pic>
                        <pic:pic xmlns:pic="http://schemas.openxmlformats.org/drawingml/2006/picture">
                          <pic:nvPicPr>
                            <pic:cNvPr id="655986369" name="図 655986369"/>
                            <pic:cNvPicPr>
                              <a:picLocks noChangeAspect="1"/>
                            </pic:cNvPicPr>
                          </pic:nvPicPr>
                          <pic:blipFill>
                            <a:blip r:embed="rId17"/>
                            <a:srcRect l="33110" t="33325" r="33450" b="33341"/>
                            <a:stretch>
                              <a:fillRect/>
                            </a:stretch>
                          </pic:blipFill>
                          <pic:spPr>
                            <a:xfrm>
                              <a:off x="4512400" y="0"/>
                              <a:ext cx="2066200" cy="2066202"/>
                            </a:xfrm>
                            <a:prstGeom prst="rect">
                              <a:avLst/>
                            </a:prstGeom>
                          </pic:spPr>
                        </pic:pic>
                        <pic:pic xmlns:pic="http://schemas.openxmlformats.org/drawingml/2006/picture">
                          <pic:nvPicPr>
                            <pic:cNvPr id="1580069969" name="図 1580069969"/>
                            <pic:cNvPicPr>
                              <a:picLocks noChangeAspect="1"/>
                            </pic:cNvPicPr>
                          </pic:nvPicPr>
                          <pic:blipFill>
                            <a:blip r:embed="rId18"/>
                            <a:srcRect l="33111" t="33324" r="33449" b="33341"/>
                            <a:stretch>
                              <a:fillRect/>
                            </a:stretch>
                          </pic:blipFill>
                          <pic:spPr>
                            <a:xfrm>
                              <a:off x="4512400" y="2253800"/>
                              <a:ext cx="2066200" cy="2066200"/>
                            </a:xfrm>
                            <a:prstGeom prst="rect">
                              <a:avLst/>
                            </a:prstGeom>
                          </pic:spPr>
                        </pic:pic>
                        <wps:wsp>
                          <wps:cNvPr id="795106454" name="テキスト ボックス 9"/>
                          <wps:cNvSpPr txBox="1"/>
                          <wps:spPr>
                            <a:xfrm>
                              <a:off x="92813" y="3693922"/>
                              <a:ext cx="1290774" cy="683082"/>
                            </a:xfrm>
                            <a:prstGeom prst="rect">
                              <a:avLst/>
                            </a:prstGeom>
                            <a:noFill/>
                            <a:ln>
                              <a:noFill/>
                            </a:ln>
                          </wps:spPr>
                          <wps:txbx>
                            <w:txbxContent>
                              <w:p w14:paraId="4558DD1E" w14:textId="77777777" w:rsidR="00CA4DE8" w:rsidRPr="00CA4DE8" w:rsidRDefault="001C3E80" w:rsidP="00CA4DE8">
                                <w:pPr>
                                  <w:rPr>
                                    <w:rFonts w:ascii="Arial" w:hAnsi="Arial" w:cs="Arial"/>
                                    <w:b/>
                                    <w:bCs/>
                                    <w:color w:val="000000" w:themeColor="text1"/>
                                    <w:kern w:val="24"/>
                                  </w:rPr>
                                </w:pPr>
                                <w:r w:rsidRPr="00CA4DE8">
                                  <w:rPr>
                                    <w:rFonts w:ascii="Arial" w:hAnsi="Arial" w:cs="Arial"/>
                                    <w:b/>
                                    <w:bCs/>
                                    <w:color w:val="000000" w:themeColor="text1"/>
                                    <w:kern w:val="24"/>
                                  </w:rPr>
                                  <w:t>2 nm</w:t>
                                </w:r>
                              </w:p>
                            </w:txbxContent>
                          </wps:txbx>
                          <wps:bodyPr wrap="square" rtlCol="0"/>
                        </wps:wsp>
                        <wps:wsp>
                          <wps:cNvPr id="1001943411" name="直線コネクタ 1001943411"/>
                          <wps:cNvCnPr/>
                          <wps:spPr>
                            <a:xfrm>
                              <a:off x="143743" y="4206305"/>
                              <a:ext cx="10152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51853847" name="テキスト ボックス 25"/>
                          <wps:cNvSpPr txBox="1"/>
                          <wps:spPr>
                            <a:xfrm>
                              <a:off x="4376768" y="-82443"/>
                              <a:ext cx="1348133" cy="728103"/>
                            </a:xfrm>
                            <a:prstGeom prst="rect">
                              <a:avLst/>
                            </a:prstGeom>
                            <a:noFill/>
                          </wps:spPr>
                          <wps:txbx>
                            <w:txbxContent>
                              <w:p w14:paraId="588702EE" w14:textId="77777777" w:rsidR="00CA4DE8" w:rsidRPr="00C11905" w:rsidRDefault="001C3E80" w:rsidP="00CA4DE8">
                                <w:pPr>
                                  <w:textAlignment w:val="baseline"/>
                                  <w:rPr>
                                    <w:rFonts w:cstheme="minorHAnsi"/>
                                    <w:color w:val="FFFFFF" w:themeColor="background1"/>
                                    <w:kern w:val="24"/>
                                  </w:rPr>
                                </w:pPr>
                                <w:r w:rsidRPr="00C11905">
                                  <w:rPr>
                                    <w:rFonts w:cstheme="minorHAnsi"/>
                                    <w:color w:val="FFFFFF" w:themeColor="background1"/>
                                    <w:kern w:val="24"/>
                                    <w:lang w:eastAsia="ja-JP"/>
                                  </w:rPr>
                                  <w:t>(d)</w:t>
                                </w:r>
                              </w:p>
                            </w:txbxContent>
                          </wps:txbx>
                          <wps:bodyPr wrap="square"/>
                        </wps:wsp>
                        <wps:wsp>
                          <wps:cNvPr id="31831224" name="テキスト ボックス 26"/>
                          <wps:cNvSpPr txBox="1"/>
                          <wps:spPr>
                            <a:xfrm>
                              <a:off x="5082511" y="251052"/>
                              <a:ext cx="1070813" cy="520699"/>
                            </a:xfrm>
                            <a:prstGeom prst="rect">
                              <a:avLst/>
                            </a:prstGeom>
                            <a:noFill/>
                          </wps:spPr>
                          <wps:txbx>
                            <w:txbxContent>
                              <w:p w14:paraId="49DC8377" w14:textId="77777777" w:rsidR="00CA4DE8" w:rsidRPr="00F7420C" w:rsidRDefault="001C3E80" w:rsidP="00CA4DE8">
                                <w:pPr>
                                  <w:textAlignment w:val="baseline"/>
                                  <w:rPr>
                                    <w:rFonts w:ascii="Arial" w:hAnsi="Arial" w:cs="Arial"/>
                                    <w:color w:val="FFFFFF" w:themeColor="background1"/>
                                    <w:kern w:val="24"/>
                                    <w:sz w:val="16"/>
                                    <w:szCs w:val="16"/>
                                  </w:rPr>
                                </w:pPr>
                                <w:r w:rsidRPr="00F7420C">
                                  <w:rPr>
                                    <w:rFonts w:ascii="Arial" w:hAnsi="Arial" w:cs="Arial"/>
                                    <w:color w:val="FFFFFF" w:themeColor="background1"/>
                                    <w:kern w:val="24"/>
                                    <w:sz w:val="16"/>
                                    <w:szCs w:val="16"/>
                                  </w:rPr>
                                  <w:t>(200)</w:t>
                                </w:r>
                              </w:p>
                            </w:txbxContent>
                          </wps:txbx>
                          <wps:bodyPr wrap="square"/>
                        </wps:wsp>
                        <wps:wsp>
                          <wps:cNvPr id="1816909046" name="テキスト ボックス 18"/>
                          <wps:cNvSpPr txBox="1"/>
                          <wps:spPr>
                            <a:xfrm>
                              <a:off x="5670850" y="496381"/>
                              <a:ext cx="983277" cy="520700"/>
                            </a:xfrm>
                            <a:prstGeom prst="rect">
                              <a:avLst/>
                            </a:prstGeom>
                            <a:noFill/>
                          </wps:spPr>
                          <wps:txbx>
                            <w:txbxContent>
                              <w:p w14:paraId="2E092D97" w14:textId="77777777" w:rsidR="00CA4DE8" w:rsidRPr="00F7420C" w:rsidRDefault="001C3E80" w:rsidP="00CA4DE8">
                                <w:pPr>
                                  <w:textAlignment w:val="baseline"/>
                                  <w:rPr>
                                    <w:rFonts w:ascii="Arial" w:hAnsi="Arial" w:cs="Arial"/>
                                    <w:color w:val="FFFFFF" w:themeColor="background1"/>
                                    <w:kern w:val="24"/>
                                    <w:sz w:val="16"/>
                                    <w:szCs w:val="16"/>
                                  </w:rPr>
                                </w:pPr>
                                <w:r w:rsidRPr="00F7420C">
                                  <w:rPr>
                                    <w:rFonts w:ascii="Arial" w:hAnsi="Arial" w:cs="Arial"/>
                                    <w:color w:val="FFFFFF" w:themeColor="background1"/>
                                    <w:kern w:val="24"/>
                                    <w:sz w:val="16"/>
                                    <w:szCs w:val="16"/>
                                  </w:rPr>
                                  <w:t>(111)</w:t>
                                </w:r>
                              </w:p>
                            </w:txbxContent>
                          </wps:txbx>
                          <wps:bodyPr wrap="square"/>
                        </wps:wsp>
                        <wps:wsp>
                          <wps:cNvPr id="331461634" name="テキスト ボックス 22"/>
                          <wps:cNvSpPr txBox="1"/>
                          <wps:spPr>
                            <a:xfrm>
                              <a:off x="5730903" y="1537147"/>
                              <a:ext cx="944673" cy="520700"/>
                            </a:xfrm>
                            <a:prstGeom prst="rect">
                              <a:avLst/>
                            </a:prstGeom>
                            <a:noFill/>
                          </wps:spPr>
                          <wps:txbx>
                            <w:txbxContent>
                              <w:p w14:paraId="61DCE57A" w14:textId="77777777" w:rsidR="00CA4DE8" w:rsidRPr="0007717C" w:rsidRDefault="001C3E80" w:rsidP="00CA4DE8">
                                <w:pPr>
                                  <w:textAlignment w:val="baseline"/>
                                  <w:rPr>
                                    <w:rFonts w:ascii="Arial" w:hAnsi="Arial" w:cs="Arial"/>
                                    <w:color w:val="FFFFFF" w:themeColor="background1"/>
                                    <w:kern w:val="24"/>
                                    <w:sz w:val="16"/>
                                    <w:szCs w:val="16"/>
                                  </w:rPr>
                                </w:pPr>
                                <w:r w:rsidRPr="0007717C">
                                  <w:rPr>
                                    <w:rFonts w:ascii="Arial" w:hAnsi="Arial" w:cs="Arial"/>
                                    <w:color w:val="FFFFFF" w:themeColor="background1"/>
                                    <w:kern w:val="24"/>
                                    <w:sz w:val="16"/>
                                    <w:szCs w:val="16"/>
                                  </w:rPr>
                                  <w:t>[110]</w:t>
                                </w:r>
                              </w:p>
                            </w:txbxContent>
                          </wps:txbx>
                          <wps:bodyPr wrap="square"/>
                        </wps:wsp>
                        <wps:wsp>
                          <wps:cNvPr id="1691536398" name="テキスト ボックス 25"/>
                          <wps:cNvSpPr txBox="1"/>
                          <wps:spPr>
                            <a:xfrm>
                              <a:off x="4376768" y="2184006"/>
                              <a:ext cx="913640" cy="737043"/>
                            </a:xfrm>
                            <a:prstGeom prst="rect">
                              <a:avLst/>
                            </a:prstGeom>
                            <a:noFill/>
                          </wps:spPr>
                          <wps:txbx>
                            <w:txbxContent>
                              <w:p w14:paraId="35EE9750" w14:textId="77777777" w:rsidR="00CA4DE8" w:rsidRPr="00C11905" w:rsidRDefault="001C3E80" w:rsidP="00CA4DE8">
                                <w:pPr>
                                  <w:textAlignment w:val="baseline"/>
                                  <w:rPr>
                                    <w:rFonts w:cstheme="minorHAnsi"/>
                                    <w:color w:val="FFFFFF" w:themeColor="background1"/>
                                    <w:kern w:val="24"/>
                                  </w:rPr>
                                </w:pPr>
                                <w:r w:rsidRPr="00C11905">
                                  <w:rPr>
                                    <w:rFonts w:cstheme="minorHAnsi"/>
                                    <w:color w:val="FFFFFF" w:themeColor="background1"/>
                                    <w:kern w:val="24"/>
                                    <w:lang w:eastAsia="ja-JP"/>
                                  </w:rPr>
                                  <w:t>(e)</w:t>
                                </w:r>
                              </w:p>
                            </w:txbxContent>
                          </wps:txbx>
                          <wps:bodyPr wrap="square"/>
                        </wps:wsp>
                        <wps:wsp>
                          <wps:cNvPr id="794920249" name="テキスト ボックス 26"/>
                          <wps:cNvSpPr txBox="1"/>
                          <wps:spPr>
                            <a:xfrm>
                              <a:off x="5068862" y="2494175"/>
                              <a:ext cx="1041804" cy="520701"/>
                            </a:xfrm>
                            <a:prstGeom prst="rect">
                              <a:avLst/>
                            </a:prstGeom>
                            <a:noFill/>
                          </wps:spPr>
                          <wps:txbx>
                            <w:txbxContent>
                              <w:p w14:paraId="620C83E3" w14:textId="77777777" w:rsidR="00CA4DE8" w:rsidRPr="00871AF4" w:rsidRDefault="001C3E80" w:rsidP="00CA4DE8">
                                <w:pPr>
                                  <w:textAlignment w:val="baseline"/>
                                  <w:rPr>
                                    <w:rFonts w:ascii="Arial" w:hAnsi="Arial" w:cs="Arial"/>
                                    <w:color w:val="FFFFFF" w:themeColor="background1"/>
                                    <w:kern w:val="24"/>
                                    <w:sz w:val="16"/>
                                    <w:szCs w:val="16"/>
                                  </w:rPr>
                                </w:pPr>
                                <w:r w:rsidRPr="00871AF4">
                                  <w:rPr>
                                    <w:rFonts w:ascii="Arial" w:hAnsi="Arial" w:cs="Arial"/>
                                    <w:color w:val="FFFFFF" w:themeColor="background1"/>
                                    <w:kern w:val="24"/>
                                    <w:sz w:val="16"/>
                                    <w:szCs w:val="16"/>
                                  </w:rPr>
                                  <w:t>(200)</w:t>
                                </w:r>
                              </w:p>
                            </w:txbxContent>
                          </wps:txbx>
                          <wps:bodyPr wrap="square"/>
                        </wps:wsp>
                        <wps:wsp>
                          <wps:cNvPr id="2144196361" name="テキスト ボックス 22"/>
                          <wps:cNvSpPr txBox="1"/>
                          <wps:spPr>
                            <a:xfrm>
                              <a:off x="5724900" y="3789455"/>
                              <a:ext cx="962402" cy="520700"/>
                            </a:xfrm>
                            <a:prstGeom prst="rect">
                              <a:avLst/>
                            </a:prstGeom>
                            <a:noFill/>
                          </wps:spPr>
                          <wps:txbx>
                            <w:txbxContent>
                              <w:p w14:paraId="704ED449" w14:textId="77777777" w:rsidR="00CA4DE8" w:rsidRPr="00D75367" w:rsidRDefault="001C3E80" w:rsidP="00CA4DE8">
                                <w:pPr>
                                  <w:textAlignment w:val="baseline"/>
                                  <w:rPr>
                                    <w:rFonts w:ascii="Arial" w:hAnsi="Arial" w:cs="Arial"/>
                                    <w:color w:val="FFFFFF" w:themeColor="background1"/>
                                    <w:kern w:val="24"/>
                                    <w:sz w:val="16"/>
                                    <w:szCs w:val="16"/>
                                  </w:rPr>
                                </w:pPr>
                                <w:r w:rsidRPr="00D75367">
                                  <w:rPr>
                                    <w:rFonts w:ascii="Arial" w:hAnsi="Arial" w:cs="Arial"/>
                                    <w:color w:val="FFFFFF" w:themeColor="background1"/>
                                    <w:kern w:val="24"/>
                                    <w:sz w:val="16"/>
                                    <w:szCs w:val="16"/>
                                  </w:rPr>
                                  <w:t>[110]</w:t>
                                </w:r>
                              </w:p>
                            </w:txbxContent>
                          </wps:txbx>
                          <wps:bodyPr wrap="square"/>
                        </wps:wsp>
                        <wps:wsp>
                          <wps:cNvPr id="15550388" name="楕円 15550388"/>
                          <wps:cNvSpPr/>
                          <wps:spPr>
                            <a:xfrm>
                              <a:off x="5460660" y="624373"/>
                              <a:ext cx="177840" cy="177840"/>
                            </a:xfrm>
                            <a:prstGeom prst="ellipse">
                              <a:avLst/>
                            </a:prstGeom>
                            <a:noFill/>
                            <a:ln w="12700">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71748975" name="楕円 1771748975"/>
                          <wps:cNvSpPr/>
                          <wps:spPr>
                            <a:xfrm>
                              <a:off x="5460659" y="2877134"/>
                              <a:ext cx="177842" cy="177841"/>
                            </a:xfrm>
                            <a:prstGeom prst="ellipse">
                              <a:avLst/>
                            </a:prstGeom>
                            <a:noFill/>
                            <a:ln w="1270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81050503" name="楕円 1081050503"/>
                          <wps:cNvSpPr/>
                          <wps:spPr>
                            <a:xfrm>
                              <a:off x="5705152" y="787819"/>
                              <a:ext cx="177842" cy="177841"/>
                            </a:xfrm>
                            <a:prstGeom prst="ellipse">
                              <a:avLst/>
                            </a:prstGeom>
                            <a:noFill/>
                            <a:ln w="12700">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949698388" name="楕円 1949698388"/>
                          <wps:cNvSpPr/>
                          <wps:spPr>
                            <a:xfrm>
                              <a:off x="5689260" y="3030075"/>
                              <a:ext cx="177842" cy="177841"/>
                            </a:xfrm>
                            <a:prstGeom prst="ellipse">
                              <a:avLst/>
                            </a:prstGeom>
                            <a:noFill/>
                            <a:ln w="12700">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81824953" name="テキスト ボックス 18"/>
                          <wps:cNvSpPr txBox="1"/>
                          <wps:spPr>
                            <a:xfrm>
                              <a:off x="5678539" y="2703439"/>
                              <a:ext cx="997038" cy="585118"/>
                            </a:xfrm>
                            <a:prstGeom prst="rect">
                              <a:avLst/>
                            </a:prstGeom>
                            <a:noFill/>
                          </wps:spPr>
                          <wps:txbx>
                            <w:txbxContent>
                              <w:p w14:paraId="1A7ABD9A" w14:textId="77777777" w:rsidR="00CA4DE8" w:rsidRPr="00D75367" w:rsidRDefault="001C3E80" w:rsidP="00CA4DE8">
                                <w:pPr>
                                  <w:textAlignment w:val="baseline"/>
                                  <w:rPr>
                                    <w:rFonts w:ascii="Arial" w:hAnsi="Arial" w:cs="Arial"/>
                                    <w:color w:val="FFFFFF" w:themeColor="background1"/>
                                    <w:kern w:val="24"/>
                                    <w:sz w:val="16"/>
                                    <w:szCs w:val="16"/>
                                  </w:rPr>
                                </w:pPr>
                                <w:r w:rsidRPr="00D75367">
                                  <w:rPr>
                                    <w:rFonts w:ascii="Arial" w:hAnsi="Arial" w:cs="Arial"/>
                                    <w:color w:val="FFFFFF" w:themeColor="background1"/>
                                    <w:kern w:val="24"/>
                                    <w:sz w:val="16"/>
                                    <w:szCs w:val="16"/>
                                  </w:rPr>
                                  <w:t>(111)</w:t>
                                </w:r>
                              </w:p>
                            </w:txbxContent>
                          </wps:txbx>
                          <wps:bodyPr wrap="square"/>
                        </wps:wsp>
                      </wpg:grpSp>
                      <wps:wsp>
                        <wps:cNvPr id="1529910028" name="テキスト ボックス 2"/>
                        <wps:cNvSpPr txBox="1"/>
                        <wps:spPr>
                          <a:xfrm>
                            <a:off x="5938" y="1353787"/>
                            <a:ext cx="357442" cy="342249"/>
                          </a:xfrm>
                          <a:prstGeom prst="rect">
                            <a:avLst/>
                          </a:prstGeom>
                          <a:noFill/>
                          <a:ln w="6350">
                            <a:noFill/>
                          </a:ln>
                        </wps:spPr>
                        <wps:txbx>
                          <w:txbxContent>
                            <w:p w14:paraId="0E221255" w14:textId="77777777" w:rsidR="00594358" w:rsidRDefault="001C3E80" w:rsidP="00594358">
                              <w:pPr>
                                <w:rPr>
                                  <w:lang w:eastAsia="ja-JP"/>
                                </w:rPr>
                              </w:pPr>
                              <w:r>
                                <w:rPr>
                                  <w:rFonts w:hint="eastAsia"/>
                                  <w:lang w:eastAsia="ja-JP"/>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922435108" name="直線コネクタ 7"/>
                        <wps:cNvCnPr/>
                        <wps:spPr>
                          <a:xfrm flipH="1" flipV="1">
                            <a:off x="1110343" y="2054431"/>
                            <a:ext cx="318079" cy="1905"/>
                          </a:xfrm>
                          <a:prstGeom prst="line">
                            <a:avLst/>
                          </a:prstGeom>
                          <a:ln w="6350">
                            <a:solidFill>
                              <a:schemeClr val="accent3"/>
                            </a:solidFill>
                          </a:ln>
                        </wps:spPr>
                        <wps:style>
                          <a:lnRef idx="1">
                            <a:schemeClr val="accent1"/>
                          </a:lnRef>
                          <a:fillRef idx="0">
                            <a:schemeClr val="accent1"/>
                          </a:fillRef>
                          <a:effectRef idx="0">
                            <a:schemeClr val="accent1"/>
                          </a:effectRef>
                          <a:fontRef idx="minor">
                            <a:schemeClr val="tx1"/>
                          </a:fontRef>
                        </wps:style>
                        <wps:bodyPr/>
                      </wps:wsp>
                      <wps:wsp>
                        <wps:cNvPr id="1607530613" name="テキスト ボックス 8"/>
                        <wps:cNvSpPr txBox="1"/>
                        <wps:spPr>
                          <a:xfrm>
                            <a:off x="670956" y="1442852"/>
                            <a:ext cx="813926" cy="459083"/>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7DC78E" w14:textId="77777777" w:rsidR="009D6F2A" w:rsidRPr="00F532FD" w:rsidRDefault="001C3E80">
                              <w:pPr>
                                <w:rPr>
                                  <w:color w:val="03AF7A" w:themeColor="accent3"/>
                                  <w:lang w:eastAsia="ja-JP"/>
                                </w:rPr>
                              </w:pPr>
                              <w:proofErr w:type="gramStart"/>
                              <w:r w:rsidRPr="00F532FD">
                                <w:rPr>
                                  <w:rFonts w:hint="eastAsia"/>
                                  <w:color w:val="03AF7A" w:themeColor="accent3"/>
                                  <w:lang w:eastAsia="ja-JP"/>
                                </w:rPr>
                                <w:t>Rh(</w:t>
                              </w:r>
                              <w:proofErr w:type="gramEnd"/>
                              <w:r w:rsidRPr="00F532FD">
                                <w:rPr>
                                  <w:rFonts w:hint="eastAsia"/>
                                  <w:color w:val="03AF7A" w:themeColor="accent3"/>
                                  <w:lang w:eastAsia="ja-JP"/>
                                </w:rPr>
                                <w:t>100)</w:t>
                              </w:r>
                              <w:r w:rsidR="0017623E" w:rsidRPr="00F532FD">
                                <w:rPr>
                                  <w:rFonts w:hint="eastAsia"/>
                                  <w:color w:val="03AF7A" w:themeColor="accent3"/>
                                  <w:sz w:val="20"/>
                                  <w:szCs w:val="20"/>
                                  <w:lang w:eastAsia="ja-JP"/>
                                </w:rPr>
                                <w:t xml:space="preserve">     d = 0.3</w:t>
                              </w:r>
                              <w:r w:rsidR="00313574">
                                <w:rPr>
                                  <w:rFonts w:hint="eastAsia"/>
                                  <w:color w:val="03AF7A" w:themeColor="accent3"/>
                                  <w:sz w:val="20"/>
                                  <w:szCs w:val="20"/>
                                  <w:lang w:eastAsia="ja-JP"/>
                                </w:rPr>
                                <w:t>8</w:t>
                              </w:r>
                              <w:r w:rsidR="0017623E" w:rsidRPr="00F532FD">
                                <w:rPr>
                                  <w:rFonts w:hint="eastAsia"/>
                                  <w:color w:val="03AF7A" w:themeColor="accent3"/>
                                  <w:sz w:val="20"/>
                                  <w:szCs w:val="20"/>
                                  <w:lang w:eastAsia="ja-JP"/>
                                </w:rPr>
                                <w:t xml:space="preserve">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768632169" name="テキスト ボックス 8"/>
                        <wps:cNvSpPr txBox="1"/>
                        <wps:spPr>
                          <a:xfrm>
                            <a:off x="890649" y="2553195"/>
                            <a:ext cx="792480" cy="41148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3353358F" w14:textId="77777777" w:rsidR="0017623E" w:rsidRPr="0017623E" w:rsidRDefault="001C3E80" w:rsidP="0017623E">
                              <w:pPr>
                                <w:rPr>
                                  <w:sz w:val="20"/>
                                  <w:szCs w:val="20"/>
                                  <w:lang w:eastAsia="ja-JP"/>
                                </w:rPr>
                              </w:pPr>
                              <w:proofErr w:type="gramStart"/>
                              <w:r>
                                <w:rPr>
                                  <w:rFonts w:hint="eastAsia"/>
                                  <w:lang w:eastAsia="ja-JP"/>
                                </w:rPr>
                                <w:t>STO(</w:t>
                              </w:r>
                              <w:proofErr w:type="gramEnd"/>
                              <w:r>
                                <w:rPr>
                                  <w:rFonts w:hint="eastAsia"/>
                                  <w:lang w:eastAsia="ja-JP"/>
                                </w:rPr>
                                <w:t>100)</w:t>
                              </w:r>
                              <w:r w:rsidRPr="0017623E">
                                <w:rPr>
                                  <w:rFonts w:hint="eastAsia"/>
                                  <w:sz w:val="20"/>
                                  <w:szCs w:val="20"/>
                                  <w:lang w:eastAsia="ja-JP"/>
                                </w:rPr>
                                <w:t xml:space="preserve"> </w:t>
                              </w:r>
                              <w:r>
                                <w:rPr>
                                  <w:rFonts w:hint="eastAsia"/>
                                  <w:sz w:val="20"/>
                                  <w:szCs w:val="20"/>
                                  <w:lang w:eastAsia="ja-JP"/>
                                </w:rPr>
                                <w:t>d</w:t>
                              </w:r>
                              <w:r w:rsidRPr="0017623E">
                                <w:rPr>
                                  <w:rFonts w:hint="eastAsia"/>
                                  <w:sz w:val="20"/>
                                  <w:szCs w:val="20"/>
                                  <w:lang w:eastAsia="ja-JP"/>
                                </w:rPr>
                                <w:t xml:space="preserve"> = 0.</w:t>
                              </w:r>
                              <w:r>
                                <w:rPr>
                                  <w:rFonts w:hint="eastAsia"/>
                                  <w:sz w:val="20"/>
                                  <w:szCs w:val="20"/>
                                  <w:lang w:eastAsia="ja-JP"/>
                                </w:rPr>
                                <w:t>39 nm</w:t>
                              </w:r>
                            </w:p>
                            <w:p w14:paraId="1A3A8E8F" w14:textId="77777777" w:rsidR="0017623E" w:rsidRDefault="0017623E">
                              <w:pPr>
                                <w:rPr>
                                  <w:lang w:eastAsia="ja-JP"/>
                                </w:rPr>
                              </w:pPr>
                            </w:p>
                            <w:p w14:paraId="537BD518" w14:textId="77777777" w:rsidR="0017623E" w:rsidRDefault="0017623E">
                              <w:pPr>
                                <w:rPr>
                                  <w:lang w:eastAsia="ja-JP"/>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657189662" name="直線矢印コネクタ 10"/>
                        <wps:cNvCnPr/>
                        <wps:spPr>
                          <a:xfrm rot="21480000">
                            <a:off x="803811" y="2210047"/>
                            <a:ext cx="0" cy="178551"/>
                          </a:xfrm>
                          <a:prstGeom prst="straightConnector1">
                            <a:avLst/>
                          </a:prstGeom>
                          <a:ln w="6350">
                            <a:tailEnd type="stealth" w="sm" len="sm"/>
                          </a:ln>
                        </wps:spPr>
                        <wps:style>
                          <a:lnRef idx="1">
                            <a:schemeClr val="accent1"/>
                          </a:lnRef>
                          <a:fillRef idx="0">
                            <a:schemeClr val="accent1"/>
                          </a:fillRef>
                          <a:effectRef idx="0">
                            <a:schemeClr val="accent1"/>
                          </a:effectRef>
                          <a:fontRef idx="minor">
                            <a:schemeClr val="tx1"/>
                          </a:fontRef>
                        </wps:style>
                        <wps:bodyPr/>
                      </wps:wsp>
                      <wps:wsp>
                        <wps:cNvPr id="882436230" name="直線矢印コネクタ 10"/>
                        <wps:cNvCnPr/>
                        <wps:spPr>
                          <a:xfrm flipH="1">
                            <a:off x="1267196" y="1852550"/>
                            <a:ext cx="0" cy="107945"/>
                          </a:xfrm>
                          <a:prstGeom prst="straightConnector1">
                            <a:avLst/>
                          </a:prstGeom>
                          <a:ln w="6350">
                            <a:solidFill>
                              <a:schemeClr val="accent3"/>
                            </a:solidFill>
                            <a:tailEnd type="stealth" w="sm" len="sm"/>
                          </a:ln>
                        </wps:spPr>
                        <wps:style>
                          <a:lnRef idx="1">
                            <a:schemeClr val="accent1"/>
                          </a:lnRef>
                          <a:fillRef idx="0">
                            <a:schemeClr val="accent1"/>
                          </a:fillRef>
                          <a:effectRef idx="0">
                            <a:schemeClr val="accent1"/>
                          </a:effectRef>
                          <a:fontRef idx="minor">
                            <a:schemeClr val="tx1"/>
                          </a:fontRef>
                        </wps:style>
                        <wps:bodyPr/>
                      </wps:wsp>
                      <wpg:grpSp>
                        <wpg:cNvPr id="83699532" name="グループ化 7"/>
                        <wpg:cNvGrpSpPr>
                          <a:grpSpLocks noChangeAspect="1"/>
                        </wpg:cNvGrpSpPr>
                        <wpg:grpSpPr>
                          <a:xfrm>
                            <a:off x="237506" y="0"/>
                            <a:ext cx="1305329" cy="1285178"/>
                            <a:chOff x="-57269" y="0"/>
                            <a:chExt cx="3268468" cy="3219561"/>
                          </a:xfrm>
                        </wpg:grpSpPr>
                        <pic:pic xmlns:pic="http://schemas.openxmlformats.org/drawingml/2006/picture">
                          <pic:nvPicPr>
                            <pic:cNvPr id="1947754692" name="図 1947754692"/>
                            <pic:cNvPicPr>
                              <a:picLocks noChangeAspect="1"/>
                            </pic:cNvPicPr>
                          </pic:nvPicPr>
                          <pic:blipFill>
                            <a:blip r:embed="rId19"/>
                            <a:stretch>
                              <a:fillRect/>
                            </a:stretch>
                          </pic:blipFill>
                          <pic:spPr>
                            <a:xfrm>
                              <a:off x="1" y="0"/>
                              <a:ext cx="3211198" cy="3211199"/>
                            </a:xfrm>
                            <a:prstGeom prst="rect">
                              <a:avLst/>
                            </a:prstGeom>
                          </pic:spPr>
                        </pic:pic>
                        <wps:wsp>
                          <wps:cNvPr id="1613343662" name="直線コネクタ 1613343662"/>
                          <wps:cNvCnPr/>
                          <wps:spPr>
                            <a:xfrm>
                              <a:off x="137160" y="3093720"/>
                              <a:ext cx="7200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329443336" name="テキスト ボックス 6"/>
                          <wps:cNvSpPr txBox="1"/>
                          <wps:spPr>
                            <a:xfrm>
                              <a:off x="-57269" y="2732516"/>
                              <a:ext cx="1189670" cy="487045"/>
                            </a:xfrm>
                            <a:prstGeom prst="rect">
                              <a:avLst/>
                            </a:prstGeom>
                            <a:noFill/>
                          </wps:spPr>
                          <wps:txbx>
                            <w:txbxContent>
                              <w:p w14:paraId="03C80907" w14:textId="77777777" w:rsidR="00674DAB" w:rsidRPr="00674DAB" w:rsidRDefault="001C3E80" w:rsidP="00674DAB">
                                <w:pPr>
                                  <w:rPr>
                                    <w:rFonts w:ascii="Arial" w:hAnsi="Arial" w:cs="Arial"/>
                                    <w:b/>
                                    <w:bCs/>
                                    <w:color w:val="FFFFFF" w:themeColor="background1"/>
                                    <w:kern w:val="24"/>
                                    <w:sz w:val="12"/>
                                    <w:szCs w:val="12"/>
                                  </w:rPr>
                                </w:pPr>
                                <w:r w:rsidRPr="00674DAB">
                                  <w:rPr>
                                    <w:rFonts w:ascii="Arial" w:hAnsi="Arial" w:cs="Arial"/>
                                    <w:b/>
                                    <w:bCs/>
                                    <w:color w:val="FFFFFF" w:themeColor="background1"/>
                                    <w:kern w:val="24"/>
                                    <w:sz w:val="12"/>
                                    <w:szCs w:val="12"/>
                                  </w:rPr>
                                  <w:t>100 nm</w:t>
                                </w:r>
                              </w:p>
                            </w:txbxContent>
                          </wps:txbx>
                          <wps:bodyPr wrap="square" rtlCol="0"/>
                        </wps:wsp>
                      </wpg:grpSp>
                      <wpg:grpSp>
                        <wpg:cNvPr id="14" name="グループ化 13">
                          <a:extLst>
                            <a:ext uri="{FF2B5EF4-FFF2-40B4-BE49-F238E27FC236}">
                              <a16:creationId xmlns:a16="http://schemas.microsoft.com/office/drawing/2014/main" id="{0B8949D9-D363-59F1-96D4-F25A102866EB}"/>
                            </a:ext>
                          </a:extLst>
                        </wpg:cNvPr>
                        <wpg:cNvGrpSpPr>
                          <a:grpSpLocks noChangeAspect="1"/>
                        </wpg:cNvGrpSpPr>
                        <wpg:grpSpPr>
                          <a:xfrm>
                            <a:off x="1810987" y="0"/>
                            <a:ext cx="1324375" cy="1295338"/>
                            <a:chOff x="-44800" y="0"/>
                            <a:chExt cx="2053600" cy="2008800"/>
                          </a:xfrm>
                        </wpg:grpSpPr>
                        <pic:pic xmlns:pic="http://schemas.openxmlformats.org/drawingml/2006/picture">
                          <pic:nvPicPr>
                            <pic:cNvPr id="1517065616" name="図 1517065616">
                              <a:extLst>
                                <a:ext uri="{FF2B5EF4-FFF2-40B4-BE49-F238E27FC236}">
                                  <a16:creationId xmlns:a16="http://schemas.microsoft.com/office/drawing/2014/main" id="{27C14E25-D545-EB49-3C78-6A9B92FAE876}"/>
                                </a:ext>
                              </a:extLst>
                            </pic:cNvPr>
                            <pic:cNvPicPr>
                              <a:picLocks noChangeAspect="1"/>
                            </pic:cNvPicPr>
                          </pic:nvPicPr>
                          <pic:blipFill>
                            <a:blip r:embed="rId20">
                              <a:lum bright="5000" contrast="15000"/>
                            </a:blip>
                            <a:stretch>
                              <a:fillRect/>
                            </a:stretch>
                          </pic:blipFill>
                          <pic:spPr>
                            <a:xfrm>
                              <a:off x="0" y="0"/>
                              <a:ext cx="2008800" cy="2008800"/>
                            </a:xfrm>
                            <a:prstGeom prst="rect">
                              <a:avLst/>
                            </a:prstGeom>
                          </pic:spPr>
                        </pic:pic>
                        <wps:wsp>
                          <wps:cNvPr id="644496366" name="テキスト ボックス 11">
                            <a:extLst>
                              <a:ext uri="{FF2B5EF4-FFF2-40B4-BE49-F238E27FC236}">
                                <a16:creationId xmlns:a16="http://schemas.microsoft.com/office/drawing/2014/main" id="{2E5A6F23-4AD0-FF9A-3786-C722E0DF99F6}"/>
                              </a:ext>
                            </a:extLst>
                          </wps:cNvPr>
                          <wps:cNvSpPr txBox="1"/>
                          <wps:spPr>
                            <a:xfrm>
                              <a:off x="-44800" y="1701062"/>
                              <a:ext cx="641745" cy="288030"/>
                            </a:xfrm>
                            <a:prstGeom prst="rect">
                              <a:avLst/>
                            </a:prstGeom>
                            <a:noFill/>
                          </wps:spPr>
                          <wps:txbx>
                            <w:txbxContent>
                              <w:p w14:paraId="63AABF0E" w14:textId="77777777" w:rsidR="007D4A81" w:rsidRPr="007D4A81" w:rsidRDefault="001C3E80" w:rsidP="007D4A81">
                                <w:pPr>
                                  <w:rPr>
                                    <w:rFonts w:ascii="Arial" w:hAnsi="Arial" w:cs="Arial"/>
                                    <w:b/>
                                    <w:bCs/>
                                    <w:color w:val="FFFFFF" w:themeColor="background1"/>
                                    <w:kern w:val="24"/>
                                    <w:sz w:val="12"/>
                                    <w:szCs w:val="12"/>
                                  </w:rPr>
                                </w:pPr>
                                <w:r w:rsidRPr="007D4A81">
                                  <w:rPr>
                                    <w:rFonts w:ascii="Arial" w:hAnsi="Arial" w:cs="Arial"/>
                                    <w:b/>
                                    <w:bCs/>
                                    <w:color w:val="FFFFFF" w:themeColor="background1"/>
                                    <w:kern w:val="24"/>
                                    <w:sz w:val="12"/>
                                    <w:szCs w:val="12"/>
                                  </w:rPr>
                                  <w:t>10 nm</w:t>
                                </w:r>
                              </w:p>
                            </w:txbxContent>
                          </wps:txbx>
                          <wps:bodyPr wrap="square" rtlCol="0"/>
                        </wps:wsp>
                        <wps:wsp>
                          <wps:cNvPr id="1986061631" name="直線コネクタ 1986061631">
                            <a:extLst>
                              <a:ext uri="{FF2B5EF4-FFF2-40B4-BE49-F238E27FC236}">
                                <a16:creationId xmlns:a16="http://schemas.microsoft.com/office/drawing/2014/main" id="{C64F5FE7-0070-CBDB-DC28-F08EF631E14F}"/>
                              </a:ext>
                            </a:extLst>
                          </wps:cNvPr>
                          <wps:cNvCnPr/>
                          <wps:spPr>
                            <a:xfrm>
                              <a:off x="93253" y="1927365"/>
                              <a:ext cx="3600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4932938" name="テキスト ボックス 2"/>
                        <wps:cNvSpPr txBox="1"/>
                        <wps:spPr>
                          <a:xfrm>
                            <a:off x="0" y="0"/>
                            <a:ext cx="437438" cy="342249"/>
                          </a:xfrm>
                          <a:prstGeom prst="rect">
                            <a:avLst/>
                          </a:prstGeom>
                          <a:noFill/>
                          <a:ln w="6350">
                            <a:noFill/>
                          </a:ln>
                        </wps:spPr>
                        <wps:txbx>
                          <w:txbxContent>
                            <w:p w14:paraId="16DEE92A" w14:textId="77777777" w:rsidR="007D4A81" w:rsidRDefault="001C3E80" w:rsidP="007D4A81">
                              <w:pPr>
                                <w:rPr>
                                  <w:lang w:eastAsia="ja-JP"/>
                                </w:rPr>
                              </w:pPr>
                              <w:r>
                                <w:rPr>
                                  <w:rFonts w:hint="eastAsia"/>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50022017" name="テキスト ボックス 2"/>
                        <wps:cNvSpPr txBox="1"/>
                        <wps:spPr>
                          <a:xfrm>
                            <a:off x="1565129" y="0"/>
                            <a:ext cx="437438" cy="342249"/>
                          </a:xfrm>
                          <a:prstGeom prst="rect">
                            <a:avLst/>
                          </a:prstGeom>
                          <a:noFill/>
                          <a:ln w="6350">
                            <a:noFill/>
                          </a:ln>
                        </wps:spPr>
                        <wps:txbx>
                          <w:txbxContent>
                            <w:p w14:paraId="3A443B3D" w14:textId="77777777" w:rsidR="007D4A81" w:rsidRDefault="001C3E80" w:rsidP="007D4A81">
                              <w:pPr>
                                <w:rPr>
                                  <w:lang w:eastAsia="ja-JP"/>
                                </w:rPr>
                              </w:pPr>
                              <w:r>
                                <w:rPr>
                                  <w:rFonts w:hint="eastAsia"/>
                                  <w:lang w:eastAsia="ja-JP"/>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758267544" name="直線コネクタ 7"/>
                        <wps:cNvCnPr/>
                        <wps:spPr>
                          <a:xfrm flipH="1" flipV="1">
                            <a:off x="1110343" y="1965366"/>
                            <a:ext cx="318079" cy="1905"/>
                          </a:xfrm>
                          <a:prstGeom prst="line">
                            <a:avLst/>
                          </a:prstGeom>
                          <a:ln w="6350">
                            <a:solidFill>
                              <a:schemeClr val="accent3"/>
                            </a:solidFill>
                          </a:ln>
                        </wps:spPr>
                        <wps:style>
                          <a:lnRef idx="1">
                            <a:schemeClr val="accent1"/>
                          </a:lnRef>
                          <a:fillRef idx="0">
                            <a:schemeClr val="accent1"/>
                          </a:fillRef>
                          <a:effectRef idx="0">
                            <a:schemeClr val="accent1"/>
                          </a:effectRef>
                          <a:fontRef idx="minor">
                            <a:schemeClr val="tx1"/>
                          </a:fontRef>
                        </wps:style>
                        <wps:bodyPr/>
                      </wps:wsp>
                      <wps:wsp>
                        <wps:cNvPr id="221967127" name="直線矢印コネクタ 10"/>
                        <wps:cNvCnPr/>
                        <wps:spPr>
                          <a:xfrm flipH="1" flipV="1">
                            <a:off x="1267196" y="2056905"/>
                            <a:ext cx="0" cy="107945"/>
                          </a:xfrm>
                          <a:prstGeom prst="straightConnector1">
                            <a:avLst/>
                          </a:prstGeom>
                          <a:ln w="6350">
                            <a:solidFill>
                              <a:schemeClr val="accent3"/>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125329061" name="直線コネクタ 7"/>
                        <wps:cNvCnPr/>
                        <wps:spPr>
                          <a:xfrm flipH="1">
                            <a:off x="504701" y="2386940"/>
                            <a:ext cx="607587" cy="13334"/>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63628499" name="直線コネクタ 7"/>
                        <wps:cNvCnPr/>
                        <wps:spPr>
                          <a:xfrm flipH="1">
                            <a:off x="510639" y="2476005"/>
                            <a:ext cx="607587" cy="13334"/>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1792775050" name="直線矢印コネクタ 10"/>
                        <wps:cNvCnPr/>
                        <wps:spPr>
                          <a:xfrm rot="10680000">
                            <a:off x="815686" y="2484417"/>
                            <a:ext cx="0" cy="178426"/>
                          </a:xfrm>
                          <a:prstGeom prst="straightConnector1">
                            <a:avLst/>
                          </a:prstGeom>
                          <a:ln w="6350">
                            <a:tailEnd type="stealth" w="sm" len="sm"/>
                          </a:ln>
                        </wps:spPr>
                        <wps:style>
                          <a:lnRef idx="1">
                            <a:schemeClr val="accent1"/>
                          </a:lnRef>
                          <a:fillRef idx="0">
                            <a:schemeClr val="accent1"/>
                          </a:fillRef>
                          <a:effectRef idx="0">
                            <a:schemeClr val="accent1"/>
                          </a:effectRef>
                          <a:fontRef idx="minor">
                            <a:schemeClr val="tx1"/>
                          </a:fontRef>
                        </wps:style>
                        <wps:bodyPr/>
                      </wps:wsp>
                      <wps:wsp>
                        <wps:cNvPr id="217663537" name="テキスト ボックス 25"/>
                        <wps:cNvSpPr txBox="1"/>
                        <wps:spPr>
                          <a:xfrm>
                            <a:off x="2238499" y="2012867"/>
                            <a:ext cx="430306" cy="237247"/>
                          </a:xfrm>
                          <a:prstGeom prst="rect">
                            <a:avLst/>
                          </a:prstGeom>
                          <a:noFill/>
                        </wps:spPr>
                        <wps:txbx>
                          <w:txbxContent>
                            <w:p w14:paraId="72D4EDDA" w14:textId="77777777" w:rsidR="00C11905" w:rsidRPr="005C6891" w:rsidRDefault="001C3E80" w:rsidP="00C11905">
                              <w:pPr>
                                <w:textAlignment w:val="baseline"/>
                                <w:rPr>
                                  <w:rFonts w:cstheme="minorHAnsi"/>
                                  <w:color w:val="FFFFFF" w:themeColor="background1"/>
                                  <w:kern w:val="24"/>
                                  <w:sz w:val="24"/>
                                  <w:szCs w:val="24"/>
                                  <w:lang w:eastAsia="ja-JP"/>
                                </w:rPr>
                              </w:pPr>
                              <w:r w:rsidRPr="005C6891">
                                <w:rPr>
                                  <w:rFonts w:cstheme="minorHAnsi" w:hint="eastAsia"/>
                                  <w:color w:val="FFFFFF" w:themeColor="background1"/>
                                  <w:kern w:val="24"/>
                                  <w:sz w:val="20"/>
                                  <w:szCs w:val="20"/>
                                  <w:lang w:eastAsia="ja-JP"/>
                                </w:rPr>
                                <w:t>Rh</w:t>
                              </w:r>
                            </w:p>
                          </w:txbxContent>
                        </wps:txbx>
                        <wps:bodyPr wrap="square"/>
                      </wps:wsp>
                      <wps:wsp>
                        <wps:cNvPr id="1263132406" name="テキスト ボックス 25"/>
                        <wps:cNvSpPr txBox="1"/>
                        <wps:spPr>
                          <a:xfrm>
                            <a:off x="2238499" y="2998519"/>
                            <a:ext cx="430306" cy="237247"/>
                          </a:xfrm>
                          <a:prstGeom prst="rect">
                            <a:avLst/>
                          </a:prstGeom>
                          <a:noFill/>
                        </wps:spPr>
                        <wps:txbx>
                          <w:txbxContent>
                            <w:p w14:paraId="261C998C" w14:textId="77777777" w:rsidR="00D60714" w:rsidRPr="005C6891" w:rsidRDefault="001C3E80" w:rsidP="00D60714">
                              <w:pPr>
                                <w:textAlignment w:val="baseline"/>
                                <w:rPr>
                                  <w:rFonts w:cstheme="minorHAnsi"/>
                                  <w:color w:val="FFFFFF" w:themeColor="background1"/>
                                  <w:kern w:val="24"/>
                                  <w:sz w:val="24"/>
                                  <w:szCs w:val="24"/>
                                  <w:lang w:eastAsia="ja-JP"/>
                                </w:rPr>
                              </w:pPr>
                              <w:r w:rsidRPr="005C6891">
                                <w:rPr>
                                  <w:rFonts w:cstheme="minorHAnsi" w:hint="eastAsia"/>
                                  <w:color w:val="FFFFFF" w:themeColor="background1"/>
                                  <w:kern w:val="24"/>
                                  <w:sz w:val="20"/>
                                  <w:szCs w:val="20"/>
                                  <w:lang w:eastAsia="ja-JP"/>
                                </w:rPr>
                                <w:t>STO</w:t>
                              </w:r>
                            </w:p>
                          </w:txbxContent>
                        </wps:txbx>
                        <wps:bodyPr wrap="square"/>
                      </wps:wsp>
                    </wpg:wgp>
                  </a:graphicData>
                </a:graphic>
              </wp:anchor>
            </w:drawing>
          </mc:Choice>
          <mc:Fallback>
            <w:pict>
              <v:group w14:anchorId="0593279E" id="グループ化 3" o:spid="_x0000_s1027" style="position:absolute;left:0;text-align:left;margin-left:-6.3pt;margin-top:-417.55pt;width:250.8pt;height:257.45pt;z-index:251662336" coordsize="31852,327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&#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">
                <v:group id="グループ化 1" o:spid="_x0000_s1028" style="position:absolute;left:2553;top:13181;width:29299;height:19520" coordorigin=",-824" coordsize="66873,4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347015660" o:spid="_x0000_s1029" type="#_x0000_t75" style="position:absolute;width:43200;height:4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">
                    <v:imagedata r:id="rId21" o:title=""/>
                  </v:shape>
                  <v:shape id="図 655986369" o:spid="_x0000_s1030" type="#_x0000_t75" style="position:absolute;left:45124;width:20662;height:20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">
                    <v:imagedata r:id="rId22" o:title="" croptop="21840f" cropbottom="21850f" cropleft="21699f" cropright="21922f"/>
                  </v:shape>
                  <v:shape id="図 1580069969" o:spid="_x0000_s1031" type="#_x0000_t75" style="position:absolute;left:45124;top:22538;width:20662;height:20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">
                    <v:imagedata r:id="rId23" o:title="" croptop="21839f" cropbottom="21850f" cropleft="21700f" cropright="21921f"/>
                  </v:shape>
                  <v:shapetype id="_x0000_t202" coordsize="21600,21600" o:spt="202" path="m,l,21600r21600,l21600,xe">
                    <v:stroke joinstyle="miter"/>
                    <v:path gradientshapeok="t" o:connecttype="rect"/>
                  </v:shapetype>
                  <v:shape id="テキスト ボックス 9" o:spid="_x0000_s1032" type="#_x0000_t202" style="position:absolute;left:928;top:36939;width:12907;height:6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" filled="f" stroked="f">
                    <v:textbox>
                      <w:txbxContent>
                        <w:p w14:paraId="4558DD1E" w14:textId="77777777" w:rsidR="00CA4DE8" w:rsidRPr="00CA4DE8" w:rsidRDefault="001C3E80" w:rsidP="00CA4DE8">
                          <w:pPr>
                            <w:rPr>
                              <w:rFonts w:ascii="Arial" w:hAnsi="Arial" w:cs="Arial"/>
                              <w:b/>
                              <w:bCs/>
                              <w:color w:val="000000" w:themeColor="text1"/>
                              <w:kern w:val="24"/>
                            </w:rPr>
                          </w:pPr>
                          <w:r w:rsidRPr="00CA4DE8">
                            <w:rPr>
                              <w:rFonts w:ascii="Arial" w:hAnsi="Arial" w:cs="Arial"/>
                              <w:b/>
                              <w:bCs/>
                              <w:color w:val="000000" w:themeColor="text1"/>
                              <w:kern w:val="24"/>
                            </w:rPr>
                            <w:t>2 nm</w:t>
                          </w:r>
                        </w:p>
                      </w:txbxContent>
                    </v:textbox>
                  </v:shape>
                  <v:line id="直線コネクタ 1001943411" o:spid="_x0000_s1033" style="position:absolute;visibility:visible;mso-wrap-style:square" from="1437,42063" to="11589,42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" strokecolor="black [3213]" strokeweight="2.25pt"/>
                  <v:shape id="テキスト ボックス 25" o:spid="_x0000_s1034" type="#_x0000_t202" style="position:absolute;left:43767;top:-824;width:13482;height:7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" filled="f" stroked="f">
                    <v:textbox>
                      <w:txbxContent>
                        <w:p w14:paraId="588702EE" w14:textId="77777777" w:rsidR="00CA4DE8" w:rsidRPr="00C11905" w:rsidRDefault="001C3E80" w:rsidP="00CA4DE8">
                          <w:pPr>
                            <w:textAlignment w:val="baseline"/>
                            <w:rPr>
                              <w:rFonts w:cstheme="minorHAnsi"/>
                              <w:color w:val="FFFFFF" w:themeColor="background1"/>
                              <w:kern w:val="24"/>
                            </w:rPr>
                          </w:pPr>
                          <w:r w:rsidRPr="00C11905">
                            <w:rPr>
                              <w:rFonts w:cstheme="minorHAnsi"/>
                              <w:color w:val="FFFFFF" w:themeColor="background1"/>
                              <w:kern w:val="24"/>
                              <w:lang w:eastAsia="ja-JP"/>
                            </w:rPr>
                            <w:t>(d)</w:t>
                          </w:r>
                        </w:p>
                      </w:txbxContent>
                    </v:textbox>
                  </v:shape>
                  <v:shape id="テキスト ボックス 26" o:spid="_x0000_s1035" type="#_x0000_t202" style="position:absolute;left:50825;top:2510;width:10708;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" filled="f" stroked="f">
                    <v:textbox>
                      <w:txbxContent>
                        <w:p w14:paraId="49DC8377" w14:textId="77777777" w:rsidR="00CA4DE8" w:rsidRPr="00F7420C" w:rsidRDefault="001C3E80" w:rsidP="00CA4DE8">
                          <w:pPr>
                            <w:textAlignment w:val="baseline"/>
                            <w:rPr>
                              <w:rFonts w:ascii="Arial" w:hAnsi="Arial" w:cs="Arial"/>
                              <w:color w:val="FFFFFF" w:themeColor="background1"/>
                              <w:kern w:val="24"/>
                              <w:sz w:val="16"/>
                              <w:szCs w:val="16"/>
                            </w:rPr>
                          </w:pPr>
                          <w:r w:rsidRPr="00F7420C">
                            <w:rPr>
                              <w:rFonts w:ascii="Arial" w:hAnsi="Arial" w:cs="Arial"/>
                              <w:color w:val="FFFFFF" w:themeColor="background1"/>
                              <w:kern w:val="24"/>
                              <w:sz w:val="16"/>
                              <w:szCs w:val="16"/>
                            </w:rPr>
                            <w:t>(200)</w:t>
                          </w:r>
                        </w:p>
                      </w:txbxContent>
                    </v:textbox>
                  </v:shape>
                  <v:shape id="テキスト ボックス 18" o:spid="_x0000_s1036" type="#_x0000_t202" style="position:absolute;left:56708;top:4963;width:9833;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" filled="f" stroked="f">
                    <v:textbox>
                      <w:txbxContent>
                        <w:p w14:paraId="2E092D97" w14:textId="77777777" w:rsidR="00CA4DE8" w:rsidRPr="00F7420C" w:rsidRDefault="001C3E80" w:rsidP="00CA4DE8">
                          <w:pPr>
                            <w:textAlignment w:val="baseline"/>
                            <w:rPr>
                              <w:rFonts w:ascii="Arial" w:hAnsi="Arial" w:cs="Arial"/>
                              <w:color w:val="FFFFFF" w:themeColor="background1"/>
                              <w:kern w:val="24"/>
                              <w:sz w:val="16"/>
                              <w:szCs w:val="16"/>
                            </w:rPr>
                          </w:pPr>
                          <w:r w:rsidRPr="00F7420C">
                            <w:rPr>
                              <w:rFonts w:ascii="Arial" w:hAnsi="Arial" w:cs="Arial"/>
                              <w:color w:val="FFFFFF" w:themeColor="background1"/>
                              <w:kern w:val="24"/>
                              <w:sz w:val="16"/>
                              <w:szCs w:val="16"/>
                            </w:rPr>
                            <w:t>(111)</w:t>
                          </w:r>
                        </w:p>
                      </w:txbxContent>
                    </v:textbox>
                  </v:shape>
                  <v:shape id="テキスト ボックス 22" o:spid="_x0000_s1037" type="#_x0000_t202" style="position:absolute;left:57309;top:15371;width:9446;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" filled="f" stroked="f">
                    <v:textbox>
                      <w:txbxContent>
                        <w:p w14:paraId="61DCE57A" w14:textId="77777777" w:rsidR="00CA4DE8" w:rsidRPr="0007717C" w:rsidRDefault="001C3E80" w:rsidP="00CA4DE8">
                          <w:pPr>
                            <w:textAlignment w:val="baseline"/>
                            <w:rPr>
                              <w:rFonts w:ascii="Arial" w:hAnsi="Arial" w:cs="Arial"/>
                              <w:color w:val="FFFFFF" w:themeColor="background1"/>
                              <w:kern w:val="24"/>
                              <w:sz w:val="16"/>
                              <w:szCs w:val="16"/>
                            </w:rPr>
                          </w:pPr>
                          <w:r w:rsidRPr="0007717C">
                            <w:rPr>
                              <w:rFonts w:ascii="Arial" w:hAnsi="Arial" w:cs="Arial"/>
                              <w:color w:val="FFFFFF" w:themeColor="background1"/>
                              <w:kern w:val="24"/>
                              <w:sz w:val="16"/>
                              <w:szCs w:val="16"/>
                            </w:rPr>
                            <w:t>[110]</w:t>
                          </w:r>
                        </w:p>
                      </w:txbxContent>
                    </v:textbox>
                  </v:shape>
                  <v:shape id="テキスト ボックス 25" o:spid="_x0000_s1038" type="#_x0000_t202" style="position:absolute;left:43767;top:21840;width:9137;height:7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" filled="f" stroked="f">
                    <v:textbox>
                      <w:txbxContent>
                        <w:p w14:paraId="35EE9750" w14:textId="77777777" w:rsidR="00CA4DE8" w:rsidRPr="00C11905" w:rsidRDefault="001C3E80" w:rsidP="00CA4DE8">
                          <w:pPr>
                            <w:textAlignment w:val="baseline"/>
                            <w:rPr>
                              <w:rFonts w:cstheme="minorHAnsi"/>
                              <w:color w:val="FFFFFF" w:themeColor="background1"/>
                              <w:kern w:val="24"/>
                            </w:rPr>
                          </w:pPr>
                          <w:r w:rsidRPr="00C11905">
                            <w:rPr>
                              <w:rFonts w:cstheme="minorHAnsi"/>
                              <w:color w:val="FFFFFF" w:themeColor="background1"/>
                              <w:kern w:val="24"/>
                              <w:lang w:eastAsia="ja-JP"/>
                            </w:rPr>
                            <w:t>(e)</w:t>
                          </w:r>
                        </w:p>
                      </w:txbxContent>
                    </v:textbox>
                  </v:shape>
                  <v:shape id="テキスト ボックス 26" o:spid="_x0000_s1039" type="#_x0000_t202" style="position:absolute;left:50688;top:24941;width:10418;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" filled="f" stroked="f">
                    <v:textbox>
                      <w:txbxContent>
                        <w:p w14:paraId="620C83E3" w14:textId="77777777" w:rsidR="00CA4DE8" w:rsidRPr="00871AF4" w:rsidRDefault="001C3E80" w:rsidP="00CA4DE8">
                          <w:pPr>
                            <w:textAlignment w:val="baseline"/>
                            <w:rPr>
                              <w:rFonts w:ascii="Arial" w:hAnsi="Arial" w:cs="Arial"/>
                              <w:color w:val="FFFFFF" w:themeColor="background1"/>
                              <w:kern w:val="24"/>
                              <w:sz w:val="16"/>
                              <w:szCs w:val="16"/>
                            </w:rPr>
                          </w:pPr>
                          <w:r w:rsidRPr="00871AF4">
                            <w:rPr>
                              <w:rFonts w:ascii="Arial" w:hAnsi="Arial" w:cs="Arial"/>
                              <w:color w:val="FFFFFF" w:themeColor="background1"/>
                              <w:kern w:val="24"/>
                              <w:sz w:val="16"/>
                              <w:szCs w:val="16"/>
                            </w:rPr>
                            <w:t>(200)</w:t>
                          </w:r>
                        </w:p>
                      </w:txbxContent>
                    </v:textbox>
                  </v:shape>
                  <v:shape id="テキスト ボックス 22" o:spid="_x0000_s1040" type="#_x0000_t202" style="position:absolute;left:57249;top:37894;width:9624;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" filled="f" stroked="f">
                    <v:textbox>
                      <w:txbxContent>
                        <w:p w14:paraId="704ED449" w14:textId="77777777" w:rsidR="00CA4DE8" w:rsidRPr="00D75367" w:rsidRDefault="001C3E80" w:rsidP="00CA4DE8">
                          <w:pPr>
                            <w:textAlignment w:val="baseline"/>
                            <w:rPr>
                              <w:rFonts w:ascii="Arial" w:hAnsi="Arial" w:cs="Arial"/>
                              <w:color w:val="FFFFFF" w:themeColor="background1"/>
                              <w:kern w:val="24"/>
                              <w:sz w:val="16"/>
                              <w:szCs w:val="16"/>
                            </w:rPr>
                          </w:pPr>
                          <w:r w:rsidRPr="00D75367">
                            <w:rPr>
                              <w:rFonts w:ascii="Arial" w:hAnsi="Arial" w:cs="Arial"/>
                              <w:color w:val="FFFFFF" w:themeColor="background1"/>
                              <w:kern w:val="24"/>
                              <w:sz w:val="16"/>
                              <w:szCs w:val="16"/>
                            </w:rPr>
                            <w:t>[110]</w:t>
                          </w:r>
                        </w:p>
                      </w:txbxContent>
                    </v:textbox>
                  </v:shape>
                  <v:oval id="楕円 15550388" o:spid="_x0000_s1041" style="position:absolute;left:54606;top:6243;width:1779;height:1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" filled="f" strokecolor="#03af7a [3206]" strokeweight="1pt"/>
                  <v:oval id="楕円 1771748975" o:spid="_x0000_s1042" style="position:absolute;left:54606;top:28771;width:1779;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" filled="f" strokecolor="#ff4b00 [3204]" strokeweight="1pt"/>
                  <v:oval id="楕円 1081050503" o:spid="_x0000_s1043" style="position:absolute;left:57051;top:7878;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" filled="f" strokecolor="#03af7a [3206]" strokeweight="1pt"/>
                  <v:oval id="楕円 1949698388" o:spid="_x0000_s1044" style="position:absolute;left:56892;top:30300;width:1779;height:1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" filled="f" strokecolor="#ff4b00 [3204]" strokeweight="1pt"/>
                  <v:shape id="テキスト ボックス 18" o:spid="_x0000_s1045" type="#_x0000_t202" style="position:absolute;left:56785;top:27034;width:9970;height:5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" filled="f" stroked="f">
                    <v:textbox>
                      <w:txbxContent>
                        <w:p w14:paraId="1A7ABD9A" w14:textId="77777777" w:rsidR="00CA4DE8" w:rsidRPr="00D75367" w:rsidRDefault="001C3E80" w:rsidP="00CA4DE8">
                          <w:pPr>
                            <w:textAlignment w:val="baseline"/>
                            <w:rPr>
                              <w:rFonts w:ascii="Arial" w:hAnsi="Arial" w:cs="Arial"/>
                              <w:color w:val="FFFFFF" w:themeColor="background1"/>
                              <w:kern w:val="24"/>
                              <w:sz w:val="16"/>
                              <w:szCs w:val="16"/>
                            </w:rPr>
                          </w:pPr>
                          <w:r w:rsidRPr="00D75367">
                            <w:rPr>
                              <w:rFonts w:ascii="Arial" w:hAnsi="Arial" w:cs="Arial"/>
                              <w:color w:val="FFFFFF" w:themeColor="background1"/>
                              <w:kern w:val="24"/>
                              <w:sz w:val="16"/>
                              <w:szCs w:val="16"/>
                            </w:rPr>
                            <w:t>(111)</w:t>
                          </w:r>
                        </w:p>
                      </w:txbxContent>
                    </v:textbox>
                  </v:shape>
                </v:group>
                <v:shape id="テキスト ボックス 2" o:spid="_x0000_s1046" type="#_x0000_t202" style="position:absolute;left:59;top:13537;width:3574;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" filled="f" stroked="f" strokeweight=".5pt">
                  <v:textbox>
                    <w:txbxContent>
                      <w:p w14:paraId="0E221255" w14:textId="77777777" w:rsidR="00594358" w:rsidRDefault="001C3E80" w:rsidP="00594358">
                        <w:pPr>
                          <w:rPr>
                            <w:lang w:eastAsia="ja-JP"/>
                          </w:rPr>
                        </w:pPr>
                        <w:r>
                          <w:rPr>
                            <w:rFonts w:hint="eastAsia"/>
                            <w:lang w:eastAsia="ja-JP"/>
                          </w:rPr>
                          <w:t>(c)</w:t>
                        </w:r>
                      </w:p>
                    </w:txbxContent>
                  </v:textbox>
                </v:shape>
                <v:line id="直線コネクタ 7" o:spid="_x0000_s1047" style="position:absolute;flip:x y;visibility:visible;mso-wrap-style:square" from="11103,20544" to="14284,20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" strokecolor="#03af7a [3206]" strokeweight=".5pt"/>
                <v:shape id="テキスト ボックス 8" o:spid="_x0000_s1048" type="#_x0000_t202" style="position:absolute;left:6709;top:14428;width:8139;height:4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" filled="f" stroked="f">
                  <v:textbox>
                    <w:txbxContent>
                      <w:p w14:paraId="097DC78E" w14:textId="77777777" w:rsidR="009D6F2A" w:rsidRPr="00F532FD" w:rsidRDefault="001C3E80">
                        <w:pPr>
                          <w:rPr>
                            <w:color w:val="03AF7A" w:themeColor="accent3"/>
                            <w:lang w:eastAsia="ja-JP"/>
                          </w:rPr>
                        </w:pPr>
                        <w:r w:rsidRPr="00F532FD">
                          <w:rPr>
                            <w:rFonts w:hint="eastAsia"/>
                            <w:color w:val="03AF7A" w:themeColor="accent3"/>
                            <w:lang w:eastAsia="ja-JP"/>
                          </w:rPr>
                          <w:t>Rh(100)</w:t>
                        </w:r>
                        <w:r w:rsidR="0017623E" w:rsidRPr="00F532FD">
                          <w:rPr>
                            <w:rFonts w:hint="eastAsia"/>
                            <w:color w:val="03AF7A" w:themeColor="accent3"/>
                            <w:sz w:val="20"/>
                            <w:szCs w:val="20"/>
                            <w:lang w:eastAsia="ja-JP"/>
                          </w:rPr>
                          <w:t xml:space="preserve">     d = 0.3</w:t>
                        </w:r>
                        <w:r w:rsidR="00313574">
                          <w:rPr>
                            <w:rFonts w:hint="eastAsia"/>
                            <w:color w:val="03AF7A" w:themeColor="accent3"/>
                            <w:sz w:val="20"/>
                            <w:szCs w:val="20"/>
                            <w:lang w:eastAsia="ja-JP"/>
                          </w:rPr>
                          <w:t>8</w:t>
                        </w:r>
                        <w:r w:rsidR="0017623E" w:rsidRPr="00F532FD">
                          <w:rPr>
                            <w:rFonts w:hint="eastAsia"/>
                            <w:color w:val="03AF7A" w:themeColor="accent3"/>
                            <w:sz w:val="20"/>
                            <w:szCs w:val="20"/>
                            <w:lang w:eastAsia="ja-JP"/>
                          </w:rPr>
                          <w:t xml:space="preserve"> nm</w:t>
                        </w:r>
                      </w:p>
                    </w:txbxContent>
                  </v:textbox>
                </v:shape>
                <v:shape id="テキスト ボックス 8" o:spid="_x0000_s1049" type="#_x0000_t202" style="position:absolute;left:8906;top:25531;width:7925;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" filled="f" stroked="f">
                  <v:textbox>
                    <w:txbxContent>
                      <w:p w14:paraId="3353358F" w14:textId="77777777" w:rsidR="0017623E" w:rsidRPr="0017623E" w:rsidRDefault="001C3E80" w:rsidP="0017623E">
                        <w:pPr>
                          <w:rPr>
                            <w:sz w:val="20"/>
                            <w:szCs w:val="20"/>
                            <w:lang w:eastAsia="ja-JP"/>
                          </w:rPr>
                        </w:pPr>
                        <w:r>
                          <w:rPr>
                            <w:rFonts w:hint="eastAsia"/>
                            <w:lang w:eastAsia="ja-JP"/>
                          </w:rPr>
                          <w:t>STO(100)</w:t>
                        </w:r>
                        <w:r w:rsidRPr="0017623E">
                          <w:rPr>
                            <w:rFonts w:hint="eastAsia"/>
                            <w:sz w:val="20"/>
                            <w:szCs w:val="20"/>
                            <w:lang w:eastAsia="ja-JP"/>
                          </w:rPr>
                          <w:t xml:space="preserve"> </w:t>
                        </w:r>
                        <w:r>
                          <w:rPr>
                            <w:rFonts w:hint="eastAsia"/>
                            <w:sz w:val="20"/>
                            <w:szCs w:val="20"/>
                            <w:lang w:eastAsia="ja-JP"/>
                          </w:rPr>
                          <w:t>d</w:t>
                        </w:r>
                        <w:r w:rsidRPr="0017623E">
                          <w:rPr>
                            <w:rFonts w:hint="eastAsia"/>
                            <w:sz w:val="20"/>
                            <w:szCs w:val="20"/>
                            <w:lang w:eastAsia="ja-JP"/>
                          </w:rPr>
                          <w:t xml:space="preserve"> = 0.</w:t>
                        </w:r>
                        <w:r>
                          <w:rPr>
                            <w:rFonts w:hint="eastAsia"/>
                            <w:sz w:val="20"/>
                            <w:szCs w:val="20"/>
                            <w:lang w:eastAsia="ja-JP"/>
                          </w:rPr>
                          <w:t>39 nm</w:t>
                        </w:r>
                      </w:p>
                      <w:p w14:paraId="1A3A8E8F" w14:textId="77777777" w:rsidR="0017623E" w:rsidRDefault="0017623E">
                        <w:pPr>
                          <w:rPr>
                            <w:lang w:eastAsia="ja-JP"/>
                          </w:rPr>
                        </w:pPr>
                      </w:p>
                      <w:p w14:paraId="537BD518" w14:textId="77777777" w:rsidR="0017623E" w:rsidRDefault="0017623E">
                        <w:pPr>
                          <w:rPr>
                            <w:lang w:eastAsia="ja-JP"/>
                          </w:rPr>
                        </w:pPr>
                      </w:p>
                    </w:txbxContent>
                  </v:textbox>
                </v:shape>
                <v:shapetype id="_x0000_t32" coordsize="21600,21600" o:spt="32" o:oned="t" path="m,l21600,21600e" filled="f">
                  <v:path arrowok="t" fillok="f" o:connecttype="none"/>
                  <o:lock v:ext="edit" shapetype="t"/>
                </v:shapetype>
                <v:shape id="直線矢印コネクタ 10" o:spid="_x0000_s1050" type="#_x0000_t32" style="position:absolute;left:8038;top:22100;width:0;height:1785;rotation:-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" strokecolor="#f24700 [3044]" strokeweight=".5pt">
                  <v:stroke endarrow="classic" endarrowwidth="narrow" endarrowlength="short"/>
                </v:shape>
                <v:shape id="直線矢印コネクタ 10" o:spid="_x0000_s1051" type="#_x0000_t32" style="position:absolute;left:12671;top:18525;width:0;height:10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" strokecolor="#03af7a [3206]" strokeweight=".5pt">
                  <v:stroke endarrow="classic" endarrowwidth="narrow" endarrowlength="short"/>
                </v:shape>
                <v:group id="_x0000_s1052" style="position:absolute;left:2375;width:13053;height:12851" coordorigin="-572" coordsize="32684,3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">
                  <o:lock v:ext="edit" aspectratio="t"/>
                  <v:shape id="図 1947754692" o:spid="_x0000_s1053" type="#_x0000_t75" style="position:absolute;width:32111;height:32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">
                    <v:imagedata r:id="rId24" o:title=""/>
                  </v:shape>
                  <v:line id="直線コネクタ 1613343662" o:spid="_x0000_s1054" style="position:absolute;visibility:visible;mso-wrap-style:square" from="1371,30937" to="8571,30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" strokecolor="white [3212]" strokeweight="2.25pt"/>
                  <v:shape id="テキスト ボックス 6" o:spid="_x0000_s1055" type="#_x0000_t202" style="position:absolute;left:-572;top:27325;width:11896;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" filled="f" stroked="f">
                    <v:textbox>
                      <w:txbxContent>
                        <w:p w14:paraId="03C80907" w14:textId="77777777" w:rsidR="00674DAB" w:rsidRPr="00674DAB" w:rsidRDefault="001C3E80" w:rsidP="00674DAB">
                          <w:pPr>
                            <w:rPr>
                              <w:rFonts w:ascii="Arial" w:hAnsi="Arial" w:cs="Arial"/>
                              <w:b/>
                              <w:bCs/>
                              <w:color w:val="FFFFFF" w:themeColor="background1"/>
                              <w:kern w:val="24"/>
                              <w:sz w:val="12"/>
                              <w:szCs w:val="12"/>
                            </w:rPr>
                          </w:pPr>
                          <w:r w:rsidRPr="00674DAB">
                            <w:rPr>
                              <w:rFonts w:ascii="Arial" w:hAnsi="Arial" w:cs="Arial"/>
                              <w:b/>
                              <w:bCs/>
                              <w:color w:val="FFFFFF" w:themeColor="background1"/>
                              <w:kern w:val="24"/>
                              <w:sz w:val="12"/>
                              <w:szCs w:val="12"/>
                            </w:rPr>
                            <w:t>100 nm</w:t>
                          </w:r>
                        </w:p>
                      </w:txbxContent>
                    </v:textbox>
                  </v:shape>
                </v:group>
                <v:group id="グループ化 13" o:spid="_x0000_s1056" style="position:absolute;left:18109;width:13244;height:12953" coordorigin="-448" coordsize="20536,20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o:lock v:ext="edit" aspectratio="t"/>
                  <v:shape id="図 1517065616" o:spid="_x0000_s1057" type="#_x0000_t75" style="position:absolute;width:20088;height:20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">
                    <v:imagedata r:id="rId25" o:title="" gain="76205f" blacklevel="1311f"/>
                  </v:shape>
                  <v:shape id="テキスト ボックス 11" o:spid="_x0000_s1058" type="#_x0000_t202" style="position:absolute;left:-448;top:17010;width:6417;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" filled="f" stroked="f">
                    <v:textbox>
                      <w:txbxContent>
                        <w:p w14:paraId="63AABF0E" w14:textId="77777777" w:rsidR="007D4A81" w:rsidRPr="007D4A81" w:rsidRDefault="001C3E80" w:rsidP="007D4A81">
                          <w:pPr>
                            <w:rPr>
                              <w:rFonts w:ascii="Arial" w:hAnsi="Arial" w:cs="Arial"/>
                              <w:b/>
                              <w:bCs/>
                              <w:color w:val="FFFFFF" w:themeColor="background1"/>
                              <w:kern w:val="24"/>
                              <w:sz w:val="12"/>
                              <w:szCs w:val="12"/>
                            </w:rPr>
                          </w:pPr>
                          <w:r w:rsidRPr="007D4A81">
                            <w:rPr>
                              <w:rFonts w:ascii="Arial" w:hAnsi="Arial" w:cs="Arial"/>
                              <w:b/>
                              <w:bCs/>
                              <w:color w:val="FFFFFF" w:themeColor="background1"/>
                              <w:kern w:val="24"/>
                              <w:sz w:val="12"/>
                              <w:szCs w:val="12"/>
                            </w:rPr>
                            <w:t>10 nm</w:t>
                          </w:r>
                        </w:p>
                      </w:txbxContent>
                    </v:textbox>
                  </v:shape>
                  <v:line id="直線コネクタ 1986061631" o:spid="_x0000_s1059" style="position:absolute;visibility:visible;mso-wrap-style:square" from="932,19273" to="4532,19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" strokecolor="white [3212]" strokeweight="2.25pt"/>
                </v:group>
                <v:shape id="テキスト ボックス 2" o:spid="_x0000_s1060" type="#_x0000_t202" style="position:absolute;width:4374;height:3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" filled="f" stroked="f" strokeweight=".5pt">
                  <v:textbox>
                    <w:txbxContent>
                      <w:p w14:paraId="16DEE92A" w14:textId="77777777" w:rsidR="007D4A81" w:rsidRDefault="001C3E80" w:rsidP="007D4A81">
                        <w:pPr>
                          <w:rPr>
                            <w:lang w:eastAsia="ja-JP"/>
                          </w:rPr>
                        </w:pPr>
                        <w:r>
                          <w:rPr>
                            <w:rFonts w:hint="eastAsia"/>
                            <w:lang w:eastAsia="ja-JP"/>
                          </w:rPr>
                          <w:t>(a)</w:t>
                        </w:r>
                      </w:p>
                    </w:txbxContent>
                  </v:textbox>
                </v:shape>
                <v:shape id="テキスト ボックス 2" o:spid="_x0000_s1061" type="#_x0000_t202" style="position:absolute;left:15651;width:4374;height:3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" filled="f" stroked="f" strokeweight=".5pt">
                  <v:textbox>
                    <w:txbxContent>
                      <w:p w14:paraId="3A443B3D" w14:textId="77777777" w:rsidR="007D4A81" w:rsidRDefault="001C3E80" w:rsidP="007D4A81">
                        <w:pPr>
                          <w:rPr>
                            <w:lang w:eastAsia="ja-JP"/>
                          </w:rPr>
                        </w:pPr>
                        <w:r>
                          <w:rPr>
                            <w:rFonts w:hint="eastAsia"/>
                            <w:lang w:eastAsia="ja-JP"/>
                          </w:rPr>
                          <w:t>(b)</w:t>
                        </w:r>
                      </w:p>
                    </w:txbxContent>
                  </v:textbox>
                </v:shape>
                <v:line id="直線コネクタ 7" o:spid="_x0000_s1062" style="position:absolute;flip:x y;visibility:visible;mso-wrap-style:square" from="11103,19653" to="14284,19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" strokecolor="#03af7a [3206]" strokeweight=".5pt"/>
                <v:shape id="直線矢印コネクタ 10" o:spid="_x0000_s1063" type="#_x0000_t32" style="position:absolute;left:12671;top:20569;width:0;height:10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" strokecolor="#03af7a [3206]" strokeweight=".5pt">
                  <v:stroke endarrow="classic" endarrowwidth="narrow" endarrowlength="short"/>
                </v:shape>
                <v:line id="直線コネクタ 7" o:spid="_x0000_s1064" style="position:absolute;flip:x;visibility:visible;mso-wrap-style:square" from="5047,23869" to="11122,24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" strokecolor="#f24700 [3044]" strokeweight=".5pt"/>
                <v:line id="直線コネクタ 7" o:spid="_x0000_s1065" style="position:absolute;flip:x;visibility:visible;mso-wrap-style:square" from="5106,24760" to="11182,24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" strokecolor="#f24700 [3044]" strokeweight=".5pt"/>
                <v:shape id="直線矢印コネクタ 10" o:spid="_x0000_s1066" type="#_x0000_t32" style="position:absolute;left:8156;top:24844;width:0;height:1784;rotation: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" strokecolor="#f24700 [3044]" strokeweight=".5pt">
                  <v:stroke endarrow="classic" endarrowwidth="narrow" endarrowlength="short"/>
                </v:shape>
                <v:shape id="テキスト ボックス 25" o:spid="_x0000_s1067" type="#_x0000_t202" style="position:absolute;left:22384;top:20128;width:4304;height:2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" filled="f" stroked="f">
                  <v:textbox>
                    <w:txbxContent>
                      <w:p w14:paraId="72D4EDDA" w14:textId="77777777" w:rsidR="00C11905" w:rsidRPr="005C6891" w:rsidRDefault="001C3E80" w:rsidP="00C11905">
                        <w:pPr>
                          <w:textAlignment w:val="baseline"/>
                          <w:rPr>
                            <w:rFonts w:cstheme="minorHAnsi"/>
                            <w:color w:val="FFFFFF" w:themeColor="background1"/>
                            <w:kern w:val="24"/>
                            <w:sz w:val="24"/>
                            <w:szCs w:val="24"/>
                            <w:lang w:eastAsia="ja-JP"/>
                          </w:rPr>
                        </w:pPr>
                        <w:r w:rsidRPr="005C6891">
                          <w:rPr>
                            <w:rFonts w:cstheme="minorHAnsi" w:hint="eastAsia"/>
                            <w:color w:val="FFFFFF" w:themeColor="background1"/>
                            <w:kern w:val="24"/>
                            <w:sz w:val="20"/>
                            <w:szCs w:val="20"/>
                            <w:lang w:eastAsia="ja-JP"/>
                          </w:rPr>
                          <w:t>Rh</w:t>
                        </w:r>
                      </w:p>
                    </w:txbxContent>
                  </v:textbox>
                </v:shape>
                <v:shape id="テキスト ボックス 25" o:spid="_x0000_s1068" type="#_x0000_t202" style="position:absolute;left:22384;top:29985;width:4304;height:2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" filled="f" stroked="f">
                  <v:textbox>
                    <w:txbxContent>
                      <w:p w14:paraId="261C998C" w14:textId="77777777" w:rsidR="00D60714" w:rsidRPr="005C6891" w:rsidRDefault="001C3E80" w:rsidP="00D60714">
                        <w:pPr>
                          <w:textAlignment w:val="baseline"/>
                          <w:rPr>
                            <w:rFonts w:cstheme="minorHAnsi"/>
                            <w:color w:val="FFFFFF" w:themeColor="background1"/>
                            <w:kern w:val="24"/>
                            <w:sz w:val="24"/>
                            <w:szCs w:val="24"/>
                            <w:lang w:eastAsia="ja-JP"/>
                          </w:rPr>
                        </w:pPr>
                        <w:r w:rsidRPr="005C6891">
                          <w:rPr>
                            <w:rFonts w:cstheme="minorHAnsi" w:hint="eastAsia"/>
                            <w:color w:val="FFFFFF" w:themeColor="background1"/>
                            <w:kern w:val="24"/>
                            <w:sz w:val="20"/>
                            <w:szCs w:val="20"/>
                            <w:lang w:eastAsia="ja-JP"/>
                          </w:rPr>
                          <w:t>STO</w:t>
                        </w:r>
                      </w:p>
                    </w:txbxContent>
                  </v:textbox>
                </v:shape>
                <w10:wrap type="topAndBottom"/>
              </v:group>
            </w:pict>
          </mc:Fallback>
        </mc:AlternateContent>
      </w:r>
    </w:p>
    <w:p w14:paraId="67EEBE90" w14:textId="20B73992" w:rsidR="00976CD2" w:rsidRPr="00BF4792" w:rsidRDefault="001C3E80" w:rsidP="00DF6EBB">
      <w:pPr>
        <w:pStyle w:val="RSCI05CaptiontoFigureSchemeChartwithbottombar"/>
        <w:rPr>
          <w:lang w:eastAsia="ja-JP"/>
        </w:rPr>
      </w:pPr>
      <w:r w:rsidRPr="00BF4792">
        <w:rPr>
          <w:noProof/>
        </w:rPr>
        <mc:AlternateContent>
          <mc:Choice Requires="wps">
            <w:drawing>
              <wp:anchor distT="0" distB="0" distL="114300" distR="114300" simplePos="0" relativeHeight="251664384" behindDoc="0" locked="0" layoutInCell="1" allowOverlap="1" wp14:anchorId="794215D5" wp14:editId="774C768D">
                <wp:simplePos x="0" y="0"/>
                <wp:positionH relativeFrom="column">
                  <wp:posOffset>2364171</wp:posOffset>
                </wp:positionH>
                <wp:positionV relativeFrom="paragraph">
                  <wp:posOffset>478213</wp:posOffset>
                </wp:positionV>
                <wp:extent cx="296884" cy="0"/>
                <wp:effectExtent l="0" t="76200" r="27305" b="95250"/>
                <wp:wrapNone/>
                <wp:docPr id="1690787729" name="直線矢印コネクタ 1"/>
                <wp:cNvGraphicFramePr/>
                <a:graphic xmlns:a="http://schemas.openxmlformats.org/drawingml/2006/main">
                  <a:graphicData uri="http://schemas.microsoft.com/office/word/2010/wordprocessingShape">
                    <wps:wsp>
                      <wps:cNvCnPr/>
                      <wps:spPr>
                        <a:xfrm>
                          <a:off x="0" y="0"/>
                          <a:ext cx="296884" cy="0"/>
                        </a:xfrm>
                        <a:prstGeom prst="straightConnector1">
                          <a:avLst/>
                        </a:prstGeom>
                        <a:ln w="19050">
                          <a:prstDash val="sys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線矢印コネクタ 1" o:spid="_x0000_s1068" type="#_x0000_t32" style="width:23.4pt;height:0;margin-top:37.65pt;margin-left:186.15pt;mso-height-percent:0;mso-height-relative:margin;mso-width-percent:0;mso-width-relative:margin;mso-wrap-distance-bottom:0;mso-wrap-distance-left:9pt;mso-wrap-distance-right:9pt;mso-wrap-distance-top:0;mso-wrap-style:square;position:absolute;visibility:visible;z-index:251665408" strokecolor="black" strokeweight="1.5pt">
                <v:stroke dashstyle="1 1" endarrow="block"/>
              </v:shape>
            </w:pict>
          </mc:Fallback>
        </mc:AlternateContent>
      </w:r>
      <w:r w:rsidR="0009782B" w:rsidRPr="00BF4792">
        <w:rPr>
          <w:noProof/>
        </w:rPr>
        <w:drawing>
          <wp:inline distT="0" distB="0" distL="0" distR="0" wp14:anchorId="4B6CE7E6" wp14:editId="1FE54A58">
            <wp:extent cx="3168015" cy="2143125"/>
            <wp:effectExtent l="0" t="0" r="0" b="0"/>
            <wp:docPr id="1717587493" name="グラフ 1">
              <a:extLst xmlns:a="http://schemas.openxmlformats.org/drawingml/2006/main">
                <a:ext uri="{FF2B5EF4-FFF2-40B4-BE49-F238E27FC236}">
                  <a16:creationId xmlns:a16="http://schemas.microsoft.com/office/drawing/2014/main" id="{CF2D31BD-9E1E-4D3B-91E3-F517014C32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09782B" w:rsidRPr="00BF4792">
        <w:rPr>
          <w:b/>
          <w:lang w:eastAsia="ja-JP"/>
        </w:rPr>
        <w:t xml:space="preserve"> </w:t>
      </w:r>
      <w:r w:rsidRPr="00BF4792">
        <w:rPr>
          <w:b/>
          <w:lang w:eastAsia="ja-JP"/>
        </w:rPr>
        <w:t>Fig. 2</w:t>
      </w:r>
      <w:r w:rsidRPr="00BF4792">
        <w:rPr>
          <w:lang w:eastAsia="ja-JP"/>
        </w:rPr>
        <w:t xml:space="preserve"> The </w:t>
      </w:r>
      <w:r w:rsidR="002014F0" w:rsidRPr="00BF4792">
        <w:rPr>
          <w:lang w:eastAsia="ja-JP"/>
        </w:rPr>
        <w:t>reactant</w:t>
      </w:r>
      <w:r w:rsidRPr="00BF4792">
        <w:rPr>
          <w:lang w:eastAsia="ja-JP"/>
        </w:rPr>
        <w:t xml:space="preserve"> gas</w:t>
      </w:r>
      <w:r w:rsidR="002014F0" w:rsidRPr="00BF4792">
        <w:rPr>
          <w:lang w:eastAsia="ja-JP"/>
        </w:rPr>
        <w:t xml:space="preserve"> composition</w:t>
      </w:r>
      <w:r w:rsidRPr="00BF4792">
        <w:rPr>
          <w:lang w:eastAsia="ja-JP"/>
        </w:rPr>
        <w:t xml:space="preserve"> dependence of the thermodynamic equilibrium</w:t>
      </w:r>
      <w:r w:rsidR="00972DD2">
        <w:rPr>
          <w:lang w:eastAsia="ja-JP"/>
        </w:rPr>
        <w:t>,</w:t>
      </w:r>
      <w:r w:rsidRPr="00BF4792">
        <w:rPr>
          <w:lang w:eastAsia="ja-JP"/>
        </w:rPr>
        <w:t xml:space="preserve"> which </w:t>
      </w:r>
      <w:r w:rsidR="00972DD2">
        <w:rPr>
          <w:lang w:eastAsia="ja-JP"/>
        </w:rPr>
        <w:t>wa</w:t>
      </w:r>
      <w:r w:rsidRPr="00BF4792">
        <w:rPr>
          <w:lang w:eastAsia="ja-JP"/>
        </w:rPr>
        <w:t xml:space="preserve">s calculated </w:t>
      </w:r>
      <w:r w:rsidR="00972DD2">
        <w:rPr>
          <w:lang w:eastAsia="ja-JP"/>
        </w:rPr>
        <w:t>using</w:t>
      </w:r>
      <w:r w:rsidRPr="00BF4792">
        <w:rPr>
          <w:lang w:eastAsia="ja-JP"/>
        </w:rPr>
        <w:t xml:space="preserve"> CEA.</w:t>
      </w:r>
      <w:r w:rsidRPr="00BF4792">
        <w:t xml:space="preserve"> </w:t>
      </w:r>
      <w:r w:rsidRPr="00BF4792">
        <w:rPr>
          <w:lang w:eastAsia="ja-JP"/>
        </w:rPr>
        <w:t>Calculation conditions: 800 °C, 1 atm.</w:t>
      </w:r>
    </w:p>
    <w:p w14:paraId="0E2AE077" w14:textId="27A0CE36" w:rsidR="00895B93" w:rsidRPr="00BF4792" w:rsidRDefault="00BF63F0" w:rsidP="00895B93">
      <w:pPr>
        <w:pStyle w:val="RSCB02ArticleText"/>
      </w:pPr>
      <w:r>
        <w:rPr>
          <w:lang w:eastAsia="ja-JP"/>
        </w:rPr>
        <w:tab/>
      </w:r>
      <w:r w:rsidRPr="00BF4792">
        <w:rPr>
          <w:lang w:eastAsia="ja-JP"/>
        </w:rPr>
        <w:t xml:space="preserve">Before </w:t>
      </w:r>
      <w:r w:rsidRPr="00BF4792">
        <w:rPr>
          <w:rFonts w:ascii="Calibri" w:eastAsia="ＭＳ 明朝" w:hAnsi="Calibri"/>
          <w:lang w:eastAsia="ja-JP"/>
        </w:rPr>
        <w:t xml:space="preserve">the experimental </w:t>
      </w:r>
      <w:r w:rsidRPr="00BF4792">
        <w:rPr>
          <w:lang w:eastAsia="ja-JP"/>
        </w:rPr>
        <w:t>catalysis evaluations,</w:t>
      </w:r>
      <w:r w:rsidRPr="00BF4792">
        <w:t xml:space="preserve"> the thermodynamic equilibrium</w:t>
      </w:r>
      <w:r w:rsidRPr="00BF4792">
        <w:rPr>
          <w:lang w:eastAsia="ja-JP"/>
        </w:rPr>
        <w:t xml:space="preserve"> at</w:t>
      </w:r>
      <w:r w:rsidRPr="00BF4792">
        <w:t xml:space="preserve"> various temperatures and </w:t>
      </w:r>
      <w:r w:rsidRPr="00BF4792">
        <w:rPr>
          <w:rFonts w:ascii="Calibri" w:eastAsia="ＭＳ 明朝" w:hAnsi="Calibri"/>
          <w:lang w:eastAsia="ja-JP"/>
        </w:rPr>
        <w:t xml:space="preserve">the </w:t>
      </w:r>
      <w:r w:rsidRPr="00BF4792">
        <w:rPr>
          <w:lang w:eastAsia="ja-JP"/>
        </w:rPr>
        <w:t>DRM reactant</w:t>
      </w:r>
      <w:r w:rsidRPr="00BF4792">
        <w:t xml:space="preserve"> gas compositions</w:t>
      </w:r>
      <w:r>
        <w:t xml:space="preserve"> were calculated</w:t>
      </w:r>
      <w:r w:rsidRPr="00BF4792">
        <w:t xml:space="preserve"> to </w:t>
      </w:r>
      <w:r w:rsidRPr="00BF4792">
        <w:rPr>
          <w:lang w:eastAsia="ja-JP"/>
        </w:rPr>
        <w:t>predict</w:t>
      </w:r>
      <w:r w:rsidRPr="00BF4792">
        <w:t xml:space="preserve"> </w:t>
      </w:r>
      <w:r w:rsidRPr="00BF4792">
        <w:rPr>
          <w:rFonts w:ascii="Calibri" w:eastAsia="ＭＳ 明朝" w:hAnsi="Calibri"/>
        </w:rPr>
        <w:t>the produc</w:t>
      </w:r>
      <w:r w:rsidRPr="00BF4792">
        <w:rPr>
          <w:lang w:eastAsia="ja-JP"/>
        </w:rPr>
        <w:t>t</w:t>
      </w:r>
      <w:r w:rsidRPr="00BF4792">
        <w:t xml:space="preserve"> gas composition </w:t>
      </w:r>
      <w:r>
        <w:rPr>
          <w:rFonts w:hint="eastAsia"/>
          <w:lang w:eastAsia="ja-JP"/>
        </w:rPr>
        <w:t>in</w:t>
      </w:r>
      <w:r w:rsidRPr="00BF4792">
        <w:t xml:space="preserve"> a thermal catalysis system. The</w:t>
      </w:r>
      <w:r w:rsidRPr="00BF4792">
        <w:rPr>
          <w:lang w:eastAsia="ja-JP"/>
        </w:rPr>
        <w:t xml:space="preserve"> </w:t>
      </w:r>
      <w:r w:rsidRPr="00BF4792">
        <w:t>calculation method is described in</w:t>
      </w:r>
      <w:r w:rsidRPr="00BF4792">
        <w:rPr>
          <w:lang w:eastAsia="ja-JP"/>
        </w:rPr>
        <w:t xml:space="preserve"> </w:t>
      </w:r>
      <w:r w:rsidRPr="00BF4792">
        <w:t>Note 2</w:t>
      </w:r>
      <w:r w:rsidRPr="00BF4792">
        <w:rPr>
          <w:bCs/>
          <w:iCs/>
          <w:lang w:eastAsia="ja-JP"/>
        </w:rPr>
        <w:t xml:space="preserve"> (ESI </w:t>
      </w:r>
      <w:r w:rsidRPr="00BF4792">
        <w:rPr>
          <w:rStyle w:val="afb"/>
          <w:rFonts w:ascii="Times New Roman" w:hAnsi="Times New Roman"/>
          <w:sz w:val="21"/>
          <w:szCs w:val="21"/>
          <w:shd w:val="clear" w:color="auto" w:fill="FFFFFF"/>
        </w:rPr>
        <w:t>†</w:t>
      </w:r>
      <w:r w:rsidRPr="00BF4792">
        <w:rPr>
          <w:bCs/>
          <w:iCs/>
          <w:lang w:eastAsia="ja-JP"/>
        </w:rPr>
        <w:t>).</w:t>
      </w:r>
      <w:r>
        <w:rPr>
          <w:rFonts w:hint="eastAsia"/>
          <w:lang w:eastAsia="ja-JP"/>
        </w:rPr>
        <w:t xml:space="preserve"> </w:t>
      </w:r>
      <w:r w:rsidRPr="00BF4792">
        <w:t xml:space="preserve">The </w:t>
      </w:r>
      <w:r>
        <w:t>experimental</w:t>
      </w:r>
      <w:r w:rsidRPr="00BF4792">
        <w:t xml:space="preserve"> surface temperature of Rh/STO under UV irradiation was </w:t>
      </w:r>
      <w:r w:rsidRPr="00BF4792">
        <w:rPr>
          <w:lang w:eastAsia="ja-JP"/>
        </w:rPr>
        <w:t>427</w:t>
      </w:r>
      <w:r w:rsidRPr="00BF4792">
        <w:t xml:space="preserve"> </w:t>
      </w:r>
      <w:r w:rsidRPr="00BF4792">
        <w:rPr>
          <w:rFonts w:ascii="Symbol" w:hAnsi="Symbol"/>
        </w:rPr>
        <w:sym w:font="Symbol" w:char="F0B0"/>
      </w:r>
      <w:r w:rsidRPr="00BF4792">
        <w:t>C</w:t>
      </w:r>
      <w:r w:rsidRPr="00BF4792">
        <w:rPr>
          <w:lang w:eastAsia="ja-JP"/>
        </w:rPr>
        <w:t>,</w:t>
      </w:r>
      <w:r w:rsidRPr="00BF4792">
        <w:t xml:space="preserve"> </w:t>
      </w:r>
      <w:r w:rsidRPr="00BF4792">
        <w:rPr>
          <w:rFonts w:ascii="Calibri" w:eastAsia="ＭＳ 明朝" w:hAnsi="Calibri"/>
        </w:rPr>
        <w:t xml:space="preserve">as </w:t>
      </w:r>
      <w:r>
        <w:rPr>
          <w:rFonts w:ascii="Calibri" w:eastAsia="ＭＳ 明朝" w:hAnsi="Calibri"/>
        </w:rPr>
        <w:t>determined</w:t>
      </w:r>
      <w:r w:rsidRPr="00BF4792">
        <w:rPr>
          <w:rFonts w:ascii="Calibri" w:eastAsia="ＭＳ 明朝" w:hAnsi="Calibri"/>
        </w:rPr>
        <w:t xml:space="preserve"> </w:t>
      </w:r>
      <w:r>
        <w:rPr>
          <w:rFonts w:ascii="Calibri" w:eastAsia="ＭＳ 明朝" w:hAnsi="Calibri"/>
        </w:rPr>
        <w:t>using</w:t>
      </w:r>
      <w:r w:rsidRPr="00BF4792">
        <w:rPr>
          <w:rFonts w:ascii="Calibri" w:eastAsia="ＭＳ 明朝" w:hAnsi="Calibri"/>
        </w:rPr>
        <w:t xml:space="preserve"> a radiative</w:t>
      </w:r>
      <w:r>
        <w:rPr>
          <w:rFonts w:ascii="Calibri" w:eastAsia="ＭＳ 明朝" w:hAnsi="Calibri" w:hint="eastAsia"/>
          <w:lang w:eastAsia="ja-JP"/>
        </w:rPr>
        <w:t xml:space="preserve"> </w:t>
      </w:r>
      <w:r w:rsidR="001C3E80" w:rsidRPr="00BF4792">
        <w:rPr>
          <w:rFonts w:ascii="Calibri" w:eastAsia="ＭＳ 明朝" w:hAnsi="Calibri"/>
        </w:rPr>
        <w:t>thermometer</w:t>
      </w:r>
      <w:r w:rsidR="00EF26EB" w:rsidRPr="00BF4792">
        <w:t xml:space="preserve">; however, the DRM </w:t>
      </w:r>
      <w:r w:rsidR="004D48C8" w:rsidRPr="00BF4792">
        <w:rPr>
          <w:lang w:eastAsia="ja-JP"/>
        </w:rPr>
        <w:t>activity was</w:t>
      </w:r>
      <w:r w:rsidR="00EF26EB" w:rsidRPr="00BF4792">
        <w:t xml:space="preserve"> </w:t>
      </w:r>
      <w:r w:rsidR="004D48C8" w:rsidRPr="00BF4792">
        <w:rPr>
          <w:lang w:eastAsia="ja-JP"/>
        </w:rPr>
        <w:t>limited</w:t>
      </w:r>
      <w:r w:rsidR="00EF26EB" w:rsidRPr="00BF4792">
        <w:t xml:space="preserve"> under such low temperature</w:t>
      </w:r>
      <w:r w:rsidR="001C3E80" w:rsidRPr="00BF4792">
        <w:rPr>
          <w:rFonts w:ascii="Calibri" w:eastAsia="ＭＳ 明朝" w:hAnsi="Calibri"/>
        </w:rPr>
        <w:t xml:space="preserve">s </w:t>
      </w:r>
      <w:r w:rsidR="00C74EA6" w:rsidRPr="00BF4792">
        <w:rPr>
          <w:lang w:eastAsia="ja-JP"/>
        </w:rPr>
        <w:t xml:space="preserve">by thermodynamic </w:t>
      </w:r>
      <w:r w:rsidR="005B1E05" w:rsidRPr="00BF4792">
        <w:rPr>
          <w:lang w:eastAsia="ja-JP"/>
        </w:rPr>
        <w:t xml:space="preserve">restriction </w:t>
      </w:r>
      <w:r w:rsidR="00EF26EB" w:rsidRPr="00BF4792">
        <w:t xml:space="preserve">(ESI, Fig. </w:t>
      </w:r>
      <w:r w:rsidR="0020574A" w:rsidRPr="00BF4792">
        <w:t>S</w:t>
      </w:r>
      <w:r w:rsidR="0020574A">
        <w:t>7</w:t>
      </w:r>
      <w:r w:rsidR="00EF26EB" w:rsidRPr="00BF4792">
        <w:t xml:space="preserve">). </w:t>
      </w:r>
      <w:r w:rsidR="00555C32" w:rsidRPr="00BF4792">
        <w:rPr>
          <w:lang w:eastAsia="ja-JP"/>
        </w:rPr>
        <w:t>There</w:t>
      </w:r>
      <w:r w:rsidR="00C13456">
        <w:rPr>
          <w:lang w:eastAsia="ja-JP"/>
        </w:rPr>
        <w:t>fore</w:t>
      </w:r>
      <w:r w:rsidR="00555C32" w:rsidRPr="00BF4792">
        <w:rPr>
          <w:lang w:eastAsia="ja-JP"/>
        </w:rPr>
        <w:t xml:space="preserve">, </w:t>
      </w:r>
      <w:r w:rsidR="00EF26EB" w:rsidRPr="00BF4792">
        <w:t>the temperature</w:t>
      </w:r>
      <w:r w:rsidR="00F16966">
        <w:t xml:space="preserve"> was set</w:t>
      </w:r>
      <w:r w:rsidR="00EF26EB" w:rsidRPr="00BF4792">
        <w:t xml:space="preserve"> </w:t>
      </w:r>
      <w:r w:rsidR="00F16966">
        <w:t>to</w:t>
      </w:r>
      <w:r w:rsidR="00EF26EB" w:rsidRPr="00BF4792">
        <w:t xml:space="preserve"> 800 </w:t>
      </w:r>
      <w:r w:rsidR="00EF26EB" w:rsidRPr="00BF4792">
        <w:rPr>
          <w:rFonts w:ascii="Symbol" w:hAnsi="Symbol"/>
        </w:rPr>
        <w:sym w:font="Symbol" w:char="F0B0"/>
      </w:r>
      <w:r w:rsidR="00EF26EB" w:rsidRPr="00BF4792">
        <w:t>C</w:t>
      </w:r>
      <w:r w:rsidR="00C74EA6" w:rsidRPr="00BF4792">
        <w:t xml:space="preserve"> for the </w:t>
      </w:r>
      <w:r w:rsidR="00184060" w:rsidRPr="00BF4792">
        <w:rPr>
          <w:lang w:eastAsia="ja-JP"/>
        </w:rPr>
        <w:t xml:space="preserve">equilibrium </w:t>
      </w:r>
      <w:r w:rsidR="00C74EA6" w:rsidRPr="00BF4792">
        <w:t xml:space="preserve">calculation </w:t>
      </w:r>
      <w:r w:rsidR="00564AD8" w:rsidRPr="00BF4792">
        <w:rPr>
          <w:lang w:eastAsia="ja-JP"/>
        </w:rPr>
        <w:t>of</w:t>
      </w:r>
      <w:r w:rsidR="00C74EA6" w:rsidRPr="00BF4792">
        <w:t xml:space="preserve"> th</w:t>
      </w:r>
      <w:r w:rsidR="00184060" w:rsidRPr="00BF4792">
        <w:rPr>
          <w:lang w:eastAsia="ja-JP"/>
        </w:rPr>
        <w:t>e reactant gas composition</w:t>
      </w:r>
      <w:r w:rsidR="00555C32" w:rsidRPr="00BF4792">
        <w:rPr>
          <w:lang w:eastAsia="ja-JP"/>
        </w:rPr>
        <w:t xml:space="preserve"> </w:t>
      </w:r>
      <w:r w:rsidR="00564AD8" w:rsidRPr="00BF4792">
        <w:rPr>
          <w:lang w:eastAsia="ja-JP"/>
        </w:rPr>
        <w:t>dependen</w:t>
      </w:r>
      <w:r w:rsidR="00EB07CF" w:rsidRPr="00BF4792">
        <w:rPr>
          <w:lang w:eastAsia="ja-JP"/>
        </w:rPr>
        <w:t>c</w:t>
      </w:r>
      <w:r w:rsidR="00564AD8" w:rsidRPr="00BF4792">
        <w:rPr>
          <w:lang w:eastAsia="ja-JP"/>
        </w:rPr>
        <w:t xml:space="preserve">e </w:t>
      </w:r>
      <w:r w:rsidR="00F16966">
        <w:rPr>
          <w:lang w:eastAsia="ja-JP"/>
        </w:rPr>
        <w:t>because</w:t>
      </w:r>
      <w:r w:rsidR="00555C32" w:rsidRPr="00BF4792">
        <w:t xml:space="preserve"> this temperature was</w:t>
      </w:r>
      <w:r w:rsidR="00555C32" w:rsidRPr="00BF4792">
        <w:rPr>
          <w:lang w:eastAsia="ja-JP"/>
        </w:rPr>
        <w:t xml:space="preserve"> generally used in thermal catalytic DRM systems</w:t>
      </w:r>
      <w:r w:rsidR="005447AC" w:rsidRPr="00BF4792">
        <w:rPr>
          <w:lang w:eastAsia="ja-JP"/>
        </w:rPr>
        <w:fldChar w:fldCharType="begin"/>
      </w:r>
      <w:r w:rsidR="00F455EE">
        <w:rPr>
          <w:lang w:eastAsia="ja-JP"/>
        </w:rPr>
        <w:instrText xml:space="preserve"> ADDIN ZOTERO_ITEM CSL_CITATION {"citationID":"a18dl4egmau","properties":{"formattedCitation":"\\super 25\\nosupersub{}","plainCitation":"25","noteIndex":0},"citationItems":[{"id":183,"uris":["http://zotero.org/users/13971775/items/D5N9E8ZU"],"itemData":{"id":183,"type":"article-journal","container-title":"New Journal of Chemistry","DOI":"10.1039/C5NJ03268G","issue":"5","language":"en","note":"publisher: Royal Society of Chemistry","page":"4049-4060","source":"pubs.rsc.org","title":"Structured catalysts for dry reforming of methane","volume":"40","author":[{"family":"Nair","given":"Mahesh Muraleedharan"},{"family":"Kaliaguine","given":"Serge"}],"issued":{"date-parts":[["2016"]]}}}],"schema":"https://github.com/citation-style-language/schema/raw/master/csl-citation.json"} </w:instrText>
      </w:r>
      <w:r w:rsidR="005447AC" w:rsidRPr="00BF4792">
        <w:rPr>
          <w:lang w:eastAsia="ja-JP"/>
        </w:rPr>
        <w:fldChar w:fldCharType="separate"/>
      </w:r>
      <w:r w:rsidR="00F455EE" w:rsidRPr="00F455EE">
        <w:rPr>
          <w:rFonts w:ascii="Calibri" w:hAnsi="Calibri" w:cs="Calibri"/>
          <w:vertAlign w:val="superscript"/>
        </w:rPr>
        <w:t>25</w:t>
      </w:r>
      <w:r w:rsidR="005447AC" w:rsidRPr="00BF4792">
        <w:rPr>
          <w:lang w:eastAsia="ja-JP"/>
        </w:rPr>
        <w:fldChar w:fldCharType="end"/>
      </w:r>
      <w:r w:rsidR="008526B0" w:rsidRPr="00BF4792">
        <w:rPr>
          <w:lang w:eastAsia="ja-JP"/>
        </w:rPr>
        <w:t>.</w:t>
      </w:r>
      <w:r w:rsidR="00EF26EB" w:rsidRPr="00BF4792">
        <w:rPr>
          <w:lang w:eastAsia="ja-JP"/>
        </w:rPr>
        <w:t xml:space="preserve"> </w:t>
      </w:r>
      <w:r w:rsidR="00392CE4" w:rsidRPr="00BF4792">
        <w:t>Fig</w:t>
      </w:r>
      <w:r w:rsidR="000E769D" w:rsidRPr="00BF4792">
        <w:t>ure</w:t>
      </w:r>
      <w:r w:rsidR="001C3E80" w:rsidRPr="00BF4792">
        <w:t xml:space="preserve"> 2 shows the mole fraction</w:t>
      </w:r>
      <w:r w:rsidR="001C3E80" w:rsidRPr="00BF4792">
        <w:rPr>
          <w:rFonts w:ascii="Calibri" w:eastAsia="ＭＳ 明朝" w:hAnsi="Calibri"/>
        </w:rPr>
        <w:t>s of H</w:t>
      </w:r>
      <w:r w:rsidR="001C3E80" w:rsidRPr="00BF4792">
        <w:rPr>
          <w:vertAlign w:val="subscript"/>
        </w:rPr>
        <w:t>2</w:t>
      </w:r>
      <w:r w:rsidR="001C3E80" w:rsidRPr="00BF4792">
        <w:t>, CO, CH</w:t>
      </w:r>
      <w:r w:rsidR="001C3E80" w:rsidRPr="00BF4792">
        <w:rPr>
          <w:vertAlign w:val="subscript"/>
        </w:rPr>
        <w:t>4</w:t>
      </w:r>
      <w:r w:rsidR="001C3E80" w:rsidRPr="00BF4792">
        <w:t>, CO</w:t>
      </w:r>
      <w:r w:rsidR="001C3E80" w:rsidRPr="00BF4792">
        <w:rPr>
          <w:vertAlign w:val="subscript"/>
        </w:rPr>
        <w:t>2</w:t>
      </w:r>
      <w:r w:rsidR="001C3E80" w:rsidRPr="00BF4792">
        <w:t>, H</w:t>
      </w:r>
      <w:r w:rsidR="001C3E80" w:rsidRPr="00BF4792">
        <w:rPr>
          <w:vertAlign w:val="subscript"/>
        </w:rPr>
        <w:t>2</w:t>
      </w:r>
      <w:r w:rsidR="001C3E80" w:rsidRPr="00BF4792">
        <w:t>O, and solid-state carbon (C(gr)) versus the reactant gas composition (CH</w:t>
      </w:r>
      <w:r w:rsidR="001C3E80" w:rsidRPr="00BF4792">
        <w:rPr>
          <w:vertAlign w:val="subscript"/>
        </w:rPr>
        <w:t>4</w:t>
      </w:r>
      <w:proofErr w:type="gramStart"/>
      <w:r w:rsidR="001C3E80" w:rsidRPr="00BF4792">
        <w:t>/(</w:t>
      </w:r>
      <w:proofErr w:type="gramEnd"/>
      <w:r w:rsidR="001C3E80" w:rsidRPr="00BF4792">
        <w:t>CH</w:t>
      </w:r>
      <w:r w:rsidR="001C3E80" w:rsidRPr="00BF4792">
        <w:rPr>
          <w:vertAlign w:val="subscript"/>
        </w:rPr>
        <w:t>4</w:t>
      </w:r>
      <w:r w:rsidR="001C3E80" w:rsidRPr="00BF4792">
        <w:t xml:space="preserve"> + CO</w:t>
      </w:r>
      <w:r w:rsidR="001C3E80" w:rsidRPr="00BF4792">
        <w:rPr>
          <w:vertAlign w:val="subscript"/>
        </w:rPr>
        <w:t>2</w:t>
      </w:r>
      <w:r w:rsidR="001C3E80" w:rsidRPr="00BF4792">
        <w:t>)).</w:t>
      </w:r>
      <w:r w:rsidR="006A00D9" w:rsidRPr="00BF4792">
        <w:rPr>
          <w:lang w:eastAsia="ja-JP"/>
        </w:rPr>
        <w:t xml:space="preserve"> In addition to </w:t>
      </w:r>
      <w:r w:rsidR="00C32E5D">
        <w:rPr>
          <w:lang w:eastAsia="ja-JP"/>
        </w:rPr>
        <w:t xml:space="preserve">the </w:t>
      </w:r>
      <w:r w:rsidR="006A00D9" w:rsidRPr="00BF4792">
        <w:rPr>
          <w:lang w:eastAsia="ja-JP"/>
        </w:rPr>
        <w:t>DRM reaction,</w:t>
      </w:r>
      <w:r w:rsidR="001C3E80" w:rsidRPr="00BF4792">
        <w:t xml:space="preserve"> </w:t>
      </w:r>
      <w:r w:rsidR="00264EC4" w:rsidRPr="00BF4792">
        <w:rPr>
          <w:lang w:eastAsia="ja-JP"/>
        </w:rPr>
        <w:t>two</w:t>
      </w:r>
      <w:r w:rsidR="001C3E80" w:rsidRPr="00BF4792">
        <w:t xml:space="preserve"> side reactions </w:t>
      </w:r>
      <w:r w:rsidR="008B785A" w:rsidRPr="00BF4792">
        <w:t xml:space="preserve">can also </w:t>
      </w:r>
      <w:r w:rsidR="008929CC" w:rsidRPr="00BF4792">
        <w:rPr>
          <w:lang w:eastAsia="ja-JP"/>
        </w:rPr>
        <w:t>occur</w:t>
      </w:r>
      <w:r w:rsidR="001C3E80" w:rsidRPr="00BF4792">
        <w:rPr>
          <w:rFonts w:ascii="Calibri" w:eastAsia="ＭＳ 明朝" w:hAnsi="Calibri"/>
          <w:lang w:eastAsia="ja-JP"/>
        </w:rPr>
        <w:t>,</w:t>
      </w:r>
      <w:r w:rsidR="008418EC" w:rsidRPr="00BF4792">
        <w:rPr>
          <w:lang w:eastAsia="ja-JP"/>
        </w:rPr>
        <w:t xml:space="preserve"> as shown in Fig. 2</w:t>
      </w:r>
      <w:r w:rsidR="001C3E80" w:rsidRPr="00BF4792">
        <w:t xml:space="preserve">. When the reverse water gas shift </w:t>
      </w:r>
      <w:r w:rsidR="008418EC" w:rsidRPr="00BF4792">
        <w:t xml:space="preserve">reaction </w:t>
      </w:r>
      <w:r w:rsidR="001C3E80" w:rsidRPr="00BF4792">
        <w:t>(RWGS</w:t>
      </w:r>
      <w:r w:rsidR="0010035F" w:rsidRPr="00BF4792">
        <w:rPr>
          <w:lang w:eastAsia="ja-JP"/>
        </w:rPr>
        <w:t>: CO</w:t>
      </w:r>
      <w:r w:rsidR="0010035F" w:rsidRPr="00BF4792">
        <w:rPr>
          <w:vertAlign w:val="subscript"/>
          <w:lang w:eastAsia="ja-JP"/>
        </w:rPr>
        <w:t>2</w:t>
      </w:r>
      <w:r w:rsidR="0010035F" w:rsidRPr="00BF4792">
        <w:rPr>
          <w:lang w:eastAsia="ja-JP"/>
        </w:rPr>
        <w:t xml:space="preserve"> + H</w:t>
      </w:r>
      <w:r w:rsidR="0010035F" w:rsidRPr="00BF4792">
        <w:rPr>
          <w:vertAlign w:val="subscript"/>
          <w:lang w:eastAsia="ja-JP"/>
        </w:rPr>
        <w:t>2</w:t>
      </w:r>
      <w:r w:rsidR="0010035F" w:rsidRPr="00BF4792">
        <w:rPr>
          <w:lang w:eastAsia="ja-JP"/>
        </w:rPr>
        <w:t xml:space="preserve"> → CO + H</w:t>
      </w:r>
      <w:r w:rsidR="0010035F" w:rsidRPr="00BF4792">
        <w:rPr>
          <w:vertAlign w:val="subscript"/>
          <w:lang w:eastAsia="ja-JP"/>
        </w:rPr>
        <w:t>2</w:t>
      </w:r>
      <w:r w:rsidR="0010035F" w:rsidRPr="00BF4792">
        <w:rPr>
          <w:lang w:eastAsia="ja-JP"/>
        </w:rPr>
        <w:t xml:space="preserve">O, </w:t>
      </w:r>
      <m:oMath>
        <m:r>
          <m:rPr>
            <m:sty m:val="p"/>
          </m:rPr>
          <w:rPr>
            <w:rFonts w:ascii="Cambria Math" w:hAnsi="Cambria Math"/>
            <w:lang w:eastAsia="ja-JP"/>
          </w:rPr>
          <m:t>∆</m:t>
        </m:r>
      </m:oMath>
      <w:r w:rsidR="0010035F" w:rsidRPr="00BF4792">
        <w:rPr>
          <w:i/>
          <w:iCs/>
          <w:lang w:eastAsia="ja-JP"/>
        </w:rPr>
        <w:t>H</w:t>
      </w:r>
      <w:r w:rsidR="0010035F" w:rsidRPr="00BF4792">
        <w:rPr>
          <w:lang w:eastAsia="ja-JP"/>
        </w:rPr>
        <w:t xml:space="preserve"> = +41 kJ mol</w:t>
      </w:r>
      <w:r w:rsidR="0010035F" w:rsidRPr="00BF4792">
        <w:rPr>
          <w:vertAlign w:val="superscript"/>
          <w:lang w:eastAsia="ja-JP"/>
        </w:rPr>
        <w:t>-1</w:t>
      </w:r>
      <w:r w:rsidR="001C3E80" w:rsidRPr="00BF4792">
        <w:t>) occurs</w:t>
      </w:r>
      <w:r w:rsidR="008418EC" w:rsidRPr="00BF4792">
        <w:t xml:space="preserve"> under CO</w:t>
      </w:r>
      <w:r w:rsidR="008418EC" w:rsidRPr="00BF4792">
        <w:rPr>
          <w:vertAlign w:val="subscript"/>
        </w:rPr>
        <w:t>2</w:t>
      </w:r>
      <w:r w:rsidR="00625C01" w:rsidRPr="00BF4792">
        <w:t>-</w:t>
      </w:r>
      <w:r w:rsidR="008418EC" w:rsidRPr="00BF4792">
        <w:t>rich conditions</w:t>
      </w:r>
      <w:r w:rsidR="000D5317" w:rsidRPr="00BF4792">
        <w:rPr>
          <w:lang w:eastAsia="ja-JP"/>
        </w:rPr>
        <w:t xml:space="preserve">, </w:t>
      </w:r>
      <w:r w:rsidR="000D5317" w:rsidRPr="00BF4792">
        <w:t>the H</w:t>
      </w:r>
      <w:r w:rsidR="000D5317" w:rsidRPr="00BF4792">
        <w:rPr>
          <w:vertAlign w:val="subscript"/>
        </w:rPr>
        <w:t>2</w:t>
      </w:r>
      <w:r w:rsidR="000D5317" w:rsidRPr="00BF4792">
        <w:t>/CO ratio decreases. In contrast, the H</w:t>
      </w:r>
      <w:r w:rsidR="000D5317" w:rsidRPr="00BF4792">
        <w:rPr>
          <w:vertAlign w:val="subscript"/>
        </w:rPr>
        <w:t>2</w:t>
      </w:r>
      <w:r w:rsidR="000D5317" w:rsidRPr="00BF4792">
        <w:t>/CO ratio increases when the</w:t>
      </w:r>
      <w:r w:rsidR="000D5317" w:rsidRPr="00BF4792">
        <w:rPr>
          <w:lang w:eastAsia="ja-JP"/>
        </w:rPr>
        <w:t xml:space="preserve"> CH</w:t>
      </w:r>
      <w:r w:rsidR="000D5317" w:rsidRPr="00BF4792">
        <w:rPr>
          <w:vertAlign w:val="subscript"/>
          <w:lang w:eastAsia="ja-JP"/>
        </w:rPr>
        <w:t>4</w:t>
      </w:r>
      <w:r w:rsidR="000D5317" w:rsidRPr="00BF4792">
        <w:rPr>
          <w:lang w:eastAsia="ja-JP"/>
        </w:rPr>
        <w:t xml:space="preserve"> decomposition</w:t>
      </w:r>
      <w:r w:rsidR="000D5317" w:rsidRPr="00BF4792">
        <w:t xml:space="preserve"> reaction occurs (</w:t>
      </w:r>
      <w:r w:rsidR="000D5317" w:rsidRPr="00BF4792">
        <w:rPr>
          <w:lang w:eastAsia="ja-JP"/>
        </w:rPr>
        <w:t>CH</w:t>
      </w:r>
      <w:r w:rsidR="000D5317" w:rsidRPr="00BF4792">
        <w:rPr>
          <w:vertAlign w:val="subscript"/>
          <w:lang w:eastAsia="ja-JP"/>
        </w:rPr>
        <w:t>4</w:t>
      </w:r>
      <w:r w:rsidR="000D5317" w:rsidRPr="00BF4792">
        <w:rPr>
          <w:lang w:eastAsia="ja-JP"/>
        </w:rPr>
        <w:t xml:space="preserve"> → C + 2H</w:t>
      </w:r>
      <w:r w:rsidR="000D5317" w:rsidRPr="00BF4792">
        <w:rPr>
          <w:vertAlign w:val="subscript"/>
          <w:lang w:eastAsia="ja-JP"/>
        </w:rPr>
        <w:t>2</w:t>
      </w:r>
      <w:r w:rsidR="000D5317" w:rsidRPr="00BF4792">
        <w:rPr>
          <w:lang w:eastAsia="ja-JP"/>
        </w:rPr>
        <w:t xml:space="preserve">, </w:t>
      </w:r>
      <m:oMath>
        <m:r>
          <m:rPr>
            <m:sty m:val="p"/>
          </m:rPr>
          <w:rPr>
            <w:rFonts w:ascii="Cambria Math" w:hAnsi="Cambria Math"/>
            <w:lang w:eastAsia="ja-JP"/>
          </w:rPr>
          <m:t>∆</m:t>
        </m:r>
      </m:oMath>
      <w:r w:rsidR="000D5317" w:rsidRPr="00BF4792">
        <w:rPr>
          <w:i/>
          <w:iCs/>
          <w:lang w:eastAsia="ja-JP"/>
        </w:rPr>
        <w:t>H</w:t>
      </w:r>
      <w:r w:rsidR="000D5317" w:rsidRPr="00BF4792">
        <w:rPr>
          <w:lang w:eastAsia="ja-JP"/>
        </w:rPr>
        <w:t xml:space="preserve"> = +75 kJ mol</w:t>
      </w:r>
      <w:r w:rsidR="000D5317" w:rsidRPr="00BF4792">
        <w:rPr>
          <w:vertAlign w:val="superscript"/>
          <w:lang w:eastAsia="ja-JP"/>
        </w:rPr>
        <w:t>-1</w:t>
      </w:r>
      <w:r w:rsidR="000D5317" w:rsidRPr="00BF4792">
        <w:t>)</w:t>
      </w:r>
      <w:r w:rsidR="008418EC" w:rsidRPr="00BF4792">
        <w:t xml:space="preserve"> under CH</w:t>
      </w:r>
      <w:r w:rsidR="008418EC" w:rsidRPr="00BF4792">
        <w:rPr>
          <w:vertAlign w:val="subscript"/>
        </w:rPr>
        <w:t>4</w:t>
      </w:r>
      <w:r w:rsidR="00625C01" w:rsidRPr="00BF4792">
        <w:t>-</w:t>
      </w:r>
      <w:r w:rsidR="008418EC" w:rsidRPr="00BF4792">
        <w:t>rich conditions</w:t>
      </w:r>
      <w:r w:rsidR="000D5317" w:rsidRPr="00BF4792">
        <w:t xml:space="preserve">. </w:t>
      </w:r>
      <w:r w:rsidR="008418EC" w:rsidRPr="00BF4792">
        <w:t>T</w:t>
      </w:r>
      <w:r w:rsidR="000D5317" w:rsidRPr="00BF4792">
        <w:t>he unity</w:t>
      </w:r>
      <w:r w:rsidR="00E322AB">
        <w:rPr>
          <w:rFonts w:hint="eastAsia"/>
          <w:lang w:eastAsia="ja-JP"/>
        </w:rPr>
        <w:t xml:space="preserve"> of</w:t>
      </w:r>
      <w:r w:rsidR="000D5317" w:rsidRPr="00BF4792">
        <w:t xml:space="preserve"> </w:t>
      </w:r>
      <w:r w:rsidR="001C3E80" w:rsidRPr="00BF4792">
        <w:t>H</w:t>
      </w:r>
      <w:r w:rsidR="001C3E80" w:rsidRPr="00BF4792">
        <w:rPr>
          <w:vertAlign w:val="subscript"/>
        </w:rPr>
        <w:t>2</w:t>
      </w:r>
      <w:r w:rsidR="001C3E80" w:rsidRPr="00BF4792">
        <w:t>/CO</w:t>
      </w:r>
      <w:r w:rsidR="00941353">
        <w:rPr>
          <w:rFonts w:hint="eastAsia"/>
          <w:lang w:eastAsia="ja-JP"/>
        </w:rPr>
        <w:t xml:space="preserve"> ratio</w:t>
      </w:r>
      <w:r w:rsidR="001C3E80" w:rsidRPr="00BF4792">
        <w:t xml:space="preserve"> is </w:t>
      </w:r>
      <w:r w:rsidR="008418EC" w:rsidRPr="00BF4792">
        <w:t xml:space="preserve">only </w:t>
      </w:r>
      <w:r w:rsidR="001C3E80" w:rsidRPr="00BF4792">
        <w:t>achieved when the concentrations of CO</w:t>
      </w:r>
      <w:r w:rsidR="001C3E80" w:rsidRPr="00BF4792">
        <w:rPr>
          <w:vertAlign w:val="subscript"/>
        </w:rPr>
        <w:t>2</w:t>
      </w:r>
      <w:r w:rsidR="001C3E80" w:rsidRPr="00BF4792">
        <w:t xml:space="preserve"> and CH</w:t>
      </w:r>
      <w:r w:rsidR="001C3E80" w:rsidRPr="00BF4792">
        <w:rPr>
          <w:vertAlign w:val="subscript"/>
        </w:rPr>
        <w:t>4</w:t>
      </w:r>
      <w:r w:rsidR="001C3E80" w:rsidRPr="00BF4792">
        <w:t xml:space="preserve"> are nearly </w:t>
      </w:r>
      <w:r w:rsidR="00B97D0D" w:rsidRPr="00BF4792">
        <w:rPr>
          <w:lang w:eastAsia="ja-JP"/>
        </w:rPr>
        <w:t>equal</w:t>
      </w:r>
      <w:r w:rsidR="007D3029" w:rsidRPr="00BF4792">
        <w:rPr>
          <w:iCs/>
          <w:lang w:eastAsia="ja-JP"/>
        </w:rPr>
        <w:t>.</w:t>
      </w:r>
    </w:p>
    <w:p w14:paraId="12D6FE81" w14:textId="44F2884F" w:rsidR="00714411" w:rsidRPr="00BF4792" w:rsidRDefault="001C3E80" w:rsidP="005E3217">
      <w:pPr>
        <w:pStyle w:val="RSCB02ArticleText"/>
        <w:rPr>
          <w:iCs/>
          <w:lang w:eastAsia="ja-JP"/>
        </w:rPr>
      </w:pPr>
      <w:r w:rsidRPr="00BF4792">
        <w:rPr>
          <w:lang w:eastAsia="ja-JP"/>
        </w:rPr>
        <w:tab/>
      </w:r>
      <w:r w:rsidR="00392CE4" w:rsidRPr="00BF4792">
        <w:rPr>
          <w:iCs/>
          <w:lang w:eastAsia="ja-JP"/>
        </w:rPr>
        <w:t>Fig</w:t>
      </w:r>
      <w:r w:rsidR="000E769D" w:rsidRPr="00BF4792">
        <w:rPr>
          <w:iCs/>
          <w:lang w:eastAsia="ja-JP"/>
        </w:rPr>
        <w:t>ure</w:t>
      </w:r>
      <w:r w:rsidRPr="00BF4792">
        <w:rPr>
          <w:iCs/>
          <w:lang w:eastAsia="ja-JP"/>
        </w:rPr>
        <w:t xml:space="preserve"> 3 (a) shows the </w:t>
      </w:r>
      <w:r w:rsidRPr="00BF4792">
        <w:rPr>
          <w:lang w:eastAsia="ja-JP"/>
        </w:rPr>
        <w:t>H</w:t>
      </w:r>
      <w:r w:rsidRPr="00BF4792">
        <w:rPr>
          <w:vertAlign w:val="subscript"/>
          <w:lang w:eastAsia="ja-JP"/>
        </w:rPr>
        <w:t>2</w:t>
      </w:r>
      <w:r w:rsidRPr="00BF4792">
        <w:rPr>
          <w:lang w:eastAsia="ja-JP"/>
        </w:rPr>
        <w:t xml:space="preserve">/CO </w:t>
      </w:r>
      <w:r w:rsidRPr="00BF4792">
        <w:rPr>
          <w:iCs/>
          <w:lang w:eastAsia="ja-JP"/>
        </w:rPr>
        <w:t>ratios under var</w:t>
      </w:r>
      <w:r w:rsidR="00307F06">
        <w:rPr>
          <w:iCs/>
          <w:lang w:eastAsia="ja-JP"/>
        </w:rPr>
        <w:t>y</w:t>
      </w:r>
      <w:r w:rsidR="004F6500">
        <w:rPr>
          <w:iCs/>
          <w:lang w:eastAsia="ja-JP"/>
        </w:rPr>
        <w:t>ing</w:t>
      </w:r>
      <w:r w:rsidRPr="00BF4792">
        <w:rPr>
          <w:iCs/>
          <w:lang w:eastAsia="ja-JP"/>
        </w:rPr>
        <w:t xml:space="preserve"> ratios of </w:t>
      </w:r>
      <w:r w:rsidRPr="00BF4792">
        <w:rPr>
          <w:lang w:eastAsia="ja-JP"/>
        </w:rPr>
        <w:t>CH</w:t>
      </w:r>
      <w:r w:rsidRPr="00BF4792">
        <w:rPr>
          <w:vertAlign w:val="subscript"/>
          <w:lang w:eastAsia="ja-JP"/>
        </w:rPr>
        <w:t>4</w:t>
      </w:r>
      <w:proofErr w:type="gramStart"/>
      <w:r w:rsidRPr="00BF4792">
        <w:rPr>
          <w:lang w:eastAsia="ja-JP"/>
        </w:rPr>
        <w:t>/(</w:t>
      </w:r>
      <w:proofErr w:type="gramEnd"/>
      <w:r w:rsidRPr="00BF4792">
        <w:rPr>
          <w:lang w:eastAsia="ja-JP"/>
        </w:rPr>
        <w:t>CO</w:t>
      </w:r>
      <w:r w:rsidRPr="00BF4792">
        <w:rPr>
          <w:vertAlign w:val="subscript"/>
          <w:lang w:eastAsia="ja-JP"/>
        </w:rPr>
        <w:t>2</w:t>
      </w:r>
      <w:r w:rsidRPr="00BF4792">
        <w:rPr>
          <w:lang w:eastAsia="ja-JP"/>
        </w:rPr>
        <w:t xml:space="preserve"> + CH</w:t>
      </w:r>
      <w:r w:rsidRPr="00BF4792">
        <w:rPr>
          <w:vertAlign w:val="subscript"/>
          <w:lang w:eastAsia="ja-JP"/>
        </w:rPr>
        <w:t>4</w:t>
      </w:r>
      <w:r w:rsidRPr="00BF4792">
        <w:rPr>
          <w:lang w:eastAsia="ja-JP"/>
        </w:rPr>
        <w:t>)</w:t>
      </w:r>
      <w:r w:rsidR="004F6500">
        <w:rPr>
          <w:lang w:eastAsia="ja-JP"/>
        </w:rPr>
        <w:t>—</w:t>
      </w:r>
      <w:r w:rsidRPr="00BF4792">
        <w:rPr>
          <w:lang w:eastAsia="ja-JP"/>
        </w:rPr>
        <w:t>from</w:t>
      </w:r>
      <w:r w:rsidRPr="00BF4792">
        <w:rPr>
          <w:iCs/>
          <w:lang w:eastAsia="ja-JP"/>
        </w:rPr>
        <w:t xml:space="preserve"> 0.1 to 0.9</w:t>
      </w:r>
      <w:r w:rsidR="004F6500">
        <w:rPr>
          <w:iCs/>
          <w:lang w:eastAsia="ja-JP"/>
        </w:rPr>
        <w:t>—</w:t>
      </w:r>
      <w:r w:rsidR="00B16C5A" w:rsidRPr="00BF4792">
        <w:rPr>
          <w:iCs/>
          <w:lang w:eastAsia="ja-JP"/>
        </w:rPr>
        <w:t>over Rh/STO</w:t>
      </w:r>
      <w:r w:rsidRPr="00BF4792">
        <w:rPr>
          <w:iCs/>
          <w:lang w:eastAsia="ja-JP"/>
        </w:rPr>
        <w:t xml:space="preserve">. </w:t>
      </w:r>
      <w:r w:rsidR="003E4B42">
        <w:rPr>
          <w:iCs/>
          <w:lang w:eastAsia="ja-JP"/>
        </w:rPr>
        <w:t>Under</w:t>
      </w:r>
      <w:r w:rsidRPr="00BF4792">
        <w:rPr>
          <w:iCs/>
          <w:lang w:eastAsia="ja-JP"/>
        </w:rPr>
        <w:t xml:space="preserve"> dark </w:t>
      </w:r>
      <w:r w:rsidR="009C4D7D" w:rsidRPr="00BF4792">
        <w:rPr>
          <w:iCs/>
          <w:lang w:eastAsia="ja-JP"/>
        </w:rPr>
        <w:t>condition</w:t>
      </w:r>
      <w:r w:rsidR="003E4B42">
        <w:rPr>
          <w:iCs/>
          <w:lang w:eastAsia="ja-JP"/>
        </w:rPr>
        <w:t>s</w:t>
      </w:r>
      <w:r w:rsidR="009C4D7D" w:rsidRPr="00BF4792">
        <w:rPr>
          <w:iCs/>
          <w:lang w:eastAsia="ja-JP"/>
        </w:rPr>
        <w:t xml:space="preserve"> </w:t>
      </w:r>
      <w:r w:rsidRPr="00BF4792">
        <w:rPr>
          <w:iCs/>
          <w:lang w:eastAsia="ja-JP"/>
        </w:rPr>
        <w:t>at 800 °C, the trend of the H</w:t>
      </w:r>
      <w:r w:rsidRPr="00BF4792">
        <w:rPr>
          <w:iCs/>
          <w:vertAlign w:val="subscript"/>
          <w:lang w:eastAsia="ja-JP"/>
        </w:rPr>
        <w:t>2</w:t>
      </w:r>
      <w:r w:rsidRPr="00BF4792">
        <w:rPr>
          <w:iCs/>
          <w:lang w:eastAsia="ja-JP"/>
        </w:rPr>
        <w:t>/CO ratio</w:t>
      </w:r>
      <w:r w:rsidR="007D3029" w:rsidRPr="00BF4792">
        <w:rPr>
          <w:iCs/>
          <w:lang w:eastAsia="ja-JP"/>
        </w:rPr>
        <w:t xml:space="preserve"> (blue squares)</w:t>
      </w:r>
      <w:r w:rsidRPr="00BF4792">
        <w:rPr>
          <w:iCs/>
          <w:lang w:eastAsia="ja-JP"/>
        </w:rPr>
        <w:t xml:space="preserve"> was consistent with that of the calculated thermodynamic equilibrium under </w:t>
      </w:r>
      <w:r w:rsidR="00DC419E">
        <w:rPr>
          <w:iCs/>
          <w:lang w:eastAsia="ja-JP"/>
        </w:rPr>
        <w:t xml:space="preserve">excess </w:t>
      </w:r>
      <w:r w:rsidRPr="00BF4792">
        <w:rPr>
          <w:iCs/>
          <w:lang w:eastAsia="ja-JP"/>
        </w:rPr>
        <w:t>CO</w:t>
      </w:r>
      <w:r w:rsidRPr="00BF4792">
        <w:rPr>
          <w:iCs/>
          <w:vertAlign w:val="subscript"/>
          <w:lang w:eastAsia="ja-JP"/>
        </w:rPr>
        <w:t>2</w:t>
      </w:r>
      <w:r w:rsidRPr="00BF4792">
        <w:rPr>
          <w:iCs/>
          <w:lang w:eastAsia="ja-JP"/>
        </w:rPr>
        <w:t xml:space="preserve">. </w:t>
      </w:r>
      <w:r w:rsidR="00BB4E0E" w:rsidRPr="00BF4792">
        <w:rPr>
          <w:iCs/>
          <w:lang w:eastAsia="ja-JP"/>
        </w:rPr>
        <w:t>This</w:t>
      </w:r>
      <w:r w:rsidR="00710252">
        <w:rPr>
          <w:iCs/>
          <w:lang w:eastAsia="ja-JP"/>
        </w:rPr>
        <w:t xml:space="preserve"> observation occurred</w:t>
      </w:r>
      <w:r w:rsidR="00BB4E0E" w:rsidRPr="00BF4792">
        <w:rPr>
          <w:iCs/>
          <w:lang w:eastAsia="ja-JP"/>
        </w:rPr>
        <w:t xml:space="preserve"> </w:t>
      </w:r>
      <w:r w:rsidR="00710252">
        <w:rPr>
          <w:iCs/>
          <w:lang w:eastAsia="ja-JP"/>
        </w:rPr>
        <w:t>because of</w:t>
      </w:r>
      <w:r w:rsidR="00BB4E0E" w:rsidRPr="00BF4792">
        <w:rPr>
          <w:iCs/>
          <w:lang w:eastAsia="ja-JP"/>
        </w:rPr>
        <w:t xml:space="preserve"> the RWGS reaction.</w:t>
      </w:r>
      <w:r w:rsidR="004F2531" w:rsidRPr="00BF4792">
        <w:rPr>
          <w:iCs/>
          <w:lang w:eastAsia="ja-JP"/>
        </w:rPr>
        <w:t xml:space="preserve"> </w:t>
      </w:r>
      <w:r w:rsidRPr="00BF4792">
        <w:rPr>
          <w:iCs/>
          <w:lang w:eastAsia="ja-JP"/>
        </w:rPr>
        <w:t>However, the H</w:t>
      </w:r>
      <w:r w:rsidRPr="00BF4792">
        <w:rPr>
          <w:iCs/>
          <w:vertAlign w:val="subscript"/>
          <w:lang w:eastAsia="ja-JP"/>
        </w:rPr>
        <w:t>2</w:t>
      </w:r>
      <w:r w:rsidRPr="00BF4792">
        <w:rPr>
          <w:iCs/>
          <w:lang w:eastAsia="ja-JP"/>
        </w:rPr>
        <w:t xml:space="preserve">/CO ratio at 800 °C was </w:t>
      </w:r>
      <w:r w:rsidR="009B06DF">
        <w:rPr>
          <w:iCs/>
          <w:lang w:eastAsia="ja-JP"/>
        </w:rPr>
        <w:t>lower</w:t>
      </w:r>
      <w:r w:rsidRPr="00BF4792">
        <w:rPr>
          <w:iCs/>
          <w:lang w:eastAsia="ja-JP"/>
        </w:rPr>
        <w:t xml:space="preserve"> than</w:t>
      </w:r>
      <w:r w:rsidR="009B06DF">
        <w:rPr>
          <w:iCs/>
          <w:lang w:eastAsia="ja-JP"/>
        </w:rPr>
        <w:t xml:space="preserve"> that of</w:t>
      </w:r>
      <w:r w:rsidRPr="00BF4792">
        <w:rPr>
          <w:iCs/>
          <w:lang w:eastAsia="ja-JP"/>
        </w:rPr>
        <w:t xml:space="preserve"> the calculated thermodynamic equilibrium under </w:t>
      </w:r>
      <w:r w:rsidR="009B06DF">
        <w:rPr>
          <w:iCs/>
          <w:lang w:eastAsia="ja-JP"/>
        </w:rPr>
        <w:t xml:space="preserve">excess </w:t>
      </w:r>
      <w:r w:rsidR="00CB1BFC" w:rsidRPr="00BF4792">
        <w:rPr>
          <w:iCs/>
          <w:lang w:eastAsia="ja-JP"/>
        </w:rPr>
        <w:t>CH</w:t>
      </w:r>
      <w:r w:rsidR="00CB1BFC" w:rsidRPr="00BF4792">
        <w:rPr>
          <w:iCs/>
          <w:vertAlign w:val="subscript"/>
          <w:lang w:eastAsia="ja-JP"/>
        </w:rPr>
        <w:t>4</w:t>
      </w:r>
      <w:r w:rsidRPr="00BF4792">
        <w:rPr>
          <w:rFonts w:ascii="Calibri" w:eastAsia="ＭＳ 明朝" w:hAnsi="Calibri"/>
          <w:iCs/>
          <w:lang w:eastAsia="ja-JP"/>
        </w:rPr>
        <w:t xml:space="preserve">. </w:t>
      </w:r>
      <w:r w:rsidR="00634D03">
        <w:rPr>
          <w:rFonts w:ascii="Calibri" w:eastAsia="ＭＳ 明朝" w:hAnsi="Calibri"/>
          <w:iCs/>
          <w:lang w:eastAsia="ja-JP"/>
        </w:rPr>
        <w:t>The difference</w:t>
      </w:r>
      <w:r w:rsidRPr="00BF4792">
        <w:rPr>
          <w:rFonts w:ascii="Calibri" w:eastAsia="ＭＳ 明朝" w:hAnsi="Calibri"/>
          <w:iCs/>
          <w:lang w:eastAsia="ja-JP"/>
        </w:rPr>
        <w:t xml:space="preserve"> between the experimental and calculated results under</w:t>
      </w:r>
      <w:r w:rsidR="00634D03">
        <w:rPr>
          <w:rFonts w:ascii="Calibri" w:eastAsia="ＭＳ 明朝" w:hAnsi="Calibri"/>
          <w:iCs/>
          <w:lang w:eastAsia="ja-JP"/>
        </w:rPr>
        <w:t xml:space="preserve"> excess</w:t>
      </w:r>
      <w:r w:rsidRPr="00BF4792">
        <w:rPr>
          <w:rFonts w:ascii="Calibri" w:eastAsia="ＭＳ 明朝" w:hAnsi="Calibri"/>
          <w:iCs/>
          <w:lang w:eastAsia="ja-JP"/>
        </w:rPr>
        <w:t xml:space="preserve"> </w:t>
      </w:r>
      <w:r w:rsidRPr="00BF4792">
        <w:rPr>
          <w:iCs/>
          <w:lang w:eastAsia="ja-JP"/>
        </w:rPr>
        <w:t>CH</w:t>
      </w:r>
      <w:r w:rsidRPr="00BF4792">
        <w:rPr>
          <w:iCs/>
          <w:vertAlign w:val="subscript"/>
          <w:lang w:eastAsia="ja-JP"/>
        </w:rPr>
        <w:t>4</w:t>
      </w:r>
      <w:r w:rsidRPr="00BF4792">
        <w:rPr>
          <w:rFonts w:ascii="Calibri" w:eastAsia="ＭＳ 明朝" w:hAnsi="Calibri"/>
          <w:iCs/>
          <w:lang w:eastAsia="ja-JP"/>
        </w:rPr>
        <w:t xml:space="preserve"> </w:t>
      </w:r>
      <w:r w:rsidR="004F2531" w:rsidRPr="00BF4792">
        <w:rPr>
          <w:iCs/>
          <w:lang w:eastAsia="ja-JP"/>
        </w:rPr>
        <w:t>could be</w:t>
      </w:r>
      <w:r w:rsidRPr="00BF4792">
        <w:rPr>
          <w:iCs/>
          <w:lang w:eastAsia="ja-JP"/>
        </w:rPr>
        <w:t xml:space="preserve"> attributed to the slow reaction rate of </w:t>
      </w:r>
      <w:r w:rsidR="001E31C9" w:rsidRPr="00BF4792">
        <w:rPr>
          <w:iCs/>
          <w:lang w:eastAsia="ja-JP"/>
        </w:rPr>
        <w:t xml:space="preserve">coking, which </w:t>
      </w:r>
      <w:r w:rsidR="00E635B4">
        <w:rPr>
          <w:iCs/>
          <w:lang w:eastAsia="ja-JP"/>
        </w:rPr>
        <w:t>did</w:t>
      </w:r>
      <w:r w:rsidRPr="00BF4792">
        <w:rPr>
          <w:iCs/>
          <w:lang w:eastAsia="ja-JP"/>
        </w:rPr>
        <w:t xml:space="preserve"> </w:t>
      </w:r>
      <w:r w:rsidR="001E31C9" w:rsidRPr="00BF4792">
        <w:rPr>
          <w:iCs/>
          <w:lang w:eastAsia="ja-JP"/>
        </w:rPr>
        <w:t xml:space="preserve">not reach equilibrium. </w:t>
      </w:r>
      <w:r w:rsidR="00744E61">
        <w:rPr>
          <w:iCs/>
          <w:lang w:eastAsia="ja-JP"/>
        </w:rPr>
        <w:t>Compared with</w:t>
      </w:r>
      <w:r w:rsidR="001E31C9" w:rsidRPr="00BF4792">
        <w:rPr>
          <w:iCs/>
          <w:lang w:eastAsia="ja-JP"/>
        </w:rPr>
        <w:t xml:space="preserve"> dark</w:t>
      </w:r>
      <w:r w:rsidR="00F17A14" w:rsidRPr="00BF4792">
        <w:rPr>
          <w:iCs/>
          <w:lang w:eastAsia="ja-JP"/>
        </w:rPr>
        <w:t xml:space="preserve"> condition</w:t>
      </w:r>
      <w:r w:rsidR="00744E61">
        <w:rPr>
          <w:iCs/>
          <w:lang w:eastAsia="ja-JP"/>
        </w:rPr>
        <w:t>s</w:t>
      </w:r>
      <w:r w:rsidR="00F17A14" w:rsidRPr="00BF4792">
        <w:rPr>
          <w:iCs/>
          <w:lang w:eastAsia="ja-JP"/>
        </w:rPr>
        <w:t xml:space="preserve"> at 800 °C, the H</w:t>
      </w:r>
      <w:r w:rsidR="00F17A14" w:rsidRPr="00BF4792">
        <w:rPr>
          <w:iCs/>
          <w:vertAlign w:val="subscript"/>
          <w:lang w:eastAsia="ja-JP"/>
        </w:rPr>
        <w:t>2</w:t>
      </w:r>
      <w:r w:rsidR="00F17A14" w:rsidRPr="00BF4792">
        <w:rPr>
          <w:iCs/>
          <w:lang w:eastAsia="ja-JP"/>
        </w:rPr>
        <w:t>/CO ratios converged from 0.72 to 1.3</w:t>
      </w:r>
      <w:r w:rsidR="00A67B11" w:rsidRPr="00BF4792">
        <w:rPr>
          <w:iCs/>
          <w:lang w:eastAsia="ja-JP"/>
        </w:rPr>
        <w:t xml:space="preserve"> under UV light</w:t>
      </w:r>
      <w:r w:rsidR="006209A5" w:rsidRPr="00BF4792">
        <w:rPr>
          <w:iCs/>
          <w:lang w:eastAsia="ja-JP"/>
        </w:rPr>
        <w:t xml:space="preserve"> </w:t>
      </w:r>
      <w:r w:rsidRPr="00BF4792">
        <w:rPr>
          <w:iCs/>
          <w:lang w:eastAsia="ja-JP"/>
        </w:rPr>
        <w:t xml:space="preserve">irradiation at 150 °C. </w:t>
      </w:r>
      <w:r w:rsidR="00744E61">
        <w:rPr>
          <w:iCs/>
          <w:lang w:eastAsia="ja-JP"/>
        </w:rPr>
        <w:t>Therefore</w:t>
      </w:r>
      <w:r w:rsidRPr="00BF4792">
        <w:rPr>
          <w:iCs/>
          <w:lang w:eastAsia="ja-JP"/>
        </w:rPr>
        <w:t>, the generated H</w:t>
      </w:r>
      <w:r w:rsidRPr="00BF4792">
        <w:rPr>
          <w:iCs/>
          <w:vertAlign w:val="subscript"/>
          <w:lang w:eastAsia="ja-JP"/>
        </w:rPr>
        <w:t>2</w:t>
      </w:r>
      <w:r w:rsidRPr="00BF4792">
        <w:rPr>
          <w:iCs/>
          <w:lang w:eastAsia="ja-JP"/>
        </w:rPr>
        <w:t xml:space="preserve">/CO ratio was stable </w:t>
      </w:r>
      <w:r w:rsidRPr="00BF4792">
        <w:rPr>
          <w:rFonts w:ascii="Calibri" w:eastAsia="ＭＳ 明朝" w:hAnsi="Calibri"/>
          <w:iCs/>
          <w:lang w:eastAsia="ja-JP"/>
        </w:rPr>
        <w:t xml:space="preserve">and independent of the composition </w:t>
      </w:r>
      <w:r w:rsidRPr="00BF4792">
        <w:rPr>
          <w:iCs/>
          <w:lang w:eastAsia="ja-JP"/>
        </w:rPr>
        <w:t>of the reactant gas in the light-irradiated system.</w:t>
      </w:r>
      <w:r w:rsidR="00F55628" w:rsidRPr="00F55628">
        <w:rPr>
          <w:iCs/>
          <w:lang w:eastAsia="ja-JP"/>
        </w:rPr>
        <w:t xml:space="preserve"> </w:t>
      </w:r>
      <w:r w:rsidR="00F55628" w:rsidRPr="00BF4792">
        <w:rPr>
          <w:iCs/>
          <w:lang w:eastAsia="ja-JP"/>
        </w:rPr>
        <w:t xml:space="preserve">These results suggest that the photoexcited electron-hole pairs </w:t>
      </w:r>
      <w:r w:rsidR="00F55628">
        <w:rPr>
          <w:iCs/>
          <w:lang w:eastAsia="ja-JP"/>
        </w:rPr>
        <w:t xml:space="preserve">equally </w:t>
      </w:r>
      <w:r w:rsidR="00F55628" w:rsidRPr="00BF4792">
        <w:rPr>
          <w:iCs/>
          <w:lang w:eastAsia="ja-JP"/>
        </w:rPr>
        <w:t xml:space="preserve">induce oxidation and reduction reactions, and the stoichiometric DRM reaction </w:t>
      </w:r>
    </w:p>
    <w:p w14:paraId="78162B15" w14:textId="05143E6B" w:rsidR="00D701DD" w:rsidRPr="00BF4792" w:rsidRDefault="001C3E80" w:rsidP="00D701DD">
      <w:pPr>
        <w:pStyle w:val="RSCI05CaptiontoFigureSchemeChartwithbottombar"/>
        <w:rPr>
          <w:lang w:eastAsia="ja-JP"/>
        </w:rPr>
      </w:pPr>
      <w:r w:rsidRPr="00BF4792">
        <w:rPr>
          <w:noProof/>
          <w:lang w:eastAsia="ja-JP"/>
        </w:rPr>
        <w:lastRenderedPageBreak/>
        <mc:AlternateContent>
          <mc:Choice Requires="wpg">
            <w:drawing>
              <wp:anchor distT="0" distB="0" distL="114300" distR="114300" simplePos="0" relativeHeight="251660288" behindDoc="0" locked="0" layoutInCell="1" allowOverlap="1" wp14:anchorId="77F490A8" wp14:editId="7C5E6AF3">
                <wp:simplePos x="0" y="0"/>
                <wp:positionH relativeFrom="margin">
                  <wp:posOffset>304</wp:posOffset>
                </wp:positionH>
                <wp:positionV relativeFrom="paragraph">
                  <wp:posOffset>359</wp:posOffset>
                </wp:positionV>
                <wp:extent cx="3174365" cy="4798060"/>
                <wp:effectExtent l="0" t="0" r="6985" b="2540"/>
                <wp:wrapTopAndBottom/>
                <wp:docPr id="1205143302" name="グループ化 7"/>
                <wp:cNvGraphicFramePr/>
                <a:graphic xmlns:a="http://schemas.openxmlformats.org/drawingml/2006/main">
                  <a:graphicData uri="http://schemas.microsoft.com/office/word/2010/wordprocessingGroup">
                    <wpg:wgp>
                      <wpg:cNvGrpSpPr/>
                      <wpg:grpSpPr>
                        <a:xfrm>
                          <a:off x="0" y="0"/>
                          <a:ext cx="3174365" cy="4798060"/>
                          <a:chOff x="-6825" y="-549823"/>
                          <a:chExt cx="3174840" cy="4799637"/>
                        </a:xfrm>
                      </wpg:grpSpPr>
                      <wpg:graphicFrame>
                        <wpg:cNvPr id="1639327887" name="グラフ 1">
                          <a:extLst>
                            <a:ext uri="{FF2B5EF4-FFF2-40B4-BE49-F238E27FC236}">
                              <a16:creationId xmlns:a16="http://schemas.microsoft.com/office/drawing/2014/main" id="{09071ABC-C4B8-4956-A588-8B7F8998CAA6}"/>
                            </a:ext>
                          </a:extLst>
                        </wpg:cNvPr>
                        <wpg:cNvFrPr/>
                        <wpg:xfrm>
                          <a:off x="0" y="-420609"/>
                          <a:ext cx="3168015" cy="2195830"/>
                        </wpg:xfrm>
                        <a:graphic>
                          <a:graphicData uri="http://schemas.openxmlformats.org/drawingml/2006/chart">
                            <c:chart xmlns:c="http://schemas.openxmlformats.org/drawingml/2006/chart" xmlns:r="http://schemas.openxmlformats.org/officeDocument/2006/relationships" r:id="rId27"/>
                          </a:graphicData>
                        </a:graphic>
                      </wpg:graphicFrame>
                      <wpg:graphicFrame>
                        <wpg:cNvPr id="685660995" name="グラフ 1">
                          <a:extLst>
                            <a:ext uri="{FF2B5EF4-FFF2-40B4-BE49-F238E27FC236}">
                              <a16:creationId xmlns:a16="http://schemas.microsoft.com/office/drawing/2014/main" id="{1ADBAD84-D216-083C-89E5-6B94DC257F5C}"/>
                            </a:ext>
                          </a:extLst>
                        </wpg:cNvPr>
                        <wpg:cNvFrPr/>
                        <wpg:xfrm>
                          <a:off x="0" y="2053985"/>
                          <a:ext cx="3168015" cy="2195829"/>
                        </wpg:xfrm>
                        <a:graphic>
                          <a:graphicData uri="http://schemas.openxmlformats.org/drawingml/2006/chart">
                            <c:chart xmlns:c="http://schemas.openxmlformats.org/drawingml/2006/chart" xmlns:r="http://schemas.openxmlformats.org/officeDocument/2006/relationships" r:id="rId28"/>
                          </a:graphicData>
                        </a:graphic>
                      </wpg:graphicFrame>
                      <wps:wsp>
                        <wps:cNvPr id="1476449989" name="テキスト ボックス 2"/>
                        <wps:cNvSpPr txBox="1"/>
                        <wps:spPr>
                          <a:xfrm>
                            <a:off x="20477" y="-549823"/>
                            <a:ext cx="437885" cy="286618"/>
                          </a:xfrm>
                          <a:prstGeom prst="rect">
                            <a:avLst/>
                          </a:prstGeom>
                          <a:noFill/>
                          <a:ln w="6350">
                            <a:noFill/>
                          </a:ln>
                        </wps:spPr>
                        <wps:txbx>
                          <w:txbxContent>
                            <w:p w14:paraId="5136D029" w14:textId="77777777" w:rsidR="006148DC" w:rsidRDefault="001C3E80" w:rsidP="006148DC">
                              <w:pPr>
                                <w:rPr>
                                  <w:lang w:eastAsia="ja-JP"/>
                                </w:rPr>
                              </w:pPr>
                              <w:r>
                                <w:rPr>
                                  <w:rFonts w:hint="eastAsia"/>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15242869" name="テキスト ボックス 2"/>
                        <wps:cNvSpPr txBox="1"/>
                        <wps:spPr>
                          <a:xfrm>
                            <a:off x="-6825" y="1924346"/>
                            <a:ext cx="437885" cy="259413"/>
                          </a:xfrm>
                          <a:prstGeom prst="rect">
                            <a:avLst/>
                          </a:prstGeom>
                          <a:noFill/>
                          <a:ln w="6350">
                            <a:noFill/>
                          </a:ln>
                        </wps:spPr>
                        <wps:txbx>
                          <w:txbxContent>
                            <w:p w14:paraId="27F3DBC2" w14:textId="77777777" w:rsidR="006148DC" w:rsidRDefault="001C3E80" w:rsidP="006148DC">
                              <w:pPr>
                                <w:rPr>
                                  <w:lang w:eastAsia="ja-JP"/>
                                </w:rPr>
                              </w:pPr>
                              <w:r>
                                <w:rPr>
                                  <w:rFonts w:hint="eastAsia"/>
                                  <w:lang w:eastAsia="ja-JP"/>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7F490A8" id="グループ化 7" o:spid="_x0000_s1069" style="position:absolute;left:0;text-align:left;margin-left:0;margin-top:.05pt;width:249.95pt;height:377.8pt;z-index:251660288;mso-position-horizontal-relative:margin;mso-width-relative:margin;mso-height-relative:margin" coordorigin="-68,-5498" coordsize="31748,47996" o:gfxdata="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">
                <v:shape id="グラフ 1" o:spid="_x0000_s1070" type="#_x0000_t75" style="position:absolute;left:-7;top:-4217;width:31703;height:219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">
                  <v:imagedata r:id="rId32" o:title=""/>
                  <o:lock v:ext="edit" aspectratio="f"/>
                </v:shape>
                <v:shape id="グラフ 1" o:spid="_x0000_s1071" type="#_x0000_t75" style="position:absolute;left:-7;top:20540;width:31703;height:219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">
                  <v:imagedata r:id="rId33" o:title=""/>
                  <o:lock v:ext="edit" aspectratio="f"/>
                </v:shape>
                <v:shape id="テキスト ボックス 2" o:spid="_x0000_s1072" type="#_x0000_t202" style="position:absolute;left:204;top:-5498;width:4379;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" filled="f" stroked="f" strokeweight=".5pt">
                  <v:textbox>
                    <w:txbxContent>
                      <w:p w14:paraId="5136D029" w14:textId="77777777" w:rsidR="006148DC" w:rsidRDefault="001C3E80" w:rsidP="006148DC">
                        <w:pPr>
                          <w:rPr>
                            <w:lang w:eastAsia="ja-JP"/>
                          </w:rPr>
                        </w:pPr>
                        <w:r>
                          <w:rPr>
                            <w:rFonts w:hint="eastAsia"/>
                            <w:lang w:eastAsia="ja-JP"/>
                          </w:rPr>
                          <w:t>(a)</w:t>
                        </w:r>
                      </w:p>
                    </w:txbxContent>
                  </v:textbox>
                </v:shape>
                <v:shape id="テキスト ボックス 2" o:spid="_x0000_s1073" type="#_x0000_t202" style="position:absolute;left:-68;top:19243;width:4378;height:2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" filled="f" stroked="f" strokeweight=".5pt">
                  <v:textbox>
                    <w:txbxContent>
                      <w:p w14:paraId="27F3DBC2" w14:textId="77777777" w:rsidR="006148DC" w:rsidRDefault="001C3E80" w:rsidP="006148DC">
                        <w:pPr>
                          <w:rPr>
                            <w:lang w:eastAsia="ja-JP"/>
                          </w:rPr>
                        </w:pPr>
                        <w:r>
                          <w:rPr>
                            <w:rFonts w:hint="eastAsia"/>
                            <w:lang w:eastAsia="ja-JP"/>
                          </w:rPr>
                          <w:t>(b)</w:t>
                        </w:r>
                      </w:p>
                    </w:txbxContent>
                  </v:textbox>
                </v:shape>
                <w10:wrap type="topAndBottom" anchorx="margin"/>
              </v:group>
            </w:pict>
          </mc:Fallback>
        </mc:AlternateContent>
      </w:r>
      <w:r w:rsidR="00D701DD" w:rsidRPr="00BF4792">
        <w:rPr>
          <w:b/>
          <w:lang w:eastAsia="ja-JP"/>
        </w:rPr>
        <w:t>Fig. 3</w:t>
      </w:r>
      <w:r w:rsidR="00D701DD" w:rsidRPr="00BF4792">
        <w:rPr>
          <w:lang w:eastAsia="ja-JP"/>
        </w:rPr>
        <w:t xml:space="preserve"> The reactant gas composition dependence of (a) H</w:t>
      </w:r>
      <w:r w:rsidR="00D701DD" w:rsidRPr="00BF4792">
        <w:rPr>
          <w:vertAlign w:val="subscript"/>
          <w:lang w:eastAsia="ja-JP"/>
        </w:rPr>
        <w:t>2</w:t>
      </w:r>
      <w:r w:rsidR="00D701DD" w:rsidRPr="00BF4792">
        <w:rPr>
          <w:lang w:eastAsia="ja-JP"/>
        </w:rPr>
        <w:t>/CO, and (b) H</w:t>
      </w:r>
      <w:r w:rsidR="00D701DD" w:rsidRPr="00BF4792">
        <w:rPr>
          <w:vertAlign w:val="subscript"/>
          <w:lang w:eastAsia="ja-JP"/>
        </w:rPr>
        <w:t>2</w:t>
      </w:r>
      <w:r w:rsidR="00D701DD" w:rsidRPr="00BF4792">
        <w:rPr>
          <w:lang w:eastAsia="ja-JP"/>
        </w:rPr>
        <w:t xml:space="preserve"> and CO production rates </w:t>
      </w:r>
      <w:r w:rsidR="00B56BD7">
        <w:rPr>
          <w:lang w:eastAsia="ja-JP"/>
        </w:rPr>
        <w:t>under</w:t>
      </w:r>
      <w:r w:rsidR="001650F8" w:rsidRPr="00BF4792">
        <w:rPr>
          <w:lang w:eastAsia="ja-JP"/>
        </w:rPr>
        <w:t xml:space="preserve"> </w:t>
      </w:r>
      <w:r w:rsidR="00D701DD" w:rsidRPr="00BF4792">
        <w:rPr>
          <w:lang w:eastAsia="ja-JP"/>
        </w:rPr>
        <w:t>dark and light irradiation conditions. Reaction conditions: 15 mL min</w:t>
      </w:r>
      <w:r w:rsidR="00D701DD" w:rsidRPr="00BF4792">
        <w:rPr>
          <w:vertAlign w:val="superscript"/>
          <w:lang w:eastAsia="ja-JP"/>
        </w:rPr>
        <w:t>−1</w:t>
      </w:r>
      <w:r w:rsidR="00EA370F" w:rsidRPr="00BF4792">
        <w:rPr>
          <w:lang w:eastAsia="ja-JP"/>
        </w:rPr>
        <w:t xml:space="preserve"> of ﬂow rate,</w:t>
      </w:r>
      <w:r w:rsidR="00D701DD" w:rsidRPr="00BF4792">
        <w:rPr>
          <w:lang w:eastAsia="ja-JP"/>
        </w:rPr>
        <w:t xml:space="preserve"> 15 mg of catalyst,</w:t>
      </w:r>
      <w:r w:rsidR="00887F49">
        <w:rPr>
          <w:lang w:eastAsia="ja-JP"/>
        </w:rPr>
        <w:t xml:space="preserve"> and</w:t>
      </w:r>
      <w:r w:rsidR="00D701DD" w:rsidRPr="00BF4792">
        <w:rPr>
          <w:lang w:eastAsia="ja-JP"/>
        </w:rPr>
        <w:t xml:space="preserve"> 150 W Hg</w:t>
      </w:r>
      <w:r w:rsidR="00887F49">
        <w:rPr>
          <w:lang w:eastAsia="ja-JP"/>
        </w:rPr>
        <w:t>–</w:t>
      </w:r>
      <w:r w:rsidR="00D701DD" w:rsidRPr="00BF4792">
        <w:rPr>
          <w:lang w:eastAsia="ja-JP"/>
        </w:rPr>
        <w:t>Xe lamp.</w:t>
      </w:r>
    </w:p>
    <w:p w14:paraId="4418EABB" w14:textId="36F91412" w:rsidR="007C7DD1" w:rsidRPr="00BF4792" w:rsidRDefault="00327176" w:rsidP="005E3217">
      <w:pPr>
        <w:pStyle w:val="RSCB02ArticleText"/>
        <w:rPr>
          <w:iCs/>
          <w:lang w:eastAsia="ja-JP"/>
        </w:rPr>
      </w:pPr>
      <w:r w:rsidRPr="00BF4792">
        <w:rPr>
          <w:iCs/>
          <w:lang w:eastAsia="ja-JP"/>
        </w:rPr>
        <w:t xml:space="preserve">proceeds </w:t>
      </w:r>
      <w:r>
        <w:rPr>
          <w:iCs/>
          <w:lang w:eastAsia="ja-JP"/>
        </w:rPr>
        <w:t>despite</w:t>
      </w:r>
      <w:r w:rsidRPr="00BF4792">
        <w:rPr>
          <w:iCs/>
          <w:lang w:eastAsia="ja-JP"/>
        </w:rPr>
        <w:t xml:space="preserve"> the changing chemical composition</w:t>
      </w:r>
      <w:r>
        <w:rPr>
          <w:iCs/>
          <w:lang w:eastAsia="ja-JP"/>
        </w:rPr>
        <w:t>s</w:t>
      </w:r>
      <w:r w:rsidRPr="00BF4792">
        <w:rPr>
          <w:iCs/>
          <w:lang w:eastAsia="ja-JP"/>
        </w:rPr>
        <w:t xml:space="preserve"> in the source DRM gas stream. Figure 3 (b) shows </w:t>
      </w:r>
      <w:r w:rsidRPr="00BF4792">
        <w:rPr>
          <w:rFonts w:ascii="Calibri" w:eastAsia="ＭＳ 明朝" w:hAnsi="Calibri"/>
          <w:iCs/>
          <w:lang w:eastAsia="ja-JP"/>
        </w:rPr>
        <w:t xml:space="preserve">the </w:t>
      </w:r>
      <w:r w:rsidRPr="00BF4792">
        <w:rPr>
          <w:iCs/>
          <w:lang w:eastAsia="ja-JP"/>
        </w:rPr>
        <w:t>production rates of H</w:t>
      </w:r>
      <w:r w:rsidRPr="00BF4792">
        <w:rPr>
          <w:iCs/>
          <w:vertAlign w:val="subscript"/>
          <w:lang w:eastAsia="ja-JP"/>
        </w:rPr>
        <w:t>2</w:t>
      </w:r>
      <w:r w:rsidRPr="00BF4792">
        <w:rPr>
          <w:iCs/>
          <w:lang w:eastAsia="ja-JP"/>
        </w:rPr>
        <w:t xml:space="preserve"> and CO </w:t>
      </w:r>
      <w:r>
        <w:rPr>
          <w:rFonts w:hint="eastAsia"/>
          <w:iCs/>
          <w:lang w:eastAsia="ja-JP"/>
        </w:rPr>
        <w:t>at</w:t>
      </w:r>
      <w:r w:rsidRPr="00BF4792">
        <w:rPr>
          <w:iCs/>
          <w:lang w:eastAsia="ja-JP"/>
        </w:rPr>
        <w:t xml:space="preserve"> ratios of </w:t>
      </w:r>
      <w:r w:rsidRPr="00BF4792">
        <w:rPr>
          <w:lang w:eastAsia="ja-JP"/>
        </w:rPr>
        <w:t>CH</w:t>
      </w:r>
      <w:r w:rsidRPr="00BF4792">
        <w:rPr>
          <w:vertAlign w:val="subscript"/>
          <w:lang w:eastAsia="ja-JP"/>
        </w:rPr>
        <w:t>4</w:t>
      </w:r>
      <w:proofErr w:type="gramStart"/>
      <w:r w:rsidRPr="00BF4792">
        <w:rPr>
          <w:lang w:eastAsia="ja-JP"/>
        </w:rPr>
        <w:t>/(</w:t>
      </w:r>
      <w:proofErr w:type="gramEnd"/>
      <w:r w:rsidRPr="00BF4792">
        <w:rPr>
          <w:lang w:eastAsia="ja-JP"/>
        </w:rPr>
        <w:t>CO</w:t>
      </w:r>
      <w:r w:rsidRPr="00BF4792">
        <w:rPr>
          <w:vertAlign w:val="subscript"/>
          <w:lang w:eastAsia="ja-JP"/>
        </w:rPr>
        <w:t>2</w:t>
      </w:r>
      <w:r w:rsidRPr="00BF4792">
        <w:rPr>
          <w:lang w:eastAsia="ja-JP"/>
        </w:rPr>
        <w:t xml:space="preserve"> + CH</w:t>
      </w:r>
      <w:r w:rsidRPr="00BF4792">
        <w:rPr>
          <w:vertAlign w:val="subscript"/>
          <w:lang w:eastAsia="ja-JP"/>
        </w:rPr>
        <w:t>4</w:t>
      </w:r>
      <w:r w:rsidRPr="00BF4792">
        <w:rPr>
          <w:lang w:eastAsia="ja-JP"/>
        </w:rPr>
        <w:t>)</w:t>
      </w:r>
      <w:r>
        <w:rPr>
          <w:rFonts w:hint="eastAsia"/>
          <w:lang w:eastAsia="ja-JP"/>
        </w:rPr>
        <w:t xml:space="preserve"> </w:t>
      </w:r>
      <w:r>
        <w:rPr>
          <w:lang w:eastAsia="ja-JP"/>
        </w:rPr>
        <w:t>varying</w:t>
      </w:r>
      <w:r>
        <w:rPr>
          <w:rFonts w:hint="eastAsia"/>
          <w:lang w:eastAsia="ja-JP"/>
        </w:rPr>
        <w:t xml:space="preserve"> </w:t>
      </w:r>
      <w:r w:rsidRPr="00BF4792">
        <w:rPr>
          <w:lang w:eastAsia="ja-JP"/>
        </w:rPr>
        <w:t>from</w:t>
      </w:r>
      <w:r w:rsidRPr="00BF4792">
        <w:rPr>
          <w:iCs/>
          <w:lang w:eastAsia="ja-JP"/>
        </w:rPr>
        <w:t xml:space="preserve"> 0.1 to 0.9.</w:t>
      </w:r>
      <w:r>
        <w:rPr>
          <w:rFonts w:hint="eastAsia"/>
          <w:iCs/>
          <w:lang w:eastAsia="ja-JP"/>
        </w:rPr>
        <w:t xml:space="preserve"> </w:t>
      </w:r>
      <w:r w:rsidRPr="00BF4792">
        <w:rPr>
          <w:iCs/>
          <w:lang w:eastAsia="ja-JP"/>
        </w:rPr>
        <w:t xml:space="preserve">The trends in </w:t>
      </w:r>
      <w:r w:rsidRPr="00BF4792">
        <w:rPr>
          <w:rFonts w:ascii="Calibri" w:eastAsia="ＭＳ 明朝" w:hAnsi="Calibri"/>
          <w:iCs/>
          <w:lang w:eastAsia="ja-JP"/>
        </w:rPr>
        <w:t>the production rates of</w:t>
      </w:r>
      <w:r w:rsidRPr="00BF4792">
        <w:rPr>
          <w:iCs/>
          <w:lang w:eastAsia="ja-JP"/>
        </w:rPr>
        <w:t xml:space="preserve"> H</w:t>
      </w:r>
      <w:r w:rsidRPr="00BF4792">
        <w:rPr>
          <w:iCs/>
          <w:vertAlign w:val="subscript"/>
          <w:lang w:eastAsia="ja-JP"/>
        </w:rPr>
        <w:t>2</w:t>
      </w:r>
      <w:r w:rsidRPr="00BF4792">
        <w:rPr>
          <w:iCs/>
          <w:lang w:eastAsia="ja-JP"/>
        </w:rPr>
        <w:t xml:space="preserve"> and CO exhibited broader volcano shape</w:t>
      </w:r>
      <w:r w:rsidRPr="00BF4792">
        <w:rPr>
          <w:rFonts w:ascii="Calibri" w:eastAsia="ＭＳ 明朝" w:hAnsi="Calibri"/>
          <w:iCs/>
          <w:lang w:eastAsia="ja-JP"/>
        </w:rPr>
        <w:t>s</w:t>
      </w:r>
      <w:r w:rsidRPr="00BF4792">
        <w:rPr>
          <w:iCs/>
          <w:lang w:eastAsia="ja-JP"/>
        </w:rPr>
        <w:t xml:space="preserve"> under light irradiation than those under dark</w:t>
      </w:r>
      <w:r w:rsidRPr="00BF4792">
        <w:rPr>
          <w:rFonts w:ascii="Calibri" w:eastAsia="ＭＳ 明朝" w:hAnsi="Calibri"/>
          <w:iCs/>
          <w:lang w:eastAsia="ja-JP"/>
        </w:rPr>
        <w:t xml:space="preserve"> conditions. </w:t>
      </w:r>
      <w:r>
        <w:rPr>
          <w:iCs/>
          <w:lang w:eastAsia="ja-JP"/>
        </w:rPr>
        <w:t>U</w:t>
      </w:r>
      <w:r w:rsidRPr="00BF4792">
        <w:rPr>
          <w:iCs/>
          <w:lang w:eastAsia="ja-JP"/>
        </w:rPr>
        <w:t>nder dark</w:t>
      </w:r>
      <w:r>
        <w:rPr>
          <w:iCs/>
          <w:lang w:eastAsia="ja-JP"/>
        </w:rPr>
        <w:t xml:space="preserve"> conditions</w:t>
      </w:r>
      <w:r w:rsidRPr="00BF4792">
        <w:rPr>
          <w:iCs/>
          <w:lang w:eastAsia="ja-JP"/>
        </w:rPr>
        <w:t xml:space="preserve"> at 800 ˚C, the production of H</w:t>
      </w:r>
      <w:r w:rsidRPr="00BF4792">
        <w:rPr>
          <w:iCs/>
          <w:vertAlign w:val="subscript"/>
          <w:lang w:eastAsia="ja-JP"/>
        </w:rPr>
        <w:t>2</w:t>
      </w:r>
      <w:r w:rsidRPr="00BF4792">
        <w:rPr>
          <w:iCs/>
          <w:lang w:eastAsia="ja-JP"/>
        </w:rPr>
        <w:t xml:space="preserve"> significantly</w:t>
      </w:r>
      <w:r w:rsidRPr="00F55628">
        <w:rPr>
          <w:iCs/>
          <w:lang w:eastAsia="ja-JP"/>
        </w:rPr>
        <w:t xml:space="preserve"> </w:t>
      </w:r>
      <w:r w:rsidRPr="00BF4792">
        <w:rPr>
          <w:iCs/>
          <w:lang w:eastAsia="ja-JP"/>
        </w:rPr>
        <w:t>decrease</w:t>
      </w:r>
      <w:r>
        <w:rPr>
          <w:iCs/>
          <w:lang w:eastAsia="ja-JP"/>
        </w:rPr>
        <w:t>d</w:t>
      </w:r>
      <w:r w:rsidRPr="00BF4792">
        <w:rPr>
          <w:iCs/>
          <w:lang w:eastAsia="ja-JP"/>
        </w:rPr>
        <w:t xml:space="preserve"> in the</w:t>
      </w:r>
      <w:r w:rsidRPr="00F55628">
        <w:rPr>
          <w:lang w:eastAsia="ja-JP"/>
        </w:rPr>
        <w:t xml:space="preserve"> </w:t>
      </w:r>
      <w:r w:rsidRPr="00BF4792">
        <w:rPr>
          <w:lang w:eastAsia="ja-JP"/>
        </w:rPr>
        <w:t>CH</w:t>
      </w:r>
      <w:r w:rsidRPr="00BF4792">
        <w:rPr>
          <w:vertAlign w:val="subscript"/>
          <w:lang w:eastAsia="ja-JP"/>
        </w:rPr>
        <w:t>4</w:t>
      </w:r>
      <w:r w:rsidRPr="00BF4792">
        <w:rPr>
          <w:iCs/>
          <w:lang w:eastAsia="ja-JP"/>
        </w:rPr>
        <w:t>-poor</w:t>
      </w:r>
      <w:r>
        <w:rPr>
          <w:rFonts w:hint="eastAsia"/>
          <w:iCs/>
          <w:lang w:eastAsia="ja-JP"/>
        </w:rPr>
        <w:t xml:space="preserve"> region</w:t>
      </w:r>
      <w:r w:rsidRPr="00BF4792">
        <w:rPr>
          <w:iCs/>
          <w:lang w:eastAsia="ja-JP"/>
        </w:rPr>
        <w:t xml:space="preserve"> </w:t>
      </w:r>
      <w:r w:rsidR="001F4D3F" w:rsidRPr="00BF4792">
        <w:rPr>
          <w:iCs/>
          <w:lang w:eastAsia="ja-JP"/>
        </w:rPr>
        <w:t xml:space="preserve">(the left side of the graph) where CO </w:t>
      </w:r>
      <w:r w:rsidR="001E26AD">
        <w:rPr>
          <w:iCs/>
          <w:lang w:eastAsia="ja-JP"/>
        </w:rPr>
        <w:t>was</w:t>
      </w:r>
      <w:r w:rsidR="001F4D3F" w:rsidRPr="00BF4792">
        <w:rPr>
          <w:iCs/>
          <w:lang w:eastAsia="ja-JP"/>
        </w:rPr>
        <w:t xml:space="preserve"> produced. However, </w:t>
      </w:r>
      <w:r w:rsidR="005D7897">
        <w:rPr>
          <w:iCs/>
          <w:lang w:eastAsia="ja-JP"/>
        </w:rPr>
        <w:t>H</w:t>
      </w:r>
      <w:r w:rsidR="00C217B3" w:rsidRPr="00C217B3">
        <w:rPr>
          <w:rFonts w:hint="eastAsia"/>
          <w:iCs/>
          <w:vertAlign w:val="subscript"/>
          <w:lang w:eastAsia="ja-JP"/>
        </w:rPr>
        <w:t>2</w:t>
      </w:r>
      <w:r w:rsidR="005D7897">
        <w:rPr>
          <w:iCs/>
          <w:lang w:eastAsia="ja-JP"/>
        </w:rPr>
        <w:t xml:space="preserve"> production was sustained </w:t>
      </w:r>
      <w:r w:rsidR="001F4D3F" w:rsidRPr="00BF4792">
        <w:rPr>
          <w:iCs/>
          <w:lang w:eastAsia="ja-JP"/>
        </w:rPr>
        <w:t xml:space="preserve">under light irradiation, </w:t>
      </w:r>
      <w:r w:rsidR="007765F4">
        <w:rPr>
          <w:iCs/>
          <w:lang w:eastAsia="ja-JP"/>
        </w:rPr>
        <w:t>even though the production of</w:t>
      </w:r>
      <w:r w:rsidR="001F4D3F" w:rsidRPr="00BF4792">
        <w:rPr>
          <w:iCs/>
          <w:lang w:eastAsia="ja-JP"/>
        </w:rPr>
        <w:t xml:space="preserve"> CO</w:t>
      </w:r>
      <w:r w:rsidR="007765F4">
        <w:rPr>
          <w:iCs/>
          <w:lang w:eastAsia="ja-JP"/>
        </w:rPr>
        <w:t xml:space="preserve"> was lower than that</w:t>
      </w:r>
      <w:r w:rsidR="001F4D3F" w:rsidRPr="00BF4792">
        <w:rPr>
          <w:iCs/>
          <w:lang w:eastAsia="ja-JP"/>
        </w:rPr>
        <w:t xml:space="preserve"> </w:t>
      </w:r>
      <w:r w:rsidR="001C3E80" w:rsidRPr="00BF4792">
        <w:rPr>
          <w:rFonts w:ascii="Calibri" w:eastAsia="ＭＳ 明朝" w:hAnsi="Calibri"/>
          <w:iCs/>
          <w:lang w:eastAsia="ja-JP"/>
        </w:rPr>
        <w:t>under dark conditions</w:t>
      </w:r>
      <w:r w:rsidR="001F4D3F" w:rsidRPr="00BF4792">
        <w:rPr>
          <w:iCs/>
          <w:lang w:eastAsia="ja-JP"/>
        </w:rPr>
        <w:t>.</w:t>
      </w:r>
      <w:r w:rsidR="004F2402" w:rsidRPr="00BF4792">
        <w:rPr>
          <w:iCs/>
          <w:lang w:eastAsia="ja-JP"/>
        </w:rPr>
        <w:t xml:space="preserve"> </w:t>
      </w:r>
      <w:r w:rsidR="00B50FF0" w:rsidRPr="00BF4792">
        <w:rPr>
          <w:iCs/>
          <w:lang w:eastAsia="ja-JP"/>
        </w:rPr>
        <w:t>T</w:t>
      </w:r>
      <w:r w:rsidR="005E3217" w:rsidRPr="00BF4792">
        <w:rPr>
          <w:iCs/>
          <w:lang w:eastAsia="ja-JP"/>
        </w:rPr>
        <w:t>he consumption rates of CH</w:t>
      </w:r>
      <w:r w:rsidR="005E3217" w:rsidRPr="00BF4792">
        <w:rPr>
          <w:iCs/>
          <w:vertAlign w:val="subscript"/>
          <w:lang w:eastAsia="ja-JP"/>
        </w:rPr>
        <w:t>4</w:t>
      </w:r>
      <w:r w:rsidR="005E3217" w:rsidRPr="00BF4792">
        <w:rPr>
          <w:iCs/>
          <w:lang w:eastAsia="ja-JP"/>
        </w:rPr>
        <w:t xml:space="preserve"> and CO</w:t>
      </w:r>
      <w:r w:rsidR="005E3217" w:rsidRPr="00BF4792">
        <w:rPr>
          <w:iCs/>
          <w:vertAlign w:val="subscript"/>
          <w:lang w:eastAsia="ja-JP"/>
        </w:rPr>
        <w:t>2</w:t>
      </w:r>
      <w:r w:rsidR="005E3217" w:rsidRPr="00BF4792">
        <w:rPr>
          <w:iCs/>
          <w:lang w:eastAsia="ja-JP"/>
        </w:rPr>
        <w:t xml:space="preserve"> </w:t>
      </w:r>
      <w:r w:rsidR="00D46BE4">
        <w:rPr>
          <w:rFonts w:hint="eastAsia"/>
          <w:iCs/>
          <w:lang w:eastAsia="ja-JP"/>
        </w:rPr>
        <w:t>we</w:t>
      </w:r>
      <w:r w:rsidR="005E3217" w:rsidRPr="00BF4792">
        <w:rPr>
          <w:iCs/>
          <w:lang w:eastAsia="ja-JP"/>
        </w:rPr>
        <w:t xml:space="preserve">re </w:t>
      </w:r>
      <w:r w:rsidR="00D46BE4">
        <w:rPr>
          <w:rFonts w:hint="eastAsia"/>
          <w:iCs/>
          <w:lang w:eastAsia="ja-JP"/>
        </w:rPr>
        <w:t>nearly equal</w:t>
      </w:r>
      <w:r w:rsidR="005E3217" w:rsidRPr="00BF4792">
        <w:rPr>
          <w:iCs/>
          <w:lang w:eastAsia="ja-JP"/>
        </w:rPr>
        <w:t xml:space="preserve"> under light irradiation </w:t>
      </w:r>
      <w:r w:rsidR="000A1032" w:rsidRPr="00BF4792">
        <w:rPr>
          <w:iCs/>
          <w:lang w:eastAsia="ja-JP"/>
        </w:rPr>
        <w:t xml:space="preserve">over </w:t>
      </w:r>
      <w:r w:rsidR="00CB1BFC" w:rsidRPr="00BF4792">
        <w:rPr>
          <w:iCs/>
          <w:lang w:eastAsia="ja-JP"/>
        </w:rPr>
        <w:t xml:space="preserve">a </w:t>
      </w:r>
      <w:r w:rsidR="000A1032" w:rsidRPr="00BF4792">
        <w:rPr>
          <w:iCs/>
          <w:lang w:eastAsia="ja-JP"/>
        </w:rPr>
        <w:t>wide range of the reactant gas composition</w:t>
      </w:r>
      <w:r w:rsidR="000D12D9">
        <w:rPr>
          <w:rFonts w:hint="eastAsia"/>
          <w:iCs/>
          <w:lang w:eastAsia="ja-JP"/>
        </w:rPr>
        <w:t xml:space="preserve"> </w:t>
      </w:r>
      <w:r w:rsidR="00D46BE4" w:rsidRPr="00BF4792">
        <w:rPr>
          <w:iCs/>
          <w:lang w:eastAsia="ja-JP"/>
        </w:rPr>
        <w:t>(</w:t>
      </w:r>
      <w:r w:rsidR="00D46BE4" w:rsidRPr="00BF4792">
        <w:rPr>
          <w:bCs/>
          <w:iCs/>
          <w:lang w:eastAsia="ja-JP"/>
        </w:rPr>
        <w:t xml:space="preserve">ESI </w:t>
      </w:r>
      <w:r w:rsidR="00D46BE4" w:rsidRPr="00BF4792">
        <w:rPr>
          <w:rStyle w:val="afb"/>
          <w:rFonts w:ascii="Times New Roman" w:hAnsi="Times New Roman"/>
          <w:sz w:val="21"/>
          <w:szCs w:val="21"/>
          <w:shd w:val="clear" w:color="auto" w:fill="FFFFFF"/>
        </w:rPr>
        <w:t>†</w:t>
      </w:r>
      <w:r w:rsidR="00D46BE4" w:rsidRPr="00BF4792">
        <w:rPr>
          <w:rStyle w:val="afb"/>
          <w:rFonts w:cstheme="minorHAnsi"/>
          <w:b w:val="0"/>
          <w:bCs w:val="0"/>
          <w:sz w:val="21"/>
          <w:szCs w:val="21"/>
          <w:shd w:val="clear" w:color="auto" w:fill="FFFFFF"/>
          <w:lang w:eastAsia="ja-JP"/>
        </w:rPr>
        <w:t>,</w:t>
      </w:r>
      <w:r w:rsidR="00D46BE4" w:rsidRPr="00BF4792">
        <w:rPr>
          <w:rStyle w:val="afb"/>
          <w:rFonts w:ascii="Times New Roman" w:hAnsi="Times New Roman"/>
          <w:sz w:val="21"/>
          <w:szCs w:val="21"/>
          <w:shd w:val="clear" w:color="auto" w:fill="FFFFFF"/>
          <w:lang w:eastAsia="ja-JP"/>
        </w:rPr>
        <w:t xml:space="preserve"> </w:t>
      </w:r>
      <w:r w:rsidR="00D46BE4" w:rsidRPr="00BF4792">
        <w:rPr>
          <w:iCs/>
          <w:lang w:eastAsia="ja-JP"/>
        </w:rPr>
        <w:t xml:space="preserve">Fig. </w:t>
      </w:r>
      <w:r w:rsidR="0020574A" w:rsidRPr="00BF4792">
        <w:rPr>
          <w:iCs/>
          <w:lang w:eastAsia="ja-JP"/>
        </w:rPr>
        <w:t>S</w:t>
      </w:r>
      <w:r w:rsidR="0020574A">
        <w:rPr>
          <w:iCs/>
          <w:lang w:eastAsia="ja-JP"/>
        </w:rPr>
        <w:t>8</w:t>
      </w:r>
      <w:r w:rsidR="00D46BE4" w:rsidRPr="00BF4792">
        <w:rPr>
          <w:iCs/>
          <w:lang w:eastAsia="ja-JP"/>
        </w:rPr>
        <w:t>)</w:t>
      </w:r>
      <w:r w:rsidR="005E3217" w:rsidRPr="00BF4792">
        <w:rPr>
          <w:iCs/>
          <w:lang w:eastAsia="ja-JP"/>
        </w:rPr>
        <w:t>.</w:t>
      </w:r>
      <w:r w:rsidR="00D46BE4" w:rsidRPr="00BF4792">
        <w:rPr>
          <w:iCs/>
          <w:lang w:eastAsia="ja-JP"/>
        </w:rPr>
        <w:t xml:space="preserve"> </w:t>
      </w:r>
      <w:r w:rsidR="005E3217" w:rsidRPr="00BF4792">
        <w:rPr>
          <w:lang w:eastAsia="ja-JP"/>
        </w:rPr>
        <w:t xml:space="preserve">These results support </w:t>
      </w:r>
      <w:r w:rsidR="00457C9A">
        <w:rPr>
          <w:lang w:eastAsia="ja-JP"/>
        </w:rPr>
        <w:t>the</w:t>
      </w:r>
      <w:r w:rsidR="005E3217" w:rsidRPr="00BF4792">
        <w:rPr>
          <w:lang w:eastAsia="ja-JP"/>
        </w:rPr>
        <w:t xml:space="preserve"> </w:t>
      </w:r>
      <w:r w:rsidR="005F399B" w:rsidRPr="00BF4792">
        <w:rPr>
          <w:lang w:eastAsia="ja-JP"/>
        </w:rPr>
        <w:t xml:space="preserve">hypothesis </w:t>
      </w:r>
      <w:r w:rsidR="005E3217" w:rsidRPr="00BF4792">
        <w:rPr>
          <w:lang w:eastAsia="ja-JP"/>
        </w:rPr>
        <w:t xml:space="preserve">that photoexcited electron-hole pairs drive </w:t>
      </w:r>
      <w:r w:rsidR="00CB1BFC" w:rsidRPr="00BF4792">
        <w:rPr>
          <w:lang w:eastAsia="ja-JP"/>
        </w:rPr>
        <w:t xml:space="preserve">the </w:t>
      </w:r>
      <w:r w:rsidR="005E3217" w:rsidRPr="00BF4792">
        <w:rPr>
          <w:lang w:eastAsia="ja-JP"/>
        </w:rPr>
        <w:t>stoichiometric DRM reaction independent</w:t>
      </w:r>
      <w:r w:rsidR="001C3E80" w:rsidRPr="00BF4792">
        <w:rPr>
          <w:rFonts w:ascii="Calibri" w:eastAsia="ＭＳ 明朝" w:hAnsi="Calibri"/>
          <w:lang w:eastAsia="ja-JP"/>
        </w:rPr>
        <w:t>ly of the reactant gas composition</w:t>
      </w:r>
      <w:r w:rsidR="005E3217" w:rsidRPr="00BF4792">
        <w:rPr>
          <w:lang w:eastAsia="ja-JP"/>
        </w:rPr>
        <w:t>.</w:t>
      </w:r>
      <w:r w:rsidR="000A1032" w:rsidRPr="00BF4792">
        <w:rPr>
          <w:lang w:eastAsia="ja-JP"/>
        </w:rPr>
        <w:t xml:space="preserve"> </w:t>
      </w:r>
      <w:r w:rsidR="00802402" w:rsidRPr="00BF4792">
        <w:rPr>
          <w:lang w:eastAsia="ja-JP"/>
        </w:rPr>
        <w:t>The present trend</w:t>
      </w:r>
      <w:r w:rsidR="001C3E80" w:rsidRPr="00BF4792">
        <w:rPr>
          <w:rFonts w:ascii="Calibri" w:eastAsia="ＭＳ 明朝" w:hAnsi="Calibri"/>
          <w:lang w:eastAsia="ja-JP"/>
        </w:rPr>
        <w:t xml:space="preserve">s in </w:t>
      </w:r>
      <w:r w:rsidR="003A3E3F" w:rsidRPr="00BF4792">
        <w:rPr>
          <w:lang w:eastAsia="ja-JP"/>
        </w:rPr>
        <w:t xml:space="preserve">the </w:t>
      </w:r>
      <w:r w:rsidR="00802402" w:rsidRPr="00BF4792">
        <w:rPr>
          <w:lang w:eastAsia="ja-JP"/>
        </w:rPr>
        <w:t>reactant and</w:t>
      </w:r>
      <w:r w:rsidR="003A3E3F" w:rsidRPr="00BF4792">
        <w:rPr>
          <w:lang w:eastAsia="ja-JP"/>
        </w:rPr>
        <w:t xml:space="preserve"> </w:t>
      </w:r>
      <w:r w:rsidR="00802402" w:rsidRPr="00BF4792">
        <w:rPr>
          <w:lang w:eastAsia="ja-JP"/>
        </w:rPr>
        <w:t>produced gas composition</w:t>
      </w:r>
      <w:r w:rsidR="001C3E80" w:rsidRPr="00BF4792">
        <w:rPr>
          <w:rFonts w:ascii="Calibri" w:eastAsia="ＭＳ 明朝" w:hAnsi="Calibri"/>
          <w:lang w:eastAsia="ja-JP"/>
        </w:rPr>
        <w:t xml:space="preserve">s </w:t>
      </w:r>
      <w:r w:rsidR="00802402" w:rsidRPr="00BF4792">
        <w:rPr>
          <w:lang w:eastAsia="ja-JP"/>
        </w:rPr>
        <w:t>differe</w:t>
      </w:r>
      <w:r w:rsidR="00457C9A">
        <w:rPr>
          <w:lang w:eastAsia="ja-JP"/>
        </w:rPr>
        <w:t>d</w:t>
      </w:r>
      <w:r w:rsidR="00802402" w:rsidRPr="00BF4792">
        <w:rPr>
          <w:lang w:eastAsia="ja-JP"/>
        </w:rPr>
        <w:t xml:space="preserve"> from th</w:t>
      </w:r>
      <w:r w:rsidR="001C3E80" w:rsidRPr="00BF4792">
        <w:rPr>
          <w:rFonts w:ascii="Calibri" w:eastAsia="ＭＳ 明朝" w:hAnsi="Calibri"/>
          <w:lang w:eastAsia="ja-JP"/>
        </w:rPr>
        <w:t xml:space="preserve">ose of </w:t>
      </w:r>
      <w:r w:rsidR="00201273">
        <w:rPr>
          <w:rFonts w:ascii="Calibri" w:eastAsia="ＭＳ 明朝" w:hAnsi="Calibri"/>
          <w:lang w:eastAsia="ja-JP"/>
        </w:rPr>
        <w:t xml:space="preserve">photo-thermal systems in </w:t>
      </w:r>
      <w:r w:rsidR="001C3E80" w:rsidRPr="00BF4792">
        <w:rPr>
          <w:rFonts w:ascii="Calibri" w:eastAsia="ＭＳ 明朝" w:hAnsi="Calibri"/>
          <w:lang w:eastAsia="ja-JP"/>
        </w:rPr>
        <w:t xml:space="preserve">previous </w:t>
      </w:r>
      <w:r w:rsidR="00201273">
        <w:rPr>
          <w:rFonts w:ascii="Calibri" w:eastAsia="ＭＳ 明朝" w:hAnsi="Calibri"/>
          <w:lang w:eastAsia="ja-JP"/>
        </w:rPr>
        <w:t>studies</w:t>
      </w:r>
      <w:r w:rsidR="00864ABA" w:rsidRPr="00822A99">
        <w:rPr>
          <w:rFonts w:ascii="Calibri" w:eastAsia="ＭＳ 明朝" w:hAnsi="Calibri"/>
          <w:lang w:eastAsia="ja-JP"/>
        </w:rPr>
        <w:fldChar w:fldCharType="begin"/>
      </w:r>
      <w:r w:rsidR="00F455EE" w:rsidRPr="00822A99">
        <w:rPr>
          <w:rFonts w:ascii="Calibri" w:eastAsia="ＭＳ 明朝" w:hAnsi="Calibri"/>
          <w:lang w:eastAsia="ja-JP"/>
        </w:rPr>
        <w:instrText xml:space="preserve"> ADDIN ZOTERO_ITEM CSL_CITATION {"citationID":"a29oonmto47","properties":{"formattedCitation":"\\super 26\\uc0\\u8211{}28\\nosupersub{}","plainCitation":"26–28","noteIndex":0},"citationItems":[{"id":75,"uris":["http://zotero.org/users/13971775/items/VUH87ZE7"],"itemData":{"id":75,"type":"article-journal","abstract":"Photothermal catalytic conversion of CO2 is an effective strategy for solar energy storage and CO2 utilization. The selective heating of metal nanoparticles (NPs) endows the high-temperature reaction field for CO2 conversion; however, temperatures at the nanoscale under photothermal reaction conditions remain unrevealed. In this study, we performed operando dispersive X-ray absorption spectroscopy (DXAS) under concentrated visible and near-infrared light to evaluate the temperature of the catalytic active sites of Rh NPs on Al2O3 (local temperature) in the photothermal dry reforming of methane. The millisecond-order DXAS measurements demonstrated that the transient change in the local temperature of Rh NPs was affected by the formation process of the surface carbon-containing intermediates. The analysis methodology using operando time-resolved DXAS opens temperature evaluation at the nanoscale under light irradiation, including sunlight.","container-title":"The Journal of Physical Chemistry C","DOI":"10.1021/acs.jpcc.2c05291","ISSN":"1932-7447","issue":"37","journalAbbreviation":"J. Phys. Chem. C","note":"publisher: American Chemical Society","page":"15736-15743","source":"ACS Publications","t</w:instrText>
      </w:r>
      <w:r w:rsidR="00F455EE" w:rsidRPr="00822A99">
        <w:rPr>
          <w:rFonts w:ascii="Calibri" w:eastAsia="ＭＳ 明朝" w:hAnsi="Calibri" w:hint="eastAsia"/>
          <w:lang w:eastAsia="ja-JP"/>
        </w:rPr>
        <w:instrText>itle":"Transient Temperature Response of Supported Rh Nanoparticles in Photothermal Dry Reforming of Methane</w:instrText>
      </w:r>
      <w:r w:rsidR="00F455EE" w:rsidRPr="00822A99">
        <w:rPr>
          <w:rFonts w:ascii="Calibri" w:eastAsia="ＭＳ 明朝" w:hAnsi="Calibri" w:hint="eastAsia"/>
          <w:lang w:eastAsia="ja-JP"/>
        </w:rPr>
        <w:instrText>─</w:instrText>
      </w:r>
      <w:r w:rsidR="00F455EE" w:rsidRPr="00822A99">
        <w:rPr>
          <w:rFonts w:ascii="Calibri" w:eastAsia="ＭＳ 明朝" w:hAnsi="Calibri" w:hint="eastAsia"/>
          <w:lang w:eastAsia="ja-JP"/>
        </w:rPr>
        <w:instrText>An Operando Dispersive X-ray Absorption Spectroscopy Study","volume":"126","author":[{"family":"Takami","given":"Daichi"},{"family":"Yamamoto","gi</w:instrText>
      </w:r>
      <w:r w:rsidR="00F455EE" w:rsidRPr="00822A99">
        <w:rPr>
          <w:rFonts w:ascii="Calibri" w:eastAsia="ＭＳ 明朝" w:hAnsi="Calibri"/>
          <w:lang w:eastAsia="ja-JP"/>
        </w:rPr>
        <w:instrText xml:space="preserve">ven":"Akira"},{"family":"Kato","given":"Kazuo"},{"family":"Shishido","given":"Tetsuya"},{"family":"Yoshida","given":"Hisao"}],"issued":{"date-parts":[["2022",9,22]]}}},{"id":304,"uris":["http://zotero.org/users/13971775/items/5JYZYTDM"],"itemData":{"id":304,"type":"article-journal","abstract":"Photothermal catalytic dry reforming of methane (DRM) is a promising process for simultaneous solar energy conversion and fossil fuel upgrading; however, its mechanistic difference from thermocatalysis has not been much investigated. Herein, we report a comprehensive mechanistic investigation of bimetal NiCo/SiO2 in photothermo- and thermocatalytic DRM. Co substitution in Ni/SiO2 poses a suppressing effect on thermocatalysis, while a promotion effect emerges after light irradiation. In situ diffuse reflectance infrared Fourier transform spectroscopy and theoretical simulations reveal that Co substitution thermodynamically inhibits the cleavage of C–H in methane, CO2 dissociation, and CO desorption in thermal catalysis. While energetic hot carriers are evidenced in the NiCo alloy under light irradiation, they directly activate reactant molecules and overcome the thermodynamic barriers to selectively promote the generation of *CHO to CO instead of *C to coke. Thus, NiCo/SiO2 achieves higher photo-to-thermal efficiency and prominent performance in photothermal catalytic DRM. This work unveils the intrinsic photo effects on non-noble bimetallic catalysts in photothermal catalytic DRM for developing robust photothermal DRM catalysts for practical applications.","container-title":"ACS Catalysis","DOI":"10.1021/acscatal.3c02525","issue":"16","journalAbbreviation":"ACS Catal.","note":"publisher: American Chemical Society","page":"10855-10865","source":"ACS Publications","title":"Photoinducing Different Mechanisms on a Co-Ni Bimetallic Alloy in Catalytic Dry Reforming of Methane","volume":"13","author":[{"family":"Zhang","given":"Jinqiang"},{"family":"Xie","given":"Kun"},{"family":"Jiang","given":"Yichen"},{"family":"Li","given":"Meng"},{"family":"Tan","given":"Xiaojie"},{"family":"Yang","given":"Ye"},{"family":"Zhao","given":"Xiaoli"},{"family":"Wang","given":"Liang"},{"family":"Wang","given":"Yinfeng"},{"family":"Wang","given":"Xiaoyuan"},{"family":"Zhu","given":"Yuezhao"},{"family":"Chen","given":"Haijun"},{"family":"Wu","given":"Mingbo"},{"family":"Sun","given":"Hongqi"},{"family":"Wang","given":"Shaobin"}],"issued":{"date-parts":[["2023",8,18]]}}},{"id":303,"uris":["http://zotero.org/users/13971775/items/92FPH3DJ"],"itemData":{"id":303,"type":"article-journal","abstract":"Thermal and solar energies are two pivotal components in photothermal catalysis, however, their synergistic energy efficiency for a maximum yield is more important but less investigated. Herein, systematic studies unveil the promotion effects of external heat on the excitation and utilization of energetic hot carriers (EHC) on Pt/TiO2 in photothermal catalysis. Onset reaction temperature of a reaction is found to be the key in control of the energy synergy. When the minimum onset reaction temperature of uphill processes is exceeded, a smaller number of active sites on the catalyst are available to EHC, resulting in a suppressed thermal effect. Rational regulation of EHC and thermal energy in photothermal catalysis leads to optimum quantum efficiencies of both dry reforming of methane and reverse water-gas shift reactions at a medium level of temperature. This work provides new insights to balance thermal and solar-driven catalysis to better conduct photothermal catalysis for fossil fuels upgrading.","container-title":"Applied Catalysis B: Environmental","DOI":"10.1016/j.apcatb.2022.121263","ISSN":"0926-3373","journalAbbreviation":"Applied Catalysis B: Environmental","page":"121263","source":"ScienceDirect","title":"Regulation of energetic hot carriers on Pt/TiO&lt;sub&gt;2&lt;/sub&gt; with thermal energy for photothermal catalysis","volume":"309","author":[{"family":"Zhang","given":"Jinqiang"},{"family":"Li","given":"Yunguo"},{"family":"Sun","given":"Jiaming"},{"family":"Chen","given":"Haijun"},{"family":"Zhu","given":"Yuezhao"},{"family":"Zhao","given":"Xiaoli"},{"family":"Zhang","given":"Lai-Chang"},{"family":"Wang","given":"Shuaijun"},{"family":"Zhang","given":"Huayang"},{"family":"Duan","given":"Xiaoguang"},{"family":"Shi","given":"Lei"},{"family":"Zhang","given":"Shu"},{"family":"Zhang","given":"Peng"},{"family":"Shao","given":"Guosheng"},{"family":"Wu","given":"Mingbo"},{"family":"Wang","given":"Shaobin"},{"family":"Sun","given":"Hongqi"}],"issued":{"date-parts":[["2022",7,15]]}}}],"schema":"https://github.com/citation-style-language/schema/raw/master/csl-citation.json"} </w:instrText>
      </w:r>
      <w:r w:rsidR="00864ABA" w:rsidRPr="00822A99">
        <w:rPr>
          <w:rFonts w:ascii="Calibri" w:eastAsia="ＭＳ 明朝" w:hAnsi="Calibri"/>
          <w:lang w:eastAsia="ja-JP"/>
        </w:rPr>
        <w:fldChar w:fldCharType="separate"/>
      </w:r>
      <w:r w:rsidR="00F455EE" w:rsidRPr="00822A99">
        <w:rPr>
          <w:rFonts w:ascii="Calibri" w:hAnsi="Calibri" w:cs="Calibri"/>
          <w:vertAlign w:val="superscript"/>
        </w:rPr>
        <w:t>26–28</w:t>
      </w:r>
      <w:r w:rsidR="00864ABA" w:rsidRPr="00822A99">
        <w:rPr>
          <w:rFonts w:ascii="Calibri" w:eastAsia="ＭＳ 明朝" w:hAnsi="Calibri"/>
          <w:lang w:eastAsia="ja-JP"/>
        </w:rPr>
        <w:fldChar w:fldCharType="end"/>
      </w:r>
      <w:r w:rsidR="00802402" w:rsidRPr="00822A99">
        <w:rPr>
          <w:lang w:eastAsia="ja-JP"/>
        </w:rPr>
        <w:t>. For example</w:t>
      </w:r>
      <w:r w:rsidR="000A1032" w:rsidRPr="00822A99">
        <w:rPr>
          <w:lang w:eastAsia="ja-JP"/>
        </w:rPr>
        <w:t>,</w:t>
      </w:r>
      <w:r w:rsidR="005E3217" w:rsidRPr="00822A99">
        <w:rPr>
          <w:lang w:eastAsia="ja-JP"/>
        </w:rPr>
        <w:t xml:space="preserve"> Takami et al.</w:t>
      </w:r>
      <w:r w:rsidR="004D53A3" w:rsidRPr="00822A99">
        <w:rPr>
          <w:lang w:eastAsia="ja-JP"/>
        </w:rPr>
        <w:fldChar w:fldCharType="begin"/>
      </w:r>
      <w:r w:rsidR="00F455EE" w:rsidRPr="00822A99">
        <w:rPr>
          <w:lang w:eastAsia="ja-JP"/>
        </w:rPr>
        <w:instrText xml:space="preserve"> ADDIN ZOTERO_ITEM CSL_CITATION {"citationID":"yG8Pii5m","properties":{"formattedCitation":"\\super 26\\nosupersub{}","plainCitation":"26","noteIndex":0},"citationItems":[{"id":75,"uris":["http://zotero.org/users/13971775/items/VUH87ZE7"],"itemData":{"id":75,"type":"article-journal","abstract":"Photothermal catalytic conversion of CO2 is an effective strategy for solar energy storage and CO2 utilization. The selective heating of metal nanoparticles (NPs) endows the high-temperature reaction field for CO2 conversion; however, temperatures at the nanoscale under photothermal reaction conditions remain unrevealed. In this study, we performed operando dispersive X-ray absorption spectroscopy (DXAS) under concentrated visible and near-infrared light to evaluate the temperature of the catalytic active sites of Rh NPs on Al2O3 (local temperature) in the photothermal dry reforming of methane. The millisecond-order DXAS measurements demonstrated that the transient change in the local temperature of Rh NPs was affected by the formation process of the surface carbon-containing intermediates. The analysis methodology using operando time-resolved DXAS opens temperature evaluation at the nanoscale under light irradiation, including sunlight.","container-title":"The Journal of Physical Chemistry C","DOI":"10.1021/acs.jpcc.2c05291","ISSN":"1932-7447","issue":"37","journalAbbreviation":"J. Phys. Chem. C","note":"publisher: American Chemical Society","page":"15736-15743","source":"ACS Publications","title":"Transient Tempe</w:instrText>
      </w:r>
      <w:r w:rsidR="00F455EE" w:rsidRPr="00822A99">
        <w:rPr>
          <w:rFonts w:hint="eastAsia"/>
          <w:lang w:eastAsia="ja-JP"/>
        </w:rPr>
        <w:instrText>rature Response of Supported Rh Nanoparticles in Photothermal Dry Reforming of Methane</w:instrText>
      </w:r>
      <w:r w:rsidR="00F455EE" w:rsidRPr="00822A99">
        <w:rPr>
          <w:rFonts w:hint="eastAsia"/>
          <w:lang w:eastAsia="ja-JP"/>
        </w:rPr>
        <w:instrText>─</w:instrText>
      </w:r>
      <w:r w:rsidR="00F455EE" w:rsidRPr="00822A99">
        <w:rPr>
          <w:rFonts w:hint="eastAsia"/>
          <w:lang w:eastAsia="ja-JP"/>
        </w:rPr>
        <w:instrText>An Operando Dispersive X-ray Absorption Spectroscopy Study","volume":"126","author":[{"family":"Takami","given":"Daichi"},{"family":"Yamamoto","given":"Akira"},{"family</w:instrText>
      </w:r>
      <w:r w:rsidR="00F455EE" w:rsidRPr="00822A99">
        <w:rPr>
          <w:lang w:eastAsia="ja-JP"/>
        </w:rPr>
        <w:instrText xml:space="preserve">":"Kato","given":"Kazuo"},{"family":"Shishido","given":"Tetsuya"},{"family":"Yoshida","given":"Hisao"}],"issued":{"date-parts":[["2022",9,22]]}}}],"schema":"https://github.com/citation-style-language/schema/raw/master/csl-citation.json"} </w:instrText>
      </w:r>
      <w:r w:rsidR="004D53A3" w:rsidRPr="00822A99">
        <w:rPr>
          <w:lang w:eastAsia="ja-JP"/>
        </w:rPr>
        <w:fldChar w:fldCharType="separate"/>
      </w:r>
      <w:r w:rsidR="00F455EE" w:rsidRPr="00822A99">
        <w:rPr>
          <w:rFonts w:ascii="Calibri" w:hAnsi="Calibri" w:cs="Calibri"/>
          <w:vertAlign w:val="superscript"/>
        </w:rPr>
        <w:t>26</w:t>
      </w:r>
      <w:r w:rsidR="004D53A3" w:rsidRPr="00822A99">
        <w:rPr>
          <w:lang w:eastAsia="ja-JP"/>
        </w:rPr>
        <w:fldChar w:fldCharType="end"/>
      </w:r>
      <w:r w:rsidR="005E3217" w:rsidRPr="00822A99">
        <w:rPr>
          <w:lang w:eastAsia="ja-JP"/>
        </w:rPr>
        <w:t xml:space="preserve"> showed that photo</w:t>
      </w:r>
      <w:r w:rsidR="00E6717D" w:rsidRPr="00822A99">
        <w:rPr>
          <w:rFonts w:hint="eastAsia"/>
          <w:lang w:eastAsia="ja-JP"/>
        </w:rPr>
        <w:t>-</w:t>
      </w:r>
      <w:r w:rsidR="005E3217" w:rsidRPr="00822A99">
        <w:rPr>
          <w:lang w:eastAsia="ja-JP"/>
        </w:rPr>
        <w:t>thermal heating of Rh</w:t>
      </w:r>
      <w:r w:rsidR="005E3217" w:rsidRPr="00F01C13">
        <w:rPr>
          <w:lang w:eastAsia="ja-JP"/>
        </w:rPr>
        <w:t xml:space="preserve"> nanoparticles </w:t>
      </w:r>
      <w:r w:rsidR="00140BA1" w:rsidRPr="00F01C13">
        <w:rPr>
          <w:rFonts w:hint="eastAsia"/>
          <w:lang w:eastAsia="ja-JP"/>
        </w:rPr>
        <w:t>by</w:t>
      </w:r>
      <w:r w:rsidR="005E3217" w:rsidRPr="00F01C13">
        <w:rPr>
          <w:lang w:eastAsia="ja-JP"/>
        </w:rPr>
        <w:t xml:space="preserve"> irradiating Xe lamp (&gt; 430 nm) en</w:t>
      </w:r>
      <w:r w:rsidR="004D61D6" w:rsidRPr="00F01C13">
        <w:rPr>
          <w:lang w:eastAsia="ja-JP"/>
        </w:rPr>
        <w:t>hanced</w:t>
      </w:r>
      <w:r w:rsidR="005E3217" w:rsidRPr="00F01C13">
        <w:rPr>
          <w:lang w:eastAsia="ja-JP"/>
        </w:rPr>
        <w:t xml:space="preserve"> the </w:t>
      </w:r>
      <w:r w:rsidR="00CB1BFC" w:rsidRPr="00F01C13">
        <w:rPr>
          <w:lang w:eastAsia="ja-JP"/>
        </w:rPr>
        <w:t>high-temperature</w:t>
      </w:r>
      <w:r w:rsidR="005E3217" w:rsidRPr="00F01C13">
        <w:rPr>
          <w:lang w:eastAsia="ja-JP"/>
        </w:rPr>
        <w:t xml:space="preserve"> reaction field for DRM, resulting in</w:t>
      </w:r>
      <w:r w:rsidR="004C2236" w:rsidRPr="00F01C13">
        <w:rPr>
          <w:lang w:eastAsia="ja-JP"/>
        </w:rPr>
        <w:t xml:space="preserve"> </w:t>
      </w:r>
      <w:r w:rsidR="005E3217" w:rsidRPr="00F01C13">
        <w:rPr>
          <w:lang w:eastAsia="ja-JP"/>
        </w:rPr>
        <w:t>syngas production (H</w:t>
      </w:r>
      <w:r w:rsidR="005E3217" w:rsidRPr="00F01C13">
        <w:rPr>
          <w:vertAlign w:val="subscript"/>
          <w:lang w:eastAsia="ja-JP"/>
        </w:rPr>
        <w:t>2</w:t>
      </w:r>
      <w:r w:rsidR="005E3217" w:rsidRPr="00F01C13">
        <w:rPr>
          <w:lang w:eastAsia="ja-JP"/>
        </w:rPr>
        <w:t xml:space="preserve">/CO = 0.5–0.7) under </w:t>
      </w:r>
      <w:r w:rsidR="007F5037" w:rsidRPr="00F01C13">
        <w:rPr>
          <w:lang w:eastAsia="ja-JP"/>
        </w:rPr>
        <w:t>a</w:t>
      </w:r>
      <w:r w:rsidR="005E3217" w:rsidRPr="00F01C13">
        <w:rPr>
          <w:lang w:eastAsia="ja-JP"/>
        </w:rPr>
        <w:t xml:space="preserve"> reactant gas ratio of CH</w:t>
      </w:r>
      <w:r w:rsidR="005E3217" w:rsidRPr="00F01C13">
        <w:rPr>
          <w:vertAlign w:val="subscript"/>
          <w:lang w:eastAsia="ja-JP"/>
        </w:rPr>
        <w:t>4</w:t>
      </w:r>
      <w:r w:rsidR="005E3217" w:rsidRPr="00F01C13">
        <w:rPr>
          <w:lang w:eastAsia="ja-JP"/>
        </w:rPr>
        <w:t>/(CO</w:t>
      </w:r>
      <w:r w:rsidR="005E3217" w:rsidRPr="00F01C13">
        <w:rPr>
          <w:vertAlign w:val="subscript"/>
          <w:lang w:eastAsia="ja-JP"/>
        </w:rPr>
        <w:t>2</w:t>
      </w:r>
      <w:r w:rsidR="005E3217" w:rsidRPr="00F01C13">
        <w:rPr>
          <w:lang w:eastAsia="ja-JP"/>
        </w:rPr>
        <w:t xml:space="preserve"> + CH</w:t>
      </w:r>
      <w:r w:rsidR="005E3217" w:rsidRPr="00F01C13">
        <w:rPr>
          <w:vertAlign w:val="subscript"/>
          <w:lang w:eastAsia="ja-JP"/>
        </w:rPr>
        <w:t>4</w:t>
      </w:r>
      <w:r w:rsidR="005E3217" w:rsidRPr="00F01C13">
        <w:rPr>
          <w:lang w:eastAsia="ja-JP"/>
        </w:rPr>
        <w:t xml:space="preserve">) </w:t>
      </w:r>
      <w:r w:rsidR="00093FBE" w:rsidRPr="00F01C13">
        <w:rPr>
          <w:rFonts w:ascii="Calibri" w:hAnsi="Calibri" w:cs="Calibri"/>
          <w:lang w:eastAsia="ja-JP"/>
        </w:rPr>
        <w:t>≈</w:t>
      </w:r>
      <w:r w:rsidR="00093FBE" w:rsidRPr="00F01C13">
        <w:rPr>
          <w:rFonts w:cstheme="minorHAnsi"/>
          <w:lang w:eastAsia="ja-JP"/>
        </w:rPr>
        <w:t xml:space="preserve"> </w:t>
      </w:r>
      <w:r w:rsidR="005E3217" w:rsidRPr="00F01C13">
        <w:rPr>
          <w:lang w:eastAsia="ja-JP"/>
        </w:rPr>
        <w:t xml:space="preserve">0.44. </w:t>
      </w:r>
      <w:r w:rsidR="00140BA1" w:rsidRPr="00F01C13">
        <w:rPr>
          <w:rFonts w:hint="eastAsia"/>
          <w:lang w:eastAsia="ja-JP"/>
        </w:rPr>
        <w:t>In their photo-</w:t>
      </w:r>
      <w:r w:rsidR="00140BA1" w:rsidRPr="00F01C13">
        <w:rPr>
          <w:rFonts w:hint="eastAsia"/>
          <w:lang w:eastAsia="ja-JP"/>
        </w:rPr>
        <w:t>thermal system,</w:t>
      </w:r>
      <w:r w:rsidR="00926D48" w:rsidRPr="00F01C13">
        <w:rPr>
          <w:lang w:eastAsia="ja-JP"/>
        </w:rPr>
        <w:t xml:space="preserve"> </w:t>
      </w:r>
      <w:r w:rsidR="005E3217" w:rsidRPr="00F01C13">
        <w:rPr>
          <w:lang w:eastAsia="ja-JP"/>
        </w:rPr>
        <w:t xml:space="preserve">the driving force of </w:t>
      </w:r>
      <w:r w:rsidR="001C3E80" w:rsidRPr="00F01C13">
        <w:rPr>
          <w:rFonts w:ascii="Calibri" w:eastAsia="ＭＳ 明朝" w:hAnsi="Calibri"/>
          <w:lang w:eastAsia="ja-JP"/>
        </w:rPr>
        <w:t xml:space="preserve">the DRM reaction </w:t>
      </w:r>
      <w:r w:rsidR="00926D48" w:rsidRPr="00F01C13">
        <w:rPr>
          <w:lang w:eastAsia="ja-JP"/>
        </w:rPr>
        <w:t>i</w:t>
      </w:r>
      <w:r w:rsidR="005E3217" w:rsidRPr="00F01C13">
        <w:rPr>
          <w:lang w:eastAsia="ja-JP"/>
        </w:rPr>
        <w:t xml:space="preserve">s heat; therefore, the </w:t>
      </w:r>
      <w:r w:rsidR="00140BA1" w:rsidRPr="00F01C13">
        <w:rPr>
          <w:rFonts w:hint="eastAsia"/>
          <w:lang w:eastAsia="ja-JP"/>
        </w:rPr>
        <w:t>H</w:t>
      </w:r>
      <w:r w:rsidR="00140BA1" w:rsidRPr="00F01C13">
        <w:rPr>
          <w:rFonts w:hint="eastAsia"/>
          <w:vertAlign w:val="subscript"/>
          <w:lang w:eastAsia="ja-JP"/>
        </w:rPr>
        <w:t>2</w:t>
      </w:r>
      <w:r w:rsidR="00140BA1" w:rsidRPr="00F01C13">
        <w:rPr>
          <w:rFonts w:hint="eastAsia"/>
          <w:lang w:eastAsia="ja-JP"/>
        </w:rPr>
        <w:t>/CO</w:t>
      </w:r>
      <w:r w:rsidR="005E3217" w:rsidRPr="00F01C13">
        <w:rPr>
          <w:lang w:eastAsia="ja-JP"/>
        </w:rPr>
        <w:t xml:space="preserve"> </w:t>
      </w:r>
      <w:r w:rsidR="00140BA1" w:rsidRPr="00F01C13">
        <w:rPr>
          <w:rFonts w:hint="eastAsia"/>
          <w:lang w:eastAsia="ja-JP"/>
        </w:rPr>
        <w:t xml:space="preserve">ratio </w:t>
      </w:r>
      <w:r w:rsidR="005E3217" w:rsidRPr="00F01C13">
        <w:rPr>
          <w:lang w:eastAsia="ja-JP"/>
        </w:rPr>
        <w:t xml:space="preserve">should </w:t>
      </w:r>
      <w:r w:rsidR="007C1052" w:rsidRPr="00F01C13">
        <w:rPr>
          <w:lang w:eastAsia="ja-JP"/>
        </w:rPr>
        <w:t xml:space="preserve">follow </w:t>
      </w:r>
      <w:r w:rsidR="00800AB4" w:rsidRPr="00F01C13">
        <w:rPr>
          <w:lang w:eastAsia="ja-JP"/>
        </w:rPr>
        <w:t>thermodynamic equilibrium</w:t>
      </w:r>
      <w:r w:rsidR="0038280C" w:rsidRPr="00F01C13">
        <w:rPr>
          <w:lang w:eastAsia="ja-JP"/>
        </w:rPr>
        <w:t>.</w:t>
      </w:r>
      <w:r w:rsidR="005E3217" w:rsidRPr="00BF4792">
        <w:rPr>
          <w:lang w:eastAsia="ja-JP"/>
        </w:rPr>
        <w:t xml:space="preserve"> </w:t>
      </w:r>
    </w:p>
    <w:p w14:paraId="23BA0F5C" w14:textId="65E53CA4" w:rsidR="001C06A5" w:rsidRPr="00E36321" w:rsidRDefault="001C3E80" w:rsidP="005E3217">
      <w:pPr>
        <w:pStyle w:val="RSCB02ArticleText"/>
        <w:rPr>
          <w:bCs/>
          <w:iCs/>
          <w:lang w:eastAsia="ja-JP"/>
        </w:rPr>
      </w:pPr>
      <w:r w:rsidRPr="00BF4792">
        <w:rPr>
          <w:lang w:eastAsia="ja-JP"/>
        </w:rPr>
        <w:tab/>
      </w:r>
      <w:r w:rsidR="00E046D9">
        <w:rPr>
          <w:lang w:eastAsia="ja-JP"/>
        </w:rPr>
        <w:t>T</w:t>
      </w:r>
      <w:r w:rsidR="00807CC2" w:rsidRPr="00BF4792">
        <w:rPr>
          <w:lang w:eastAsia="ja-JP"/>
        </w:rPr>
        <w:t>he stoichiometry</w:t>
      </w:r>
      <w:r w:rsidR="007A7CB8" w:rsidRPr="00BF4792">
        <w:rPr>
          <w:lang w:eastAsia="ja-JP"/>
        </w:rPr>
        <w:t xml:space="preserve"> </w:t>
      </w:r>
      <w:r w:rsidR="00C32073" w:rsidRPr="00BF4792">
        <w:rPr>
          <w:lang w:eastAsia="ja-JP"/>
        </w:rPr>
        <w:t>of</w:t>
      </w:r>
      <w:r w:rsidR="00FD1316" w:rsidRPr="00BF4792">
        <w:rPr>
          <w:lang w:eastAsia="ja-JP"/>
        </w:rPr>
        <w:t xml:space="preserve"> </w:t>
      </w:r>
      <w:r w:rsidRPr="00BF4792">
        <w:rPr>
          <w:rFonts w:ascii="Calibri" w:eastAsia="ＭＳ 明朝" w:hAnsi="Calibri"/>
          <w:lang w:eastAsia="ja-JP"/>
        </w:rPr>
        <w:t xml:space="preserve">the </w:t>
      </w:r>
      <w:r w:rsidR="00D72796" w:rsidRPr="00BF4792">
        <w:rPr>
          <w:lang w:eastAsia="ja-JP"/>
        </w:rPr>
        <w:t>photo</w:t>
      </w:r>
      <w:r w:rsidR="00807CC2" w:rsidRPr="00BF4792">
        <w:rPr>
          <w:lang w:eastAsia="ja-JP"/>
        </w:rPr>
        <w:t>-</w:t>
      </w:r>
      <w:r w:rsidR="00D72796" w:rsidRPr="00BF4792">
        <w:rPr>
          <w:lang w:eastAsia="ja-JP"/>
        </w:rPr>
        <w:t>induced</w:t>
      </w:r>
      <w:r w:rsidR="00807CC2" w:rsidRPr="00BF4792">
        <w:rPr>
          <w:lang w:eastAsia="ja-JP"/>
        </w:rPr>
        <w:t xml:space="preserve"> and </w:t>
      </w:r>
      <w:r w:rsidR="00D72796" w:rsidRPr="00BF4792">
        <w:rPr>
          <w:lang w:eastAsia="ja-JP"/>
        </w:rPr>
        <w:t>thermal</w:t>
      </w:r>
      <w:r w:rsidR="00807CC2" w:rsidRPr="00BF4792">
        <w:rPr>
          <w:lang w:eastAsia="ja-JP"/>
        </w:rPr>
        <w:t xml:space="preserve"> </w:t>
      </w:r>
      <w:r w:rsidR="00394396" w:rsidRPr="00BF4792">
        <w:rPr>
          <w:lang w:eastAsia="ja-JP"/>
        </w:rPr>
        <w:t>reactions</w:t>
      </w:r>
      <w:r w:rsidR="00E046D9">
        <w:rPr>
          <w:lang w:eastAsia="ja-JP"/>
        </w:rPr>
        <w:t xml:space="preserve"> </w:t>
      </w:r>
      <w:proofErr w:type="gramStart"/>
      <w:r w:rsidR="00E046D9">
        <w:rPr>
          <w:lang w:eastAsia="ja-JP"/>
        </w:rPr>
        <w:t>were</w:t>
      </w:r>
      <w:proofErr w:type="gramEnd"/>
      <w:r w:rsidR="00E046D9">
        <w:rPr>
          <w:lang w:eastAsia="ja-JP"/>
        </w:rPr>
        <w:t xml:space="preserve"> assessed through the C balance</w:t>
      </w:r>
      <w:r w:rsidR="00807CC2" w:rsidRPr="00BF4792">
        <w:rPr>
          <w:lang w:eastAsia="ja-JP"/>
        </w:rPr>
        <w:t xml:space="preserve">. </w:t>
      </w:r>
      <w:r w:rsidRPr="00BF4792">
        <w:rPr>
          <w:bCs/>
          <w:lang w:eastAsia="ja-JP"/>
        </w:rPr>
        <w:t xml:space="preserve">As shown in </w:t>
      </w:r>
      <w:r w:rsidR="00392CE4" w:rsidRPr="00BF4792">
        <w:rPr>
          <w:bCs/>
          <w:lang w:eastAsia="ja-JP"/>
        </w:rPr>
        <w:t>Fig.</w:t>
      </w:r>
      <w:r w:rsidRPr="00BF4792">
        <w:rPr>
          <w:bCs/>
          <w:lang w:eastAsia="ja-JP"/>
        </w:rPr>
        <w:t xml:space="preserve"> 3 (a), </w:t>
      </w:r>
      <w:r w:rsidRPr="00BF4792">
        <w:rPr>
          <w:iCs/>
          <w:lang w:eastAsia="ja-JP"/>
        </w:rPr>
        <w:t>the H</w:t>
      </w:r>
      <w:r w:rsidRPr="00BF4792">
        <w:rPr>
          <w:iCs/>
          <w:vertAlign w:val="subscript"/>
          <w:lang w:eastAsia="ja-JP"/>
        </w:rPr>
        <w:t>2</w:t>
      </w:r>
      <w:r w:rsidRPr="00BF4792">
        <w:rPr>
          <w:iCs/>
          <w:lang w:eastAsia="ja-JP"/>
        </w:rPr>
        <w:t xml:space="preserve">/CO ratio </w:t>
      </w:r>
      <w:r w:rsidR="00247BC8" w:rsidRPr="00BF4792">
        <w:rPr>
          <w:iCs/>
          <w:lang w:eastAsia="ja-JP"/>
        </w:rPr>
        <w:t xml:space="preserve">under </w:t>
      </w:r>
      <w:r w:rsidR="00E568D1" w:rsidRPr="00BF4792">
        <w:rPr>
          <w:iCs/>
          <w:lang w:eastAsia="ja-JP"/>
        </w:rPr>
        <w:t>CH</w:t>
      </w:r>
      <w:r w:rsidR="00E568D1" w:rsidRPr="00BF4792">
        <w:rPr>
          <w:iCs/>
          <w:vertAlign w:val="subscript"/>
          <w:lang w:eastAsia="ja-JP"/>
        </w:rPr>
        <w:t>4</w:t>
      </w:r>
      <w:r w:rsidR="00CB1BFC" w:rsidRPr="00BF4792">
        <w:rPr>
          <w:iCs/>
          <w:lang w:eastAsia="ja-JP"/>
        </w:rPr>
        <w:t>-</w:t>
      </w:r>
      <w:r w:rsidR="00E568D1" w:rsidRPr="00BF4792">
        <w:rPr>
          <w:iCs/>
          <w:lang w:eastAsia="ja-JP"/>
        </w:rPr>
        <w:t>rich condition</w:t>
      </w:r>
      <w:r w:rsidR="00E36321">
        <w:rPr>
          <w:rFonts w:hint="eastAsia"/>
          <w:iCs/>
          <w:lang w:eastAsia="ja-JP"/>
        </w:rPr>
        <w:t>s</w:t>
      </w:r>
      <w:r w:rsidR="00CC5E5D" w:rsidRPr="00BF4792">
        <w:rPr>
          <w:iCs/>
          <w:lang w:eastAsia="ja-JP"/>
        </w:rPr>
        <w:t xml:space="preserve"> (CH</w:t>
      </w:r>
      <w:r w:rsidR="00CC5E5D" w:rsidRPr="00BF4792">
        <w:rPr>
          <w:iCs/>
          <w:vertAlign w:val="subscript"/>
          <w:lang w:eastAsia="ja-JP"/>
        </w:rPr>
        <w:t>4</w:t>
      </w:r>
      <w:r w:rsidR="00CC5E5D" w:rsidRPr="00BF4792">
        <w:rPr>
          <w:iCs/>
          <w:lang w:eastAsia="ja-JP"/>
        </w:rPr>
        <w:t>/CO</w:t>
      </w:r>
      <w:r w:rsidR="00CC5E5D" w:rsidRPr="00BF4792">
        <w:rPr>
          <w:iCs/>
          <w:vertAlign w:val="subscript"/>
          <w:lang w:eastAsia="ja-JP"/>
        </w:rPr>
        <w:t>2</w:t>
      </w:r>
      <w:r w:rsidR="00CC5E5D" w:rsidRPr="00BF4792">
        <w:rPr>
          <w:iCs/>
          <w:lang w:eastAsia="ja-JP"/>
        </w:rPr>
        <w:t xml:space="preserve"> </w:t>
      </w:r>
      <w:r w:rsidR="0013787A">
        <w:rPr>
          <w:rFonts w:hint="eastAsia"/>
          <w:iCs/>
          <w:lang w:eastAsia="ja-JP"/>
        </w:rPr>
        <w:t>=</w:t>
      </w:r>
      <w:r w:rsidR="00CC5E5D" w:rsidRPr="00BF4792">
        <w:rPr>
          <w:iCs/>
          <w:lang w:eastAsia="ja-JP"/>
        </w:rPr>
        <w:t xml:space="preserve"> 0.</w:t>
      </w:r>
      <w:r w:rsidR="0013787A">
        <w:rPr>
          <w:rFonts w:hint="eastAsia"/>
          <w:iCs/>
          <w:lang w:eastAsia="ja-JP"/>
        </w:rPr>
        <w:t>9</w:t>
      </w:r>
      <w:r w:rsidR="00CC5E5D" w:rsidRPr="00BF4792">
        <w:rPr>
          <w:iCs/>
          <w:lang w:eastAsia="ja-JP"/>
        </w:rPr>
        <w:t>)</w:t>
      </w:r>
      <w:r w:rsidR="00247BC8" w:rsidRPr="00BF4792">
        <w:rPr>
          <w:iCs/>
          <w:lang w:eastAsia="ja-JP"/>
        </w:rPr>
        <w:t xml:space="preserve"> at 150 </w:t>
      </w:r>
      <w:r w:rsidR="00247BC8" w:rsidRPr="00BF4792">
        <w:rPr>
          <w:rFonts w:ascii="Symbol" w:hAnsi="Symbol"/>
          <w:iCs/>
          <w:lang w:eastAsia="ja-JP"/>
        </w:rPr>
        <w:sym w:font="Symbol" w:char="F0B0"/>
      </w:r>
      <w:r w:rsidR="00247BC8" w:rsidRPr="00BF4792">
        <w:rPr>
          <w:iCs/>
          <w:lang w:eastAsia="ja-JP"/>
        </w:rPr>
        <w:t>C under light irradiation</w:t>
      </w:r>
      <w:r w:rsidR="00E568D1" w:rsidRPr="00BF4792">
        <w:rPr>
          <w:iCs/>
          <w:lang w:eastAsia="ja-JP"/>
        </w:rPr>
        <w:t xml:space="preserve"> </w:t>
      </w:r>
      <w:r w:rsidRPr="00BF4792">
        <w:rPr>
          <w:iCs/>
          <w:lang w:eastAsia="ja-JP"/>
        </w:rPr>
        <w:t xml:space="preserve">was </w:t>
      </w:r>
      <w:r w:rsidR="00CC5E5D" w:rsidRPr="00BF4792">
        <w:rPr>
          <w:iCs/>
          <w:lang w:eastAsia="ja-JP"/>
        </w:rPr>
        <w:t xml:space="preserve">lower </w:t>
      </w:r>
      <w:r w:rsidR="00247BC8" w:rsidRPr="00BF4792">
        <w:rPr>
          <w:iCs/>
          <w:lang w:eastAsia="ja-JP"/>
        </w:rPr>
        <w:t xml:space="preserve">than that </w:t>
      </w:r>
      <w:r w:rsidR="009F6ED4" w:rsidRPr="00BF4792">
        <w:rPr>
          <w:iCs/>
          <w:lang w:eastAsia="ja-JP"/>
        </w:rPr>
        <w:t xml:space="preserve">at 800 </w:t>
      </w:r>
      <w:r w:rsidR="009F6ED4" w:rsidRPr="00BF4792">
        <w:rPr>
          <w:rFonts w:ascii="Symbol" w:hAnsi="Symbol"/>
          <w:iCs/>
          <w:lang w:eastAsia="ja-JP"/>
        </w:rPr>
        <w:sym w:font="Symbol" w:char="F0B0"/>
      </w:r>
      <w:r w:rsidR="009F6ED4" w:rsidRPr="00BF4792">
        <w:rPr>
          <w:iCs/>
          <w:lang w:eastAsia="ja-JP"/>
        </w:rPr>
        <w:t xml:space="preserve">C </w:t>
      </w:r>
      <w:r w:rsidR="003A7C92">
        <w:rPr>
          <w:iCs/>
          <w:lang w:eastAsia="ja-JP"/>
        </w:rPr>
        <w:t>under</w:t>
      </w:r>
      <w:r w:rsidR="009F6ED4" w:rsidRPr="00BF4792">
        <w:rPr>
          <w:iCs/>
          <w:lang w:eastAsia="ja-JP"/>
        </w:rPr>
        <w:t xml:space="preserve"> dark</w:t>
      </w:r>
      <w:r w:rsidR="003A7C92">
        <w:rPr>
          <w:iCs/>
          <w:lang w:eastAsia="ja-JP"/>
        </w:rPr>
        <w:t xml:space="preserve"> condition</w:t>
      </w:r>
      <w:r w:rsidR="00E36321">
        <w:rPr>
          <w:rFonts w:hint="eastAsia"/>
          <w:iCs/>
          <w:lang w:eastAsia="ja-JP"/>
        </w:rPr>
        <w:t>s</w:t>
      </w:r>
      <w:r w:rsidRPr="00BF4792">
        <w:rPr>
          <w:iCs/>
          <w:lang w:eastAsia="ja-JP"/>
        </w:rPr>
        <w:t>.</w:t>
      </w:r>
      <w:r w:rsidR="00040800" w:rsidRPr="00BF4792">
        <w:rPr>
          <w:iCs/>
          <w:lang w:eastAsia="ja-JP"/>
        </w:rPr>
        <w:t xml:space="preserve"> </w:t>
      </w:r>
      <w:r w:rsidR="003A7C92">
        <w:rPr>
          <w:iCs/>
          <w:lang w:eastAsia="ja-JP"/>
        </w:rPr>
        <w:t>T</w:t>
      </w:r>
      <w:r w:rsidR="00CC5E5D" w:rsidRPr="00BF4792">
        <w:rPr>
          <w:iCs/>
          <w:lang w:eastAsia="ja-JP"/>
        </w:rPr>
        <w:t xml:space="preserve">he </w:t>
      </w:r>
      <w:r w:rsidR="003A7C92">
        <w:rPr>
          <w:iCs/>
          <w:lang w:eastAsia="ja-JP"/>
        </w:rPr>
        <w:t>quantity</w:t>
      </w:r>
      <w:r w:rsidR="009F6ED4" w:rsidRPr="00BF4792">
        <w:rPr>
          <w:iCs/>
          <w:lang w:eastAsia="ja-JP"/>
        </w:rPr>
        <w:t xml:space="preserve"> of </w:t>
      </w:r>
      <w:r w:rsidR="003A7C92">
        <w:rPr>
          <w:iCs/>
          <w:lang w:eastAsia="ja-JP"/>
        </w:rPr>
        <w:t>C</w:t>
      </w:r>
      <w:r w:rsidR="00FB3B56" w:rsidRPr="00BF4792">
        <w:rPr>
          <w:iCs/>
          <w:lang w:eastAsia="ja-JP"/>
        </w:rPr>
        <w:t>-containing gas</w:t>
      </w:r>
      <w:r w:rsidR="00335AD1" w:rsidRPr="00BF4792">
        <w:rPr>
          <w:iCs/>
          <w:lang w:eastAsia="ja-JP"/>
        </w:rPr>
        <w:t>es</w:t>
      </w:r>
      <w:r w:rsidR="00FB3B56" w:rsidRPr="00BF4792">
        <w:rPr>
          <w:iCs/>
          <w:lang w:eastAsia="ja-JP"/>
        </w:rPr>
        <w:t xml:space="preserve"> (CH</w:t>
      </w:r>
      <w:r w:rsidR="00FB3B56" w:rsidRPr="00BF4792">
        <w:rPr>
          <w:iCs/>
          <w:vertAlign w:val="subscript"/>
          <w:lang w:eastAsia="ja-JP"/>
        </w:rPr>
        <w:t>4</w:t>
      </w:r>
      <w:r w:rsidR="00FB3B56" w:rsidRPr="00BF4792">
        <w:rPr>
          <w:iCs/>
          <w:lang w:eastAsia="ja-JP"/>
        </w:rPr>
        <w:t>, CO</w:t>
      </w:r>
      <w:r w:rsidR="00FB3B56" w:rsidRPr="00BF4792">
        <w:rPr>
          <w:iCs/>
          <w:vertAlign w:val="subscript"/>
          <w:lang w:eastAsia="ja-JP"/>
        </w:rPr>
        <w:t>2</w:t>
      </w:r>
      <w:r w:rsidR="00FB3B56" w:rsidRPr="00BF4792">
        <w:rPr>
          <w:iCs/>
          <w:lang w:eastAsia="ja-JP"/>
        </w:rPr>
        <w:t>, CO)</w:t>
      </w:r>
      <w:r w:rsidR="009F6ED4" w:rsidRPr="00BF4792">
        <w:rPr>
          <w:iCs/>
          <w:lang w:eastAsia="ja-JP"/>
        </w:rPr>
        <w:t xml:space="preserve"> </w:t>
      </w:r>
      <w:r w:rsidR="00CC5E5D" w:rsidRPr="00BF4792">
        <w:rPr>
          <w:iCs/>
          <w:lang w:eastAsia="ja-JP"/>
        </w:rPr>
        <w:t xml:space="preserve">between the </w:t>
      </w:r>
      <w:r w:rsidR="00894A52" w:rsidRPr="00BF4792">
        <w:rPr>
          <w:iCs/>
          <w:lang w:eastAsia="ja-JP"/>
        </w:rPr>
        <w:t>inle</w:t>
      </w:r>
      <w:r w:rsidR="00D97B8E" w:rsidRPr="00BF4792">
        <w:rPr>
          <w:iCs/>
          <w:lang w:eastAsia="ja-JP"/>
        </w:rPr>
        <w:t xml:space="preserve">t </w:t>
      </w:r>
      <w:r w:rsidR="00BA2B42" w:rsidRPr="00BF4792">
        <w:rPr>
          <w:iCs/>
          <w:lang w:eastAsia="ja-JP"/>
        </w:rPr>
        <w:t xml:space="preserve">reactant gas </w:t>
      </w:r>
      <w:r w:rsidR="00CC5E5D" w:rsidRPr="00BF4792">
        <w:rPr>
          <w:iCs/>
          <w:lang w:eastAsia="ja-JP"/>
        </w:rPr>
        <w:t xml:space="preserve">and </w:t>
      </w:r>
      <w:r w:rsidR="00BA2B42" w:rsidRPr="00BF4792">
        <w:rPr>
          <w:iCs/>
          <w:lang w:eastAsia="ja-JP"/>
        </w:rPr>
        <w:t xml:space="preserve">the </w:t>
      </w:r>
      <w:r w:rsidR="00894A52" w:rsidRPr="00BF4792">
        <w:rPr>
          <w:iCs/>
          <w:lang w:eastAsia="ja-JP"/>
        </w:rPr>
        <w:t>outle</w:t>
      </w:r>
      <w:r w:rsidR="00D97B8E" w:rsidRPr="00BF4792">
        <w:rPr>
          <w:iCs/>
          <w:lang w:eastAsia="ja-JP"/>
        </w:rPr>
        <w:t xml:space="preserve">t </w:t>
      </w:r>
      <w:r w:rsidR="00BA2B42" w:rsidRPr="00BF4792">
        <w:rPr>
          <w:iCs/>
          <w:lang w:eastAsia="ja-JP"/>
        </w:rPr>
        <w:t xml:space="preserve">product </w:t>
      </w:r>
      <w:r w:rsidR="00CC5E5D" w:rsidRPr="00BF4792">
        <w:rPr>
          <w:iCs/>
          <w:lang w:eastAsia="ja-JP"/>
        </w:rPr>
        <w:t>gas</w:t>
      </w:r>
      <w:r w:rsidR="005F5F35" w:rsidRPr="00BF4792">
        <w:rPr>
          <w:iCs/>
          <w:lang w:eastAsia="ja-JP"/>
        </w:rPr>
        <w:t xml:space="preserve"> for light-irradiated and dark conditions</w:t>
      </w:r>
      <w:r w:rsidR="00AB54AB">
        <w:rPr>
          <w:iCs/>
          <w:lang w:eastAsia="ja-JP"/>
        </w:rPr>
        <w:t xml:space="preserve"> were compared</w:t>
      </w:r>
      <w:r w:rsidR="005F5F35" w:rsidRPr="00BF4792">
        <w:rPr>
          <w:iCs/>
          <w:lang w:eastAsia="ja-JP"/>
        </w:rPr>
        <w:t xml:space="preserve"> (</w:t>
      </w:r>
      <w:r w:rsidR="005F5F35" w:rsidRPr="00BF4792">
        <w:rPr>
          <w:bCs/>
          <w:iCs/>
          <w:lang w:eastAsia="ja-JP"/>
        </w:rPr>
        <w:t xml:space="preserve">ESI </w:t>
      </w:r>
      <w:r w:rsidR="005F5F35" w:rsidRPr="00BF4792">
        <w:rPr>
          <w:rStyle w:val="afb"/>
          <w:rFonts w:ascii="Times New Roman" w:hAnsi="Times New Roman"/>
          <w:sz w:val="21"/>
          <w:szCs w:val="21"/>
          <w:shd w:val="clear" w:color="auto" w:fill="FFFFFF"/>
        </w:rPr>
        <w:t>†</w:t>
      </w:r>
      <w:r w:rsidR="005F5F35" w:rsidRPr="00BF4792">
        <w:rPr>
          <w:rStyle w:val="afb"/>
          <w:rFonts w:cstheme="minorHAnsi"/>
          <w:b w:val="0"/>
          <w:bCs w:val="0"/>
          <w:sz w:val="21"/>
          <w:szCs w:val="21"/>
          <w:shd w:val="clear" w:color="auto" w:fill="FFFFFF"/>
          <w:lang w:eastAsia="ja-JP"/>
        </w:rPr>
        <w:t>,</w:t>
      </w:r>
      <w:r w:rsidR="005F5F35" w:rsidRPr="00BF4792">
        <w:rPr>
          <w:rStyle w:val="afb"/>
          <w:rFonts w:ascii="Times New Roman" w:hAnsi="Times New Roman"/>
          <w:sz w:val="21"/>
          <w:szCs w:val="21"/>
          <w:shd w:val="clear" w:color="auto" w:fill="FFFFFF"/>
          <w:lang w:eastAsia="ja-JP"/>
        </w:rPr>
        <w:t xml:space="preserve"> </w:t>
      </w:r>
      <w:r w:rsidR="005F5F35" w:rsidRPr="00BF4792">
        <w:rPr>
          <w:iCs/>
          <w:lang w:eastAsia="ja-JP"/>
        </w:rPr>
        <w:t xml:space="preserve">Fig. </w:t>
      </w:r>
      <w:r w:rsidR="0020574A" w:rsidRPr="00BF4792">
        <w:rPr>
          <w:iCs/>
          <w:lang w:eastAsia="ja-JP"/>
        </w:rPr>
        <w:t>S</w:t>
      </w:r>
      <w:r w:rsidR="0020574A">
        <w:rPr>
          <w:iCs/>
          <w:lang w:eastAsia="ja-JP"/>
        </w:rPr>
        <w:t>9</w:t>
      </w:r>
      <w:r w:rsidR="005F5F35" w:rsidRPr="00BF4792">
        <w:rPr>
          <w:iCs/>
          <w:lang w:eastAsia="ja-JP"/>
        </w:rPr>
        <w:t xml:space="preserve">). </w:t>
      </w:r>
      <w:r w:rsidR="00AB54AB">
        <w:rPr>
          <w:iCs/>
          <w:lang w:eastAsia="ja-JP"/>
        </w:rPr>
        <w:t>T</w:t>
      </w:r>
      <w:r w:rsidR="00512D3D" w:rsidRPr="00BF4792">
        <w:rPr>
          <w:iCs/>
          <w:lang w:eastAsia="ja-JP"/>
        </w:rPr>
        <w:t xml:space="preserve">he percentage of </w:t>
      </w:r>
      <w:r w:rsidR="00AB54AB">
        <w:rPr>
          <w:iCs/>
          <w:lang w:eastAsia="ja-JP"/>
        </w:rPr>
        <w:t>C</w:t>
      </w:r>
      <w:r w:rsidR="00512D3D" w:rsidRPr="00BF4792">
        <w:rPr>
          <w:iCs/>
          <w:lang w:eastAsia="ja-JP"/>
        </w:rPr>
        <w:t>-containing gas</w:t>
      </w:r>
      <w:r w:rsidR="00AB54AB">
        <w:rPr>
          <w:iCs/>
          <w:lang w:eastAsia="ja-JP"/>
        </w:rPr>
        <w:t>es</w:t>
      </w:r>
      <w:r w:rsidR="00512D3D" w:rsidRPr="00BF4792">
        <w:rPr>
          <w:iCs/>
          <w:lang w:eastAsia="ja-JP"/>
        </w:rPr>
        <w:t xml:space="preserve"> reduced by the reaction under</w:t>
      </w:r>
      <w:r w:rsidR="00786BA6" w:rsidRPr="00BF4792">
        <w:rPr>
          <w:iCs/>
          <w:lang w:eastAsia="ja-JP"/>
        </w:rPr>
        <w:t xml:space="preserve"> the</w:t>
      </w:r>
      <w:r w:rsidR="00512D3D" w:rsidRPr="00BF4792">
        <w:rPr>
          <w:iCs/>
          <w:lang w:eastAsia="ja-JP"/>
        </w:rPr>
        <w:t xml:space="preserve"> </w:t>
      </w:r>
      <w:r w:rsidR="00786BA6" w:rsidRPr="00BF4792">
        <w:rPr>
          <w:iCs/>
          <w:lang w:eastAsia="ja-JP"/>
        </w:rPr>
        <w:t>light-irradiated</w:t>
      </w:r>
      <w:r w:rsidR="00512D3D" w:rsidRPr="00BF4792">
        <w:rPr>
          <w:iCs/>
          <w:lang w:eastAsia="ja-JP"/>
        </w:rPr>
        <w:t xml:space="preserve"> condition</w:t>
      </w:r>
      <w:r w:rsidR="00E36321">
        <w:rPr>
          <w:rFonts w:hint="eastAsia"/>
          <w:iCs/>
          <w:lang w:eastAsia="ja-JP"/>
        </w:rPr>
        <w:t>s</w:t>
      </w:r>
      <w:r w:rsidRPr="00BF4792">
        <w:rPr>
          <w:rFonts w:ascii="Calibri" w:eastAsia="ＭＳ 明朝" w:hAnsi="Calibri"/>
          <w:iCs/>
          <w:lang w:eastAsia="ja-JP"/>
        </w:rPr>
        <w:t xml:space="preserve"> was 1.7</w:t>
      </w:r>
      <w:r w:rsidR="00DB574B">
        <w:rPr>
          <w:rFonts w:ascii="Calibri" w:eastAsia="ＭＳ 明朝" w:hAnsi="Calibri"/>
          <w:iCs/>
          <w:lang w:eastAsia="ja-JP"/>
        </w:rPr>
        <w:t xml:space="preserve"> </w:t>
      </w:r>
      <w:r w:rsidRPr="00BF4792">
        <w:rPr>
          <w:rFonts w:ascii="Calibri" w:eastAsia="ＭＳ 明朝" w:hAnsi="Calibri"/>
          <w:iCs/>
          <w:lang w:eastAsia="ja-JP"/>
        </w:rPr>
        <w:t xml:space="preserve">%, </w:t>
      </w:r>
      <w:r w:rsidR="00F368B4" w:rsidRPr="00BF4792">
        <w:rPr>
          <w:iCs/>
          <w:lang w:eastAsia="ja-JP"/>
        </w:rPr>
        <w:t xml:space="preserve">approximately </w:t>
      </w:r>
      <w:r w:rsidR="00512D3D" w:rsidRPr="00BF4792">
        <w:rPr>
          <w:iCs/>
          <w:lang w:eastAsia="ja-JP"/>
        </w:rPr>
        <w:t>one-fifth of the percentage under</w:t>
      </w:r>
      <w:r w:rsidR="00535E7C" w:rsidRPr="00BF4792">
        <w:rPr>
          <w:iCs/>
          <w:lang w:eastAsia="ja-JP"/>
        </w:rPr>
        <w:t xml:space="preserve"> </w:t>
      </w:r>
      <w:r w:rsidR="00512D3D" w:rsidRPr="00BF4792">
        <w:rPr>
          <w:iCs/>
          <w:lang w:eastAsia="ja-JP"/>
        </w:rPr>
        <w:t>dark condition</w:t>
      </w:r>
      <w:r w:rsidR="00E36321">
        <w:rPr>
          <w:rFonts w:hint="eastAsia"/>
          <w:iCs/>
          <w:lang w:eastAsia="ja-JP"/>
        </w:rPr>
        <w:t>s</w:t>
      </w:r>
      <w:r w:rsidR="003C1067" w:rsidRPr="00BF4792">
        <w:rPr>
          <w:iCs/>
          <w:lang w:eastAsia="ja-JP"/>
        </w:rPr>
        <w:t xml:space="preserve"> (7.9</w:t>
      </w:r>
      <w:r w:rsidR="00DB574B">
        <w:rPr>
          <w:iCs/>
          <w:lang w:eastAsia="ja-JP"/>
        </w:rPr>
        <w:t xml:space="preserve"> </w:t>
      </w:r>
      <w:r w:rsidR="003C1067" w:rsidRPr="00BF4792">
        <w:rPr>
          <w:iCs/>
          <w:lang w:eastAsia="ja-JP"/>
        </w:rPr>
        <w:t>%)</w:t>
      </w:r>
      <w:r w:rsidR="00512D3D" w:rsidRPr="00BF4792">
        <w:rPr>
          <w:iCs/>
          <w:lang w:eastAsia="ja-JP"/>
        </w:rPr>
        <w:t>.</w:t>
      </w:r>
      <w:r w:rsidR="00213E32" w:rsidRPr="00BF4792">
        <w:rPr>
          <w:iCs/>
          <w:lang w:eastAsia="ja-JP"/>
        </w:rPr>
        <w:t xml:space="preserve"> </w:t>
      </w:r>
      <w:r w:rsidR="00CD0BF7" w:rsidRPr="00BF4792">
        <w:rPr>
          <w:iCs/>
          <w:lang w:eastAsia="ja-JP"/>
        </w:rPr>
        <w:t>Th</w:t>
      </w:r>
      <w:r w:rsidR="00040800" w:rsidRPr="00BF4792">
        <w:rPr>
          <w:iCs/>
          <w:lang w:eastAsia="ja-JP"/>
        </w:rPr>
        <w:t>ese</w:t>
      </w:r>
      <w:r w:rsidR="00CD0BF7" w:rsidRPr="00BF4792">
        <w:rPr>
          <w:iCs/>
          <w:lang w:eastAsia="ja-JP"/>
        </w:rPr>
        <w:t xml:space="preserve"> result</w:t>
      </w:r>
      <w:r w:rsidR="00040800" w:rsidRPr="00BF4792">
        <w:rPr>
          <w:iCs/>
          <w:lang w:eastAsia="ja-JP"/>
        </w:rPr>
        <w:t>s</w:t>
      </w:r>
      <w:r w:rsidR="00CD0BF7" w:rsidRPr="00BF4792">
        <w:rPr>
          <w:iCs/>
          <w:lang w:eastAsia="ja-JP"/>
        </w:rPr>
        <w:t xml:space="preserve"> suggest that</w:t>
      </w:r>
      <w:r w:rsidRPr="00BF4792">
        <w:rPr>
          <w:iCs/>
          <w:lang w:eastAsia="ja-JP"/>
        </w:rPr>
        <w:t xml:space="preserve"> </w:t>
      </w:r>
      <w:r w:rsidR="005F5F35" w:rsidRPr="00BF4792">
        <w:rPr>
          <w:iCs/>
          <w:lang w:eastAsia="ja-JP"/>
        </w:rPr>
        <w:t>coking</w:t>
      </w:r>
      <w:r w:rsidR="00CD0BF7" w:rsidRPr="00BF4792">
        <w:rPr>
          <w:iCs/>
          <w:lang w:eastAsia="ja-JP"/>
        </w:rPr>
        <w:t xml:space="preserve"> occurs more </w:t>
      </w:r>
      <w:r w:rsidRPr="00BF4792">
        <w:rPr>
          <w:rFonts w:ascii="Calibri" w:eastAsia="ＭＳ 明朝" w:hAnsi="Calibri"/>
          <w:iCs/>
          <w:lang w:eastAsia="ja-JP"/>
        </w:rPr>
        <w:t>frequently in the dark</w:t>
      </w:r>
      <w:r w:rsidRPr="00BF4792">
        <w:rPr>
          <w:iCs/>
          <w:lang w:eastAsia="ja-JP"/>
        </w:rPr>
        <w:t xml:space="preserve">. </w:t>
      </w:r>
      <w:r w:rsidR="00E3275C">
        <w:rPr>
          <w:iCs/>
          <w:lang w:eastAsia="ja-JP"/>
        </w:rPr>
        <w:t>Therefore</w:t>
      </w:r>
      <w:r w:rsidRPr="00BF4792">
        <w:rPr>
          <w:iCs/>
          <w:lang w:eastAsia="ja-JP"/>
        </w:rPr>
        <w:t xml:space="preserve">, </w:t>
      </w:r>
      <w:r w:rsidRPr="00BF4792">
        <w:rPr>
          <w:bCs/>
          <w:lang w:eastAsia="ja-JP"/>
        </w:rPr>
        <w:t xml:space="preserve">the </w:t>
      </w:r>
      <w:r w:rsidR="00E3275C">
        <w:rPr>
          <w:bCs/>
          <w:lang w:eastAsia="ja-JP"/>
        </w:rPr>
        <w:t>quantity</w:t>
      </w:r>
      <w:r w:rsidRPr="00BF4792">
        <w:rPr>
          <w:bCs/>
          <w:lang w:eastAsia="ja-JP"/>
        </w:rPr>
        <w:t xml:space="preserve"> of carbon precipitation under light irradiation and dar</w:t>
      </w:r>
      <w:r w:rsidR="003E33D4" w:rsidRPr="00BF4792">
        <w:rPr>
          <w:bCs/>
          <w:lang w:eastAsia="ja-JP"/>
        </w:rPr>
        <w:t xml:space="preserve">k </w:t>
      </w:r>
      <w:r w:rsidR="00C3573D">
        <w:rPr>
          <w:bCs/>
          <w:lang w:eastAsia="ja-JP"/>
        </w:rPr>
        <w:t>were assessed</w:t>
      </w:r>
      <w:r w:rsidR="00C3573D" w:rsidRPr="00BF4792">
        <w:rPr>
          <w:bCs/>
          <w:lang w:eastAsia="ja-JP"/>
        </w:rPr>
        <w:t xml:space="preserve"> </w:t>
      </w:r>
      <w:r w:rsidRPr="00BF4792">
        <w:rPr>
          <w:bCs/>
          <w:lang w:eastAsia="ja-JP"/>
        </w:rPr>
        <w:t xml:space="preserve">using </w:t>
      </w:r>
      <w:r w:rsidR="00583ED8" w:rsidRPr="00BF4792">
        <w:rPr>
          <w:bCs/>
          <w:lang w:eastAsia="ja-JP"/>
        </w:rPr>
        <w:t xml:space="preserve">Raman spectroscopy and </w:t>
      </w:r>
      <w:r w:rsidR="006829A1" w:rsidRPr="00BF4792">
        <w:rPr>
          <w:iCs/>
          <w:lang w:eastAsia="ja-JP"/>
        </w:rPr>
        <w:t>thermogravimetry-differential thermal analysis</w:t>
      </w:r>
      <w:r w:rsidR="00EE0469">
        <w:rPr>
          <w:rFonts w:hint="eastAsia"/>
          <w:iCs/>
          <w:lang w:eastAsia="ja-JP"/>
        </w:rPr>
        <w:t xml:space="preserve"> </w:t>
      </w:r>
      <w:r w:rsidR="004B4005">
        <w:rPr>
          <w:rFonts w:hint="eastAsia"/>
          <w:iCs/>
          <w:lang w:eastAsia="ja-JP"/>
        </w:rPr>
        <w:t>(TG-DTA)</w:t>
      </w:r>
      <w:r w:rsidRPr="00BF4792">
        <w:rPr>
          <w:bCs/>
          <w:lang w:eastAsia="ja-JP"/>
        </w:rPr>
        <w:t xml:space="preserve">. For </w:t>
      </w:r>
      <w:r w:rsidR="00C24CEE" w:rsidRPr="00BF4792">
        <w:rPr>
          <w:bCs/>
          <w:lang w:eastAsia="ja-JP"/>
        </w:rPr>
        <w:t>both measurements</w:t>
      </w:r>
      <w:r w:rsidRPr="00BF4792">
        <w:rPr>
          <w:bCs/>
          <w:lang w:eastAsia="ja-JP"/>
        </w:rPr>
        <w:t>, the sample</w:t>
      </w:r>
      <w:r w:rsidR="005B3D11" w:rsidRPr="00BF4792">
        <w:rPr>
          <w:bCs/>
          <w:lang w:eastAsia="ja-JP"/>
        </w:rPr>
        <w:t xml:space="preserve"> </w:t>
      </w:r>
      <w:r w:rsidRPr="00BF4792">
        <w:rPr>
          <w:rFonts w:ascii="Calibri" w:eastAsia="ＭＳ 明朝" w:hAnsi="Calibri"/>
          <w:bCs/>
          <w:lang w:eastAsia="ja-JP"/>
        </w:rPr>
        <w:t xml:space="preserve">obtained </w:t>
      </w:r>
      <w:r w:rsidR="003C1067" w:rsidRPr="00BF4792">
        <w:rPr>
          <w:bCs/>
          <w:lang w:eastAsia="ja-JP"/>
        </w:rPr>
        <w:t xml:space="preserve">after the reaction </w:t>
      </w:r>
      <w:r w:rsidRPr="00BF4792">
        <w:rPr>
          <w:bCs/>
          <w:lang w:eastAsia="ja-JP"/>
        </w:rPr>
        <w:t>under</w:t>
      </w:r>
      <w:r w:rsidR="000241CA" w:rsidRPr="00BF4792">
        <w:rPr>
          <w:bCs/>
          <w:lang w:eastAsia="ja-JP"/>
        </w:rPr>
        <w:t xml:space="preserve"> </w:t>
      </w:r>
      <w:r w:rsidRPr="00BF4792">
        <w:rPr>
          <w:bCs/>
          <w:lang w:eastAsia="ja-JP"/>
        </w:rPr>
        <w:t>CH</w:t>
      </w:r>
      <w:r w:rsidRPr="00BF4792">
        <w:rPr>
          <w:bCs/>
          <w:vertAlign w:val="subscript"/>
          <w:lang w:eastAsia="ja-JP"/>
        </w:rPr>
        <w:t>4</w:t>
      </w:r>
      <w:r w:rsidR="00CB1BFC" w:rsidRPr="00BF4792">
        <w:rPr>
          <w:bCs/>
          <w:lang w:eastAsia="ja-JP"/>
        </w:rPr>
        <w:t>-</w:t>
      </w:r>
      <w:r w:rsidRPr="00BF4792">
        <w:rPr>
          <w:bCs/>
          <w:lang w:eastAsia="ja-JP"/>
        </w:rPr>
        <w:t>rich condition</w:t>
      </w:r>
      <w:r w:rsidR="00D62FDC">
        <w:rPr>
          <w:rFonts w:hint="eastAsia"/>
          <w:bCs/>
          <w:lang w:eastAsia="ja-JP"/>
        </w:rPr>
        <w:t>s</w:t>
      </w:r>
      <w:r w:rsidRPr="00BF4792">
        <w:rPr>
          <w:iCs/>
          <w:lang w:eastAsia="ja-JP"/>
        </w:rPr>
        <w:t xml:space="preserve"> (</w:t>
      </w:r>
      <w:r w:rsidRPr="00BF4792">
        <w:rPr>
          <w:lang w:eastAsia="ja-JP"/>
        </w:rPr>
        <w:t>CH</w:t>
      </w:r>
      <w:r w:rsidRPr="00BF4792">
        <w:rPr>
          <w:vertAlign w:val="subscript"/>
          <w:lang w:eastAsia="ja-JP"/>
        </w:rPr>
        <w:t>4</w:t>
      </w:r>
      <w:r w:rsidRPr="00BF4792">
        <w:rPr>
          <w:lang w:eastAsia="ja-JP"/>
        </w:rPr>
        <w:t>/CO</w:t>
      </w:r>
      <w:r w:rsidRPr="00BF4792">
        <w:rPr>
          <w:vertAlign w:val="subscript"/>
          <w:lang w:eastAsia="ja-JP"/>
        </w:rPr>
        <w:t>2</w:t>
      </w:r>
      <w:r w:rsidRPr="00BF4792">
        <w:rPr>
          <w:lang w:eastAsia="ja-JP"/>
        </w:rPr>
        <w:t xml:space="preserve"> = 9)</w:t>
      </w:r>
      <w:r w:rsidR="00C3573D">
        <w:rPr>
          <w:lang w:eastAsia="ja-JP"/>
        </w:rPr>
        <w:t xml:space="preserve"> was used</w:t>
      </w:r>
      <w:r w:rsidRPr="00BF4792">
        <w:rPr>
          <w:iCs/>
          <w:lang w:eastAsia="ja-JP"/>
        </w:rPr>
        <w:t>.</w:t>
      </w:r>
      <w:r w:rsidR="00763857" w:rsidRPr="00BF4792">
        <w:rPr>
          <w:iCs/>
          <w:lang w:eastAsia="ja-JP"/>
        </w:rPr>
        <w:t xml:space="preserve"> As shown in </w:t>
      </w:r>
      <w:r w:rsidR="00763857" w:rsidRPr="00BF4792">
        <w:rPr>
          <w:bCs/>
          <w:lang w:eastAsia="ja-JP"/>
        </w:rPr>
        <w:t xml:space="preserve">Fig. </w:t>
      </w:r>
      <w:r w:rsidR="0020574A" w:rsidRPr="00BF4792">
        <w:rPr>
          <w:bCs/>
          <w:lang w:eastAsia="ja-JP"/>
        </w:rPr>
        <w:t>S</w:t>
      </w:r>
      <w:r w:rsidR="0020574A">
        <w:rPr>
          <w:bCs/>
          <w:lang w:eastAsia="ja-JP"/>
        </w:rPr>
        <w:t>10</w:t>
      </w:r>
      <w:r w:rsidR="0020574A" w:rsidRPr="00BF4792">
        <w:rPr>
          <w:bCs/>
          <w:lang w:eastAsia="ja-JP"/>
        </w:rPr>
        <w:t xml:space="preserve"> </w:t>
      </w:r>
      <w:r w:rsidR="00763857" w:rsidRPr="00BF4792">
        <w:rPr>
          <w:bCs/>
          <w:iCs/>
          <w:lang w:eastAsia="ja-JP"/>
        </w:rPr>
        <w:t xml:space="preserve">(ESI </w:t>
      </w:r>
      <w:r w:rsidR="00763857" w:rsidRPr="00BF4792">
        <w:rPr>
          <w:rStyle w:val="afb"/>
          <w:rFonts w:ascii="Times New Roman" w:hAnsi="Times New Roman"/>
          <w:sz w:val="21"/>
          <w:szCs w:val="21"/>
          <w:shd w:val="clear" w:color="auto" w:fill="FFFFFF"/>
        </w:rPr>
        <w:t>†</w:t>
      </w:r>
      <w:r w:rsidR="00763857" w:rsidRPr="00BF4792">
        <w:rPr>
          <w:bCs/>
          <w:iCs/>
          <w:lang w:eastAsia="ja-JP"/>
        </w:rPr>
        <w:t>), G</w:t>
      </w:r>
      <w:r w:rsidR="00C84E26" w:rsidRPr="00BF4792">
        <w:rPr>
          <w:bCs/>
          <w:iCs/>
          <w:lang w:eastAsia="ja-JP"/>
        </w:rPr>
        <w:t>-band</w:t>
      </w:r>
      <w:r w:rsidR="00763857" w:rsidRPr="00BF4792">
        <w:rPr>
          <w:bCs/>
          <w:iCs/>
          <w:lang w:eastAsia="ja-JP"/>
        </w:rPr>
        <w:t xml:space="preserve"> </w:t>
      </w:r>
      <w:r w:rsidR="00030717" w:rsidRPr="00BF4792">
        <w:rPr>
          <w:bCs/>
          <w:iCs/>
          <w:lang w:eastAsia="ja-JP"/>
        </w:rPr>
        <w:t>(1584 cm</w:t>
      </w:r>
      <w:r w:rsidR="00030717" w:rsidRPr="00BF4792">
        <w:rPr>
          <w:bCs/>
          <w:iCs/>
          <w:vertAlign w:val="superscript"/>
          <w:lang w:eastAsia="ja-JP"/>
        </w:rPr>
        <w:t>-1</w:t>
      </w:r>
      <w:r w:rsidR="00030717" w:rsidRPr="00BF4792">
        <w:rPr>
          <w:bCs/>
          <w:iCs/>
          <w:lang w:eastAsia="ja-JP"/>
        </w:rPr>
        <w:t xml:space="preserve">) </w:t>
      </w:r>
      <w:r w:rsidR="00763857" w:rsidRPr="00BF4792">
        <w:rPr>
          <w:bCs/>
          <w:iCs/>
          <w:lang w:eastAsia="ja-JP"/>
        </w:rPr>
        <w:t>and D</w:t>
      </w:r>
      <w:r w:rsidR="00C84E26" w:rsidRPr="00BF4792">
        <w:rPr>
          <w:bCs/>
          <w:iCs/>
          <w:lang w:eastAsia="ja-JP"/>
        </w:rPr>
        <w:t>-band</w:t>
      </w:r>
      <w:r w:rsidR="00763857" w:rsidRPr="00BF4792">
        <w:rPr>
          <w:bCs/>
          <w:iCs/>
          <w:lang w:eastAsia="ja-JP"/>
        </w:rPr>
        <w:t xml:space="preserve"> </w:t>
      </w:r>
      <w:r w:rsidR="00030717" w:rsidRPr="00BF4792">
        <w:rPr>
          <w:bCs/>
          <w:iCs/>
          <w:lang w:eastAsia="ja-JP"/>
        </w:rPr>
        <w:t>(1289 cm</w:t>
      </w:r>
      <w:r w:rsidR="00030717" w:rsidRPr="00BF4792">
        <w:rPr>
          <w:bCs/>
          <w:iCs/>
          <w:vertAlign w:val="superscript"/>
          <w:lang w:eastAsia="ja-JP"/>
        </w:rPr>
        <w:t>-1</w:t>
      </w:r>
      <w:r w:rsidR="00030717" w:rsidRPr="00BF4792">
        <w:rPr>
          <w:bCs/>
          <w:iCs/>
          <w:lang w:eastAsia="ja-JP"/>
        </w:rPr>
        <w:t>)</w:t>
      </w:r>
      <w:r w:rsidR="008A46DD" w:rsidRPr="00BF4792">
        <w:rPr>
          <w:bCs/>
          <w:iCs/>
          <w:lang w:eastAsia="ja-JP"/>
        </w:rPr>
        <w:t xml:space="preserve"> carbon vibrations</w:t>
      </w:r>
      <w:r w:rsidR="00E91DCE" w:rsidRPr="00BF4792">
        <w:rPr>
          <w:bCs/>
          <w:iCs/>
          <w:lang w:eastAsia="ja-JP"/>
        </w:rPr>
        <w:fldChar w:fldCharType="begin"/>
      </w:r>
      <w:r w:rsidR="00F455EE">
        <w:rPr>
          <w:bCs/>
          <w:iCs/>
          <w:lang w:eastAsia="ja-JP"/>
        </w:rPr>
        <w:instrText xml:space="preserve"> ADDIN ZOTERO_ITEM CSL_CITATION {"citationID":"w8GIy7PJ","properties":{"formattedCitation":"\\super 29\\nosupersub{}","plainCitation":"29","noteIndex":0},"citationItems":[{"id":174,"uris":["http://zotero.org/users/13971775/items/FW6J5NW5"],"itemData":{"id":174,"type":"article-journal","abstract":"Carbon nanotubes due to their speciﬁc atomic structure have interesting chemical and physical properties according to those of graphite and diamond. This review covers the characterization methods of carbon nanotubes which are most employed today. The structure of carbon nanotubes is ﬁrst brieﬂy summarized followed by a description of the characterization methods such as STM, TEM, neutron diffraction, X-ray diffraction, X-ray photoelectron spectroscopy, infrared and Raman spectroscopy. The most interesting features are indexed for each technique. © 2005 Elsevier B.V. All rights reserved.","container-title":"Materials Science and Engineering: B","DOI":"10.1016/j.mseb.2005.02.046","ISSN":"09215107","issue":"2","journalAbbreviation":"Materials Science and Engineering: B","language":"en","license":"https://www.elsevier.com/tdm/userlicense/1.0/","page":"105-118","source":"DOI.org (Crossref)","title":"Characterization methods of carbon nanotubes: a review","title-short":"Characterization methods of carbon nanotubes","volume":"119","author":[{"family":"Belin","given":"T."},{"family":"Epron","given":"F."}],"issued":{"date-parts":[["2005",5]]}}}],"schema":"https://github.com/citation-style-language/schema/raw/master/csl-citation.json"} </w:instrText>
      </w:r>
      <w:r w:rsidR="00E91DCE" w:rsidRPr="00BF4792">
        <w:rPr>
          <w:bCs/>
          <w:iCs/>
          <w:lang w:eastAsia="ja-JP"/>
        </w:rPr>
        <w:fldChar w:fldCharType="separate"/>
      </w:r>
      <w:r w:rsidR="00F455EE" w:rsidRPr="00F455EE">
        <w:rPr>
          <w:rFonts w:ascii="Calibri" w:hAnsi="Calibri" w:cs="Calibri"/>
          <w:vertAlign w:val="superscript"/>
        </w:rPr>
        <w:t>29</w:t>
      </w:r>
      <w:r w:rsidR="00E91DCE" w:rsidRPr="00BF4792">
        <w:rPr>
          <w:bCs/>
          <w:iCs/>
          <w:lang w:eastAsia="ja-JP"/>
        </w:rPr>
        <w:fldChar w:fldCharType="end"/>
      </w:r>
      <w:r w:rsidR="00763857" w:rsidRPr="00BF4792">
        <w:rPr>
          <w:bCs/>
          <w:iCs/>
          <w:lang w:eastAsia="ja-JP"/>
        </w:rPr>
        <w:t xml:space="preserve"> </w:t>
      </w:r>
      <w:r w:rsidR="005558D0" w:rsidRPr="00BF4792">
        <w:rPr>
          <w:bCs/>
          <w:iCs/>
          <w:lang w:eastAsia="ja-JP"/>
        </w:rPr>
        <w:t>were observed</w:t>
      </w:r>
      <w:r w:rsidR="009E5AE7" w:rsidRPr="00BF4792">
        <w:rPr>
          <w:bCs/>
          <w:iCs/>
          <w:lang w:eastAsia="ja-JP"/>
        </w:rPr>
        <w:t xml:space="preserve"> in </w:t>
      </w:r>
      <w:r w:rsidR="008A46DD" w:rsidRPr="00BF4792">
        <w:rPr>
          <w:bCs/>
          <w:iCs/>
          <w:lang w:eastAsia="ja-JP"/>
        </w:rPr>
        <w:t xml:space="preserve">the </w:t>
      </w:r>
      <w:r w:rsidR="009E5AE7" w:rsidRPr="00BF4792">
        <w:rPr>
          <w:bCs/>
          <w:iCs/>
          <w:lang w:eastAsia="ja-JP"/>
        </w:rPr>
        <w:t xml:space="preserve">sample </w:t>
      </w:r>
      <w:r w:rsidR="00F71D07">
        <w:rPr>
          <w:bCs/>
          <w:iCs/>
          <w:lang w:eastAsia="ja-JP"/>
        </w:rPr>
        <w:t xml:space="preserve">only </w:t>
      </w:r>
      <w:r w:rsidR="003C1067" w:rsidRPr="00BF4792">
        <w:rPr>
          <w:bCs/>
          <w:iCs/>
          <w:lang w:eastAsia="ja-JP"/>
        </w:rPr>
        <w:t xml:space="preserve">after the reaction </w:t>
      </w:r>
      <w:r w:rsidR="009E5AE7" w:rsidRPr="00BF4792">
        <w:rPr>
          <w:bCs/>
          <w:iCs/>
          <w:lang w:eastAsia="ja-JP"/>
        </w:rPr>
        <w:t>under dark condition</w:t>
      </w:r>
      <w:r w:rsidR="00E36321" w:rsidRPr="00F01C13">
        <w:rPr>
          <w:rFonts w:hint="eastAsia"/>
          <w:bCs/>
          <w:iCs/>
          <w:lang w:eastAsia="ja-JP"/>
        </w:rPr>
        <w:t>s</w:t>
      </w:r>
      <w:r w:rsidR="005558D0" w:rsidRPr="00F01C13">
        <w:rPr>
          <w:bCs/>
          <w:iCs/>
          <w:lang w:eastAsia="ja-JP"/>
        </w:rPr>
        <w:t>.</w:t>
      </w:r>
      <w:r w:rsidR="004B4005" w:rsidRPr="00F01C13">
        <w:rPr>
          <w:iCs/>
          <w:lang w:eastAsia="ja-JP"/>
        </w:rPr>
        <w:t xml:space="preserve"> </w:t>
      </w:r>
      <w:r w:rsidR="004B4005" w:rsidRPr="00F01C13">
        <w:rPr>
          <w:rFonts w:hint="eastAsia"/>
          <w:iCs/>
          <w:lang w:eastAsia="ja-JP"/>
        </w:rPr>
        <w:t xml:space="preserve">The results of </w:t>
      </w:r>
      <w:r w:rsidR="00D022B0" w:rsidRPr="00F01C13">
        <w:rPr>
          <w:iCs/>
          <w:lang w:eastAsia="ja-JP"/>
        </w:rPr>
        <w:t xml:space="preserve">TG-DTA </w:t>
      </w:r>
      <w:r w:rsidR="004B4005" w:rsidRPr="00F01C13">
        <w:rPr>
          <w:rFonts w:hint="eastAsia"/>
          <w:iCs/>
          <w:lang w:eastAsia="ja-JP"/>
        </w:rPr>
        <w:t xml:space="preserve">are </w:t>
      </w:r>
      <w:r w:rsidR="00D022B0" w:rsidRPr="00F01C13">
        <w:rPr>
          <w:iCs/>
          <w:lang w:eastAsia="ja-JP"/>
        </w:rPr>
        <w:t xml:space="preserve">shown in </w:t>
      </w:r>
      <w:r w:rsidR="00392CE4" w:rsidRPr="00F01C13">
        <w:rPr>
          <w:iCs/>
          <w:lang w:eastAsia="ja-JP"/>
        </w:rPr>
        <w:t>Fig</w:t>
      </w:r>
      <w:r w:rsidR="005F1B04" w:rsidRPr="00F01C13">
        <w:rPr>
          <w:rFonts w:hint="eastAsia"/>
          <w:iCs/>
          <w:lang w:eastAsia="ja-JP"/>
        </w:rPr>
        <w:t>.</w:t>
      </w:r>
      <w:r w:rsidRPr="00F01C13">
        <w:rPr>
          <w:iCs/>
          <w:lang w:eastAsia="ja-JP"/>
        </w:rPr>
        <w:t xml:space="preserve"> </w:t>
      </w:r>
      <w:r w:rsidR="0020574A" w:rsidRPr="00F01C13">
        <w:rPr>
          <w:iCs/>
          <w:lang w:eastAsia="ja-JP"/>
        </w:rPr>
        <w:t xml:space="preserve">S11 </w:t>
      </w:r>
      <w:r w:rsidR="00E11F13" w:rsidRPr="00F01C13">
        <w:rPr>
          <w:bCs/>
          <w:iCs/>
          <w:lang w:eastAsia="ja-JP"/>
        </w:rPr>
        <w:t xml:space="preserve">(ESI </w:t>
      </w:r>
      <w:r w:rsidR="00E11F13" w:rsidRPr="00F01C13">
        <w:rPr>
          <w:rStyle w:val="afb"/>
          <w:rFonts w:ascii="Times New Roman" w:hAnsi="Times New Roman"/>
          <w:sz w:val="21"/>
          <w:szCs w:val="21"/>
          <w:shd w:val="clear" w:color="auto" w:fill="FFFFFF"/>
        </w:rPr>
        <w:t>†</w:t>
      </w:r>
      <w:r w:rsidR="00E11F13" w:rsidRPr="00F01C13">
        <w:rPr>
          <w:bCs/>
          <w:iCs/>
          <w:lang w:eastAsia="ja-JP"/>
        </w:rPr>
        <w:t>)</w:t>
      </w:r>
      <w:r w:rsidRPr="00F01C13">
        <w:rPr>
          <w:iCs/>
          <w:lang w:eastAsia="ja-JP"/>
        </w:rPr>
        <w:t>.</w:t>
      </w:r>
      <w:r w:rsidRPr="00F01C13">
        <w:rPr>
          <w:b/>
          <w:bCs/>
          <w:lang w:eastAsia="ja-JP"/>
        </w:rPr>
        <w:t xml:space="preserve"> </w:t>
      </w:r>
      <w:r w:rsidRPr="00F01C13">
        <w:rPr>
          <w:iCs/>
          <w:lang w:eastAsia="ja-JP"/>
        </w:rPr>
        <w:t>Significant weight loss and exothermic heat flow were observed at 3</w:t>
      </w:r>
      <w:r w:rsidRPr="00BF4792">
        <w:rPr>
          <w:iCs/>
          <w:lang w:eastAsia="ja-JP"/>
        </w:rPr>
        <w:t xml:space="preserve">17 °C and 427 °C for the sample after the reaction </w:t>
      </w:r>
      <w:r w:rsidR="00FA2172" w:rsidRPr="00BF4792">
        <w:rPr>
          <w:iCs/>
          <w:lang w:eastAsia="ja-JP"/>
        </w:rPr>
        <w:t>under</w:t>
      </w:r>
      <w:r w:rsidRPr="00BF4792">
        <w:rPr>
          <w:iCs/>
          <w:lang w:eastAsia="ja-JP"/>
        </w:rPr>
        <w:t xml:space="preserve"> dark</w:t>
      </w:r>
      <w:r w:rsidR="00646B27">
        <w:rPr>
          <w:iCs/>
          <w:lang w:eastAsia="ja-JP"/>
        </w:rPr>
        <w:t xml:space="preserve"> condition</w:t>
      </w:r>
      <w:r w:rsidR="00E36321">
        <w:rPr>
          <w:rFonts w:hint="eastAsia"/>
          <w:iCs/>
          <w:lang w:eastAsia="ja-JP"/>
        </w:rPr>
        <w:t>s</w:t>
      </w:r>
      <w:r w:rsidRPr="00BF4792">
        <w:rPr>
          <w:iCs/>
          <w:lang w:eastAsia="ja-JP"/>
        </w:rPr>
        <w:t xml:space="preserve"> at 800 °C</w:t>
      </w:r>
      <w:r w:rsidR="0007019F">
        <w:rPr>
          <w:iCs/>
          <w:lang w:eastAsia="ja-JP"/>
        </w:rPr>
        <w:t>, which</w:t>
      </w:r>
      <w:r w:rsidR="00FA2172" w:rsidRPr="00BF4792">
        <w:rPr>
          <w:iCs/>
          <w:lang w:eastAsia="ja-JP"/>
        </w:rPr>
        <w:t xml:space="preserve"> </w:t>
      </w:r>
      <w:r w:rsidR="00E31F88" w:rsidRPr="00BF4792">
        <w:rPr>
          <w:iCs/>
          <w:lang w:eastAsia="ja-JP"/>
        </w:rPr>
        <w:t xml:space="preserve">were </w:t>
      </w:r>
      <w:r w:rsidRPr="00BF4792">
        <w:rPr>
          <w:iCs/>
          <w:lang w:eastAsia="ja-JP"/>
        </w:rPr>
        <w:t xml:space="preserve">attributed to the </w:t>
      </w:r>
      <w:r w:rsidR="000036E4" w:rsidRPr="00BF4792">
        <w:rPr>
          <w:iCs/>
          <w:lang w:eastAsia="ja-JP"/>
        </w:rPr>
        <w:t>combustion</w:t>
      </w:r>
      <w:r w:rsidR="00DB051A" w:rsidRPr="00BF4792">
        <w:rPr>
          <w:iCs/>
          <w:lang w:eastAsia="ja-JP"/>
        </w:rPr>
        <w:t xml:space="preserve"> </w:t>
      </w:r>
      <w:r w:rsidRPr="00BF4792">
        <w:rPr>
          <w:iCs/>
          <w:lang w:eastAsia="ja-JP"/>
        </w:rPr>
        <w:t xml:space="preserve">of </w:t>
      </w:r>
      <w:r w:rsidRPr="00BF4792">
        <w:rPr>
          <w:rFonts w:ascii="Calibri" w:eastAsia="ＭＳ 明朝" w:hAnsi="Calibri"/>
          <w:iCs/>
          <w:lang w:eastAsia="ja-JP"/>
        </w:rPr>
        <w:t>the precipitated carbon</w:t>
      </w:r>
      <w:r w:rsidR="009737A4" w:rsidRPr="00BF4792">
        <w:rPr>
          <w:iCs/>
          <w:lang w:eastAsia="ja-JP"/>
        </w:rPr>
        <w:t xml:space="preserve"> species</w:t>
      </w:r>
      <w:r w:rsidRPr="00BF4792">
        <w:rPr>
          <w:iCs/>
          <w:lang w:eastAsia="ja-JP"/>
        </w:rPr>
        <w:t xml:space="preserve">. </w:t>
      </w:r>
      <w:r w:rsidR="0007019F">
        <w:rPr>
          <w:iCs/>
          <w:lang w:eastAsia="ja-JP"/>
        </w:rPr>
        <w:t>In contrast</w:t>
      </w:r>
      <w:r w:rsidR="00E31F88" w:rsidRPr="00BF4792">
        <w:rPr>
          <w:iCs/>
          <w:lang w:eastAsia="ja-JP"/>
        </w:rPr>
        <w:t>,</w:t>
      </w:r>
      <w:r w:rsidRPr="00BF4792">
        <w:rPr>
          <w:iCs/>
          <w:lang w:eastAsia="ja-JP"/>
        </w:rPr>
        <w:t xml:space="preserve"> </w:t>
      </w:r>
      <w:r w:rsidR="00A23302">
        <w:rPr>
          <w:rFonts w:hint="eastAsia"/>
          <w:iCs/>
          <w:lang w:eastAsia="ja-JP"/>
        </w:rPr>
        <w:t>limited</w:t>
      </w:r>
      <w:r w:rsidR="005071BC" w:rsidRPr="00BF4792">
        <w:rPr>
          <w:iCs/>
          <w:lang w:eastAsia="ja-JP"/>
        </w:rPr>
        <w:t xml:space="preserve"> </w:t>
      </w:r>
      <w:r w:rsidRPr="00BF4792">
        <w:rPr>
          <w:iCs/>
          <w:lang w:eastAsia="ja-JP"/>
        </w:rPr>
        <w:t>weight</w:t>
      </w:r>
      <w:r w:rsidR="005071BC" w:rsidRPr="00BF4792">
        <w:rPr>
          <w:iCs/>
          <w:lang w:eastAsia="ja-JP"/>
        </w:rPr>
        <w:t xml:space="preserve"> loss</w:t>
      </w:r>
      <w:r w:rsidRPr="00BF4792">
        <w:rPr>
          <w:iCs/>
          <w:lang w:eastAsia="ja-JP"/>
        </w:rPr>
        <w:t xml:space="preserve"> and </w:t>
      </w:r>
      <w:r w:rsidR="005071BC" w:rsidRPr="00BF4792">
        <w:rPr>
          <w:iCs/>
          <w:lang w:eastAsia="ja-JP"/>
        </w:rPr>
        <w:t xml:space="preserve">endothermic </w:t>
      </w:r>
      <w:r w:rsidRPr="00BF4792">
        <w:rPr>
          <w:iCs/>
          <w:lang w:eastAsia="ja-JP"/>
        </w:rPr>
        <w:t xml:space="preserve">heat flow </w:t>
      </w:r>
      <w:r w:rsidR="005071BC" w:rsidRPr="00BF4792">
        <w:rPr>
          <w:iCs/>
          <w:lang w:eastAsia="ja-JP"/>
        </w:rPr>
        <w:t xml:space="preserve">were observed </w:t>
      </w:r>
      <w:r w:rsidRPr="00BF4792">
        <w:rPr>
          <w:iCs/>
          <w:lang w:eastAsia="ja-JP"/>
        </w:rPr>
        <w:t xml:space="preserve">for the sample after the reaction under light irradiation at 150 </w:t>
      </w:r>
      <w:bookmarkStart w:id="2" w:name="_Hlk163824126"/>
      <w:r w:rsidRPr="00BF4792">
        <w:rPr>
          <w:iCs/>
          <w:lang w:eastAsia="ja-JP"/>
        </w:rPr>
        <w:t>°</w:t>
      </w:r>
      <w:bookmarkEnd w:id="2"/>
      <w:r w:rsidRPr="00BF4792">
        <w:rPr>
          <w:iCs/>
          <w:lang w:eastAsia="ja-JP"/>
        </w:rPr>
        <w:t>C.</w:t>
      </w:r>
      <w:r w:rsidR="009B3ED4" w:rsidRPr="00BF4792">
        <w:rPr>
          <w:iCs/>
          <w:lang w:eastAsia="ja-JP"/>
        </w:rPr>
        <w:t xml:space="preserve"> </w:t>
      </w:r>
      <w:r w:rsidR="005071BC" w:rsidRPr="00BF4792">
        <w:rPr>
          <w:iCs/>
          <w:lang w:eastAsia="ja-JP"/>
        </w:rPr>
        <w:t xml:space="preserve">These signals were attributed to physical and chemical water desorption rather than to carbon combustion. </w:t>
      </w:r>
      <w:r w:rsidR="00D857C8">
        <w:rPr>
          <w:iCs/>
          <w:lang w:eastAsia="ja-JP"/>
        </w:rPr>
        <w:t>T</w:t>
      </w:r>
      <w:r w:rsidR="009B3ED4" w:rsidRPr="00BF4792">
        <w:rPr>
          <w:iCs/>
          <w:lang w:eastAsia="ja-JP"/>
        </w:rPr>
        <w:t>he consumption rates of the reactant gases under</w:t>
      </w:r>
      <w:r w:rsidR="002446CB" w:rsidRPr="00BF4792">
        <w:rPr>
          <w:iCs/>
          <w:lang w:eastAsia="ja-JP"/>
        </w:rPr>
        <w:t xml:space="preserve"> </w:t>
      </w:r>
      <w:r w:rsidR="002446CB">
        <w:rPr>
          <w:iCs/>
          <w:lang w:eastAsia="ja-JP"/>
        </w:rPr>
        <w:t>excess</w:t>
      </w:r>
      <w:r w:rsidR="002446CB" w:rsidRPr="00BF4792">
        <w:rPr>
          <w:iCs/>
          <w:lang w:eastAsia="ja-JP"/>
        </w:rPr>
        <w:t xml:space="preserve"> C</w:t>
      </w:r>
      <w:r w:rsidR="002446CB">
        <w:rPr>
          <w:rFonts w:hint="eastAsia"/>
          <w:iCs/>
          <w:lang w:eastAsia="ja-JP"/>
        </w:rPr>
        <w:t>H</w:t>
      </w:r>
      <w:r w:rsidR="002446CB">
        <w:rPr>
          <w:rFonts w:hint="eastAsia"/>
          <w:iCs/>
          <w:vertAlign w:val="subscript"/>
          <w:lang w:eastAsia="ja-JP"/>
        </w:rPr>
        <w:t>4</w:t>
      </w:r>
      <w:r w:rsidR="002446CB" w:rsidRPr="00BF4792">
        <w:rPr>
          <w:iCs/>
          <w:lang w:eastAsia="ja-JP"/>
        </w:rPr>
        <w:t xml:space="preserve"> (</w:t>
      </w:r>
      <w:r w:rsidR="002446CB" w:rsidRPr="00BF4792">
        <w:rPr>
          <w:lang w:eastAsia="ja-JP"/>
        </w:rPr>
        <w:t>CH</w:t>
      </w:r>
      <w:r w:rsidR="002446CB" w:rsidRPr="00BF4792">
        <w:rPr>
          <w:vertAlign w:val="subscript"/>
          <w:lang w:eastAsia="ja-JP"/>
        </w:rPr>
        <w:t>4</w:t>
      </w:r>
      <w:r w:rsidR="002446CB" w:rsidRPr="00BF4792">
        <w:rPr>
          <w:lang w:eastAsia="ja-JP"/>
        </w:rPr>
        <w:t>/CO</w:t>
      </w:r>
      <w:r w:rsidR="002446CB" w:rsidRPr="00BF4792">
        <w:rPr>
          <w:vertAlign w:val="subscript"/>
          <w:lang w:eastAsia="ja-JP"/>
        </w:rPr>
        <w:t>2</w:t>
      </w:r>
      <w:r w:rsidR="002446CB" w:rsidRPr="00BF4792">
        <w:rPr>
          <w:lang w:eastAsia="ja-JP"/>
        </w:rPr>
        <w:t xml:space="preserve"> = 9</w:t>
      </w:r>
      <w:r w:rsidR="002446CB" w:rsidRPr="00BF4792">
        <w:rPr>
          <w:iCs/>
          <w:lang w:eastAsia="ja-JP"/>
        </w:rPr>
        <w:t xml:space="preserve">) </w:t>
      </w:r>
      <w:r w:rsidR="002446CB">
        <w:rPr>
          <w:iCs/>
          <w:lang w:eastAsia="ja-JP"/>
        </w:rPr>
        <w:t>and</w:t>
      </w:r>
      <w:r w:rsidR="002446CB" w:rsidRPr="00BF4792">
        <w:rPr>
          <w:iCs/>
          <w:lang w:eastAsia="ja-JP"/>
        </w:rPr>
        <w:t xml:space="preserve"> </w:t>
      </w:r>
      <w:r w:rsidR="009B3ED4" w:rsidRPr="00BF4792">
        <w:rPr>
          <w:iCs/>
          <w:lang w:eastAsia="ja-JP"/>
        </w:rPr>
        <w:t>dark</w:t>
      </w:r>
      <w:r w:rsidR="00D857C8">
        <w:rPr>
          <w:iCs/>
          <w:lang w:eastAsia="ja-JP"/>
        </w:rPr>
        <w:t xml:space="preserve"> conditions</w:t>
      </w:r>
      <w:r w:rsidR="009B3ED4" w:rsidRPr="00BF4792">
        <w:rPr>
          <w:iCs/>
          <w:lang w:eastAsia="ja-JP"/>
        </w:rPr>
        <w:t xml:space="preserve"> were </w:t>
      </w:r>
      <w:r w:rsidR="00D857C8">
        <w:rPr>
          <w:iCs/>
          <w:lang w:eastAsia="ja-JP"/>
        </w:rPr>
        <w:t>higher</w:t>
      </w:r>
      <w:r w:rsidR="009B3ED4" w:rsidRPr="00BF4792">
        <w:rPr>
          <w:iCs/>
          <w:lang w:eastAsia="ja-JP"/>
        </w:rPr>
        <w:t xml:space="preserve"> than those under light irradiation</w:t>
      </w:r>
      <w:r w:rsidR="00D62FDC">
        <w:rPr>
          <w:rFonts w:hint="eastAsia"/>
          <w:iCs/>
          <w:lang w:eastAsia="ja-JP"/>
        </w:rPr>
        <w:t xml:space="preserve"> </w:t>
      </w:r>
      <w:r w:rsidR="009B3ED4" w:rsidRPr="00BF4792">
        <w:rPr>
          <w:iCs/>
          <w:lang w:eastAsia="ja-JP"/>
        </w:rPr>
        <w:t>(</w:t>
      </w:r>
      <w:r w:rsidR="009B3ED4" w:rsidRPr="00BF4792">
        <w:rPr>
          <w:bCs/>
          <w:iCs/>
          <w:lang w:eastAsia="ja-JP"/>
        </w:rPr>
        <w:t xml:space="preserve">ESI </w:t>
      </w:r>
      <w:r w:rsidR="009B3ED4" w:rsidRPr="00BF4792">
        <w:rPr>
          <w:rStyle w:val="afb"/>
          <w:rFonts w:ascii="Times New Roman" w:hAnsi="Times New Roman"/>
          <w:sz w:val="21"/>
          <w:szCs w:val="21"/>
          <w:shd w:val="clear" w:color="auto" w:fill="FFFFFF"/>
        </w:rPr>
        <w:t>†</w:t>
      </w:r>
      <w:r w:rsidR="009B3ED4" w:rsidRPr="00BF4792">
        <w:rPr>
          <w:rStyle w:val="afb"/>
          <w:rFonts w:cstheme="minorHAnsi"/>
          <w:b w:val="0"/>
          <w:bCs w:val="0"/>
          <w:sz w:val="21"/>
          <w:szCs w:val="21"/>
          <w:shd w:val="clear" w:color="auto" w:fill="FFFFFF"/>
          <w:lang w:eastAsia="ja-JP"/>
        </w:rPr>
        <w:t>,</w:t>
      </w:r>
      <w:r w:rsidR="009B3ED4" w:rsidRPr="00BF4792">
        <w:rPr>
          <w:rStyle w:val="afb"/>
          <w:rFonts w:ascii="Times New Roman" w:hAnsi="Times New Roman"/>
          <w:sz w:val="21"/>
          <w:szCs w:val="21"/>
          <w:shd w:val="clear" w:color="auto" w:fill="FFFFFF"/>
          <w:lang w:eastAsia="ja-JP"/>
        </w:rPr>
        <w:t xml:space="preserve"> </w:t>
      </w:r>
      <w:r w:rsidR="009B3ED4" w:rsidRPr="00BF4792">
        <w:rPr>
          <w:iCs/>
          <w:lang w:eastAsia="ja-JP"/>
        </w:rPr>
        <w:t>Fig. S</w:t>
      </w:r>
      <w:r w:rsidR="006D16E6">
        <w:rPr>
          <w:iCs/>
          <w:lang w:eastAsia="ja-JP"/>
        </w:rPr>
        <w:t>8</w:t>
      </w:r>
      <w:r w:rsidR="009B3ED4" w:rsidRPr="00BF4792">
        <w:rPr>
          <w:iCs/>
          <w:lang w:eastAsia="ja-JP"/>
        </w:rPr>
        <w:t>). Howev</w:t>
      </w:r>
      <w:r w:rsidR="009B3ED4" w:rsidRPr="00F01C13">
        <w:rPr>
          <w:iCs/>
          <w:lang w:eastAsia="ja-JP"/>
        </w:rPr>
        <w:t>er, the carbon signal of the Raman spectrum and</w:t>
      </w:r>
      <w:r w:rsidR="006A788F" w:rsidRPr="00F01C13">
        <w:rPr>
          <w:rFonts w:hint="eastAsia"/>
          <w:iCs/>
          <w:lang w:eastAsia="ja-JP"/>
        </w:rPr>
        <w:t xml:space="preserve"> </w:t>
      </w:r>
      <w:r w:rsidR="009B3ED4" w:rsidRPr="00F01C13">
        <w:rPr>
          <w:iCs/>
          <w:lang w:eastAsia="ja-JP"/>
        </w:rPr>
        <w:t>T</w:t>
      </w:r>
      <w:r w:rsidR="006A788F" w:rsidRPr="00F01C13">
        <w:rPr>
          <w:rFonts w:hint="eastAsia"/>
          <w:iCs/>
          <w:lang w:eastAsia="ja-JP"/>
        </w:rPr>
        <w:t>G-</w:t>
      </w:r>
      <w:r w:rsidR="007C02CD" w:rsidRPr="00F01C13">
        <w:rPr>
          <w:rFonts w:hint="eastAsia"/>
          <w:iCs/>
          <w:lang w:eastAsia="ja-JP"/>
        </w:rPr>
        <w:t>DTA</w:t>
      </w:r>
      <w:r w:rsidR="009B3ED4" w:rsidRPr="00F01C13">
        <w:rPr>
          <w:iCs/>
          <w:lang w:eastAsia="ja-JP"/>
        </w:rPr>
        <w:t xml:space="preserve"> under light irradiation were</w:t>
      </w:r>
      <w:r w:rsidR="009B3ED4" w:rsidRPr="00BF4792">
        <w:rPr>
          <w:iCs/>
          <w:lang w:eastAsia="ja-JP"/>
        </w:rPr>
        <w:t xml:space="preserve"> negligible (</w:t>
      </w:r>
      <w:r w:rsidR="009B3ED4" w:rsidRPr="00BF4792">
        <w:rPr>
          <w:bCs/>
          <w:iCs/>
          <w:lang w:eastAsia="ja-JP"/>
        </w:rPr>
        <w:t xml:space="preserve">ESI </w:t>
      </w:r>
      <w:r w:rsidR="009B3ED4" w:rsidRPr="00BF4792">
        <w:rPr>
          <w:rStyle w:val="afb"/>
          <w:rFonts w:ascii="Times New Roman" w:hAnsi="Times New Roman"/>
          <w:sz w:val="21"/>
          <w:szCs w:val="21"/>
          <w:shd w:val="clear" w:color="auto" w:fill="FFFFFF"/>
        </w:rPr>
        <w:t>†</w:t>
      </w:r>
      <w:r w:rsidR="009B3ED4" w:rsidRPr="00BF4792">
        <w:rPr>
          <w:rStyle w:val="afb"/>
          <w:rFonts w:cstheme="minorHAnsi"/>
          <w:b w:val="0"/>
          <w:bCs w:val="0"/>
          <w:sz w:val="21"/>
          <w:szCs w:val="21"/>
          <w:shd w:val="clear" w:color="auto" w:fill="FFFFFF"/>
          <w:lang w:eastAsia="ja-JP"/>
        </w:rPr>
        <w:t>,</w:t>
      </w:r>
      <w:r w:rsidR="009B3ED4" w:rsidRPr="00BF4792">
        <w:rPr>
          <w:rStyle w:val="afb"/>
          <w:rFonts w:ascii="Times New Roman" w:hAnsi="Times New Roman"/>
          <w:sz w:val="21"/>
          <w:szCs w:val="21"/>
          <w:shd w:val="clear" w:color="auto" w:fill="FFFFFF"/>
          <w:lang w:eastAsia="ja-JP"/>
        </w:rPr>
        <w:t xml:space="preserve"> </w:t>
      </w:r>
      <w:r w:rsidR="009B3ED4" w:rsidRPr="00BF4792">
        <w:rPr>
          <w:iCs/>
          <w:lang w:eastAsia="ja-JP"/>
        </w:rPr>
        <w:t xml:space="preserve">Fig. </w:t>
      </w:r>
      <w:r w:rsidR="006D16E6" w:rsidRPr="00BF4792">
        <w:rPr>
          <w:iCs/>
          <w:lang w:eastAsia="ja-JP"/>
        </w:rPr>
        <w:t>S</w:t>
      </w:r>
      <w:r w:rsidR="006D16E6">
        <w:rPr>
          <w:iCs/>
          <w:lang w:eastAsia="ja-JP"/>
        </w:rPr>
        <w:t>10</w:t>
      </w:r>
      <w:r w:rsidR="006D16E6" w:rsidRPr="00BF4792">
        <w:rPr>
          <w:iCs/>
          <w:lang w:eastAsia="ja-JP"/>
        </w:rPr>
        <w:t xml:space="preserve"> </w:t>
      </w:r>
      <w:r w:rsidR="009B3ED4" w:rsidRPr="00BF4792">
        <w:rPr>
          <w:iCs/>
          <w:lang w:eastAsia="ja-JP"/>
        </w:rPr>
        <w:t>and S1</w:t>
      </w:r>
      <w:r w:rsidR="006D16E6">
        <w:rPr>
          <w:iCs/>
          <w:lang w:eastAsia="ja-JP"/>
        </w:rPr>
        <w:t>1</w:t>
      </w:r>
      <w:r w:rsidR="009B3ED4" w:rsidRPr="00BF4792">
        <w:rPr>
          <w:iCs/>
          <w:lang w:eastAsia="ja-JP"/>
        </w:rPr>
        <w:t>)</w:t>
      </w:r>
      <w:r w:rsidR="00A15339">
        <w:rPr>
          <w:iCs/>
          <w:lang w:eastAsia="ja-JP"/>
        </w:rPr>
        <w:t>.</w:t>
      </w:r>
      <w:r w:rsidR="009B3ED4" w:rsidRPr="00BF4792">
        <w:rPr>
          <w:iCs/>
          <w:lang w:eastAsia="ja-JP"/>
        </w:rPr>
        <w:t xml:space="preserve"> </w:t>
      </w:r>
      <w:r w:rsidR="00A15339">
        <w:rPr>
          <w:iCs/>
          <w:lang w:eastAsia="ja-JP"/>
        </w:rPr>
        <w:t>These differences could not be</w:t>
      </w:r>
      <w:r w:rsidR="009B3ED4" w:rsidRPr="00BF4792">
        <w:rPr>
          <w:iCs/>
          <w:lang w:eastAsia="ja-JP"/>
        </w:rPr>
        <w:t xml:space="preserve"> explained by the different consumption rates between the light-irradiated and dark</w:t>
      </w:r>
      <w:r w:rsidR="00A15339">
        <w:rPr>
          <w:iCs/>
          <w:lang w:eastAsia="ja-JP"/>
        </w:rPr>
        <w:t xml:space="preserve"> conditions</w:t>
      </w:r>
      <w:r w:rsidR="009B3ED4" w:rsidRPr="00BF4792">
        <w:rPr>
          <w:iCs/>
          <w:lang w:eastAsia="ja-JP"/>
        </w:rPr>
        <w:t>.</w:t>
      </w:r>
      <w:r w:rsidR="00EE0440" w:rsidRPr="00BF4792">
        <w:rPr>
          <w:iCs/>
          <w:lang w:eastAsia="ja-JP"/>
        </w:rPr>
        <w:t xml:space="preserve"> </w:t>
      </w:r>
      <w:r w:rsidR="005F1121">
        <w:rPr>
          <w:iCs/>
          <w:lang w:eastAsia="ja-JP"/>
        </w:rPr>
        <w:t>T</w:t>
      </w:r>
      <w:r w:rsidR="00204823">
        <w:rPr>
          <w:iCs/>
          <w:lang w:eastAsia="ja-JP"/>
        </w:rPr>
        <w:t>hey</w:t>
      </w:r>
      <w:r w:rsidR="00BE706B" w:rsidRPr="00BF4792">
        <w:rPr>
          <w:iCs/>
          <w:lang w:eastAsia="ja-JP"/>
        </w:rPr>
        <w:t xml:space="preserve"> </w:t>
      </w:r>
      <w:r w:rsidRPr="00BF4792">
        <w:rPr>
          <w:iCs/>
          <w:lang w:eastAsia="ja-JP"/>
        </w:rPr>
        <w:t>indicate that light irradiation inhibits carbon formation</w:t>
      </w:r>
      <w:r w:rsidRPr="00BF4792">
        <w:rPr>
          <w:rFonts w:ascii="Calibri" w:eastAsia="ＭＳ 明朝" w:hAnsi="Calibri"/>
          <w:iCs/>
          <w:lang w:eastAsia="ja-JP"/>
        </w:rPr>
        <w:t>,</w:t>
      </w:r>
      <w:r w:rsidRPr="00BF4792">
        <w:rPr>
          <w:iCs/>
          <w:lang w:eastAsia="ja-JP"/>
        </w:rPr>
        <w:t xml:space="preserve"> even </w:t>
      </w:r>
      <w:r w:rsidR="007E5E36">
        <w:rPr>
          <w:rFonts w:hint="eastAsia"/>
          <w:iCs/>
          <w:lang w:eastAsia="ja-JP"/>
        </w:rPr>
        <w:t>under</w:t>
      </w:r>
      <w:r w:rsidR="00AA7571">
        <w:rPr>
          <w:iCs/>
          <w:lang w:eastAsia="ja-JP"/>
        </w:rPr>
        <w:t xml:space="preserve"> excess</w:t>
      </w:r>
      <w:r w:rsidRPr="00BF4792">
        <w:rPr>
          <w:iCs/>
          <w:lang w:eastAsia="ja-JP"/>
        </w:rPr>
        <w:t xml:space="preserve"> CH</w:t>
      </w:r>
      <w:r w:rsidRPr="00BF4792">
        <w:rPr>
          <w:iCs/>
          <w:vertAlign w:val="subscript"/>
          <w:lang w:eastAsia="ja-JP"/>
        </w:rPr>
        <w:t>4</w:t>
      </w:r>
      <w:r w:rsidRPr="00BF4792">
        <w:rPr>
          <w:iCs/>
          <w:lang w:eastAsia="ja-JP"/>
        </w:rPr>
        <w:t>.</w:t>
      </w:r>
    </w:p>
    <w:p w14:paraId="3BDB2A14" w14:textId="5AC12428" w:rsidR="00F17338" w:rsidRPr="00BF4792" w:rsidRDefault="00363C3D" w:rsidP="005E3217">
      <w:pPr>
        <w:pStyle w:val="RSCB02ArticleText"/>
        <w:rPr>
          <w:iCs/>
          <w:lang w:eastAsia="ja-JP"/>
        </w:rPr>
      </w:pPr>
      <w:r>
        <w:rPr>
          <w:iCs/>
          <w:lang w:eastAsia="ja-JP"/>
        </w:rPr>
        <w:tab/>
      </w:r>
      <w:r>
        <w:rPr>
          <w:rFonts w:hint="eastAsia"/>
          <w:iCs/>
          <w:lang w:eastAsia="ja-JP"/>
        </w:rPr>
        <w:t>W</w:t>
      </w:r>
      <w:r w:rsidR="001C3E80" w:rsidRPr="00363C3D">
        <w:rPr>
          <w:iCs/>
          <w:lang w:eastAsia="ja-JP"/>
        </w:rPr>
        <w:t xml:space="preserve">ater </w:t>
      </w:r>
      <w:r w:rsidR="008326CC" w:rsidRPr="00363C3D">
        <w:rPr>
          <w:iCs/>
          <w:lang w:eastAsia="ja-JP"/>
        </w:rPr>
        <w:t>production</w:t>
      </w:r>
      <w:r w:rsidR="007134C9" w:rsidRPr="00363C3D">
        <w:rPr>
          <w:iCs/>
          <w:lang w:eastAsia="ja-JP"/>
        </w:rPr>
        <w:t xml:space="preserve"> was assessed</w:t>
      </w:r>
      <w:r w:rsidR="001C3E80" w:rsidRPr="00363C3D">
        <w:rPr>
          <w:iCs/>
          <w:lang w:eastAsia="ja-JP"/>
        </w:rPr>
        <w:t xml:space="preserve"> </w:t>
      </w:r>
      <w:r w:rsidR="001F5842" w:rsidRPr="00363C3D">
        <w:rPr>
          <w:iCs/>
          <w:lang w:eastAsia="ja-JP"/>
        </w:rPr>
        <w:t>using</w:t>
      </w:r>
      <w:r w:rsidR="00FA0AFA" w:rsidRPr="00363C3D">
        <w:rPr>
          <w:iCs/>
          <w:lang w:eastAsia="ja-JP"/>
        </w:rPr>
        <w:t xml:space="preserve"> </w:t>
      </w:r>
      <w:r w:rsidR="001F5842" w:rsidRPr="00363C3D">
        <w:rPr>
          <w:iCs/>
          <w:lang w:eastAsia="ja-JP"/>
        </w:rPr>
        <w:t>online quadru</w:t>
      </w:r>
      <w:r w:rsidR="001F5842" w:rsidRPr="00BF4792">
        <w:rPr>
          <w:iCs/>
          <w:lang w:eastAsia="ja-JP"/>
        </w:rPr>
        <w:t>pole mass spectrometr</w:t>
      </w:r>
      <w:r w:rsidR="00FA0AFA" w:rsidRPr="00BF4792">
        <w:rPr>
          <w:iCs/>
          <w:lang w:eastAsia="ja-JP"/>
        </w:rPr>
        <w:t>y</w:t>
      </w:r>
      <w:r w:rsidR="00D63581" w:rsidRPr="00BF4792">
        <w:rPr>
          <w:iCs/>
          <w:lang w:eastAsia="ja-JP"/>
        </w:rPr>
        <w:t xml:space="preserve"> (Q-Mass</w:t>
      </w:r>
      <w:r w:rsidR="00E803AE" w:rsidRPr="00BF4792">
        <w:rPr>
          <w:iCs/>
          <w:lang w:eastAsia="ja-JP"/>
        </w:rPr>
        <w:t>)</w:t>
      </w:r>
      <w:r w:rsidR="00D63581" w:rsidRPr="00BF4792">
        <w:rPr>
          <w:iCs/>
          <w:lang w:eastAsia="ja-JP"/>
        </w:rPr>
        <w:t xml:space="preserve"> </w:t>
      </w:r>
      <w:r w:rsidR="00106E61">
        <w:rPr>
          <w:rFonts w:hint="eastAsia"/>
          <w:iCs/>
          <w:lang w:eastAsia="ja-JP"/>
        </w:rPr>
        <w:t xml:space="preserve">during the reactions </w:t>
      </w:r>
      <w:r w:rsidR="001C3E80" w:rsidRPr="00BF4792">
        <w:rPr>
          <w:iCs/>
          <w:lang w:eastAsia="ja-JP"/>
        </w:rPr>
        <w:t xml:space="preserve">under an </w:t>
      </w:r>
      <w:r w:rsidR="00E803AE" w:rsidRPr="00BF4792">
        <w:rPr>
          <w:iCs/>
          <w:lang w:eastAsia="ja-JP"/>
        </w:rPr>
        <w:t xml:space="preserve">atmosphere of </w:t>
      </w:r>
      <w:r w:rsidR="00211849" w:rsidRPr="00BF4792">
        <w:rPr>
          <w:lang w:eastAsia="ja-JP"/>
        </w:rPr>
        <w:t>CH</w:t>
      </w:r>
      <w:r w:rsidR="00211849" w:rsidRPr="00BF4792">
        <w:rPr>
          <w:vertAlign w:val="subscript"/>
          <w:lang w:eastAsia="ja-JP"/>
        </w:rPr>
        <w:t>4</w:t>
      </w:r>
      <w:r w:rsidR="00211849" w:rsidRPr="00BF4792">
        <w:rPr>
          <w:lang w:eastAsia="ja-JP"/>
        </w:rPr>
        <w:t>/CO</w:t>
      </w:r>
      <w:r w:rsidR="00211849" w:rsidRPr="00BF4792">
        <w:rPr>
          <w:vertAlign w:val="subscript"/>
          <w:lang w:eastAsia="ja-JP"/>
        </w:rPr>
        <w:t>2</w:t>
      </w:r>
      <w:r w:rsidR="00211849" w:rsidRPr="00BF4792">
        <w:rPr>
          <w:lang w:eastAsia="ja-JP"/>
        </w:rPr>
        <w:t xml:space="preserve"> = 1/9</w:t>
      </w:r>
      <w:r w:rsidR="00E803AE" w:rsidRPr="00BF4792">
        <w:rPr>
          <w:iCs/>
          <w:lang w:eastAsia="ja-JP"/>
        </w:rPr>
        <w:t>.</w:t>
      </w:r>
      <w:r w:rsidR="00F6725B" w:rsidRPr="00BF4792">
        <w:rPr>
          <w:iCs/>
          <w:lang w:eastAsia="ja-JP"/>
        </w:rPr>
        <w:t xml:space="preserve"> </w:t>
      </w:r>
      <w:r w:rsidR="00A849ED" w:rsidRPr="00BF4792">
        <w:rPr>
          <w:iCs/>
          <w:lang w:eastAsia="ja-JP"/>
        </w:rPr>
        <w:t>T</w:t>
      </w:r>
      <w:r w:rsidR="00C55914" w:rsidRPr="00BF4792">
        <w:rPr>
          <w:iCs/>
          <w:lang w:eastAsia="ja-JP"/>
        </w:rPr>
        <w:t xml:space="preserve">he </w:t>
      </w:r>
      <w:r w:rsidR="00F6725B" w:rsidRPr="00BF4792">
        <w:rPr>
          <w:iCs/>
          <w:lang w:eastAsia="ja-JP"/>
        </w:rPr>
        <w:t>Q-M</w:t>
      </w:r>
      <w:r w:rsidR="00B944FC" w:rsidRPr="00BF4792">
        <w:rPr>
          <w:iCs/>
          <w:lang w:eastAsia="ja-JP"/>
        </w:rPr>
        <w:t>ass</w:t>
      </w:r>
      <w:r w:rsidR="0025090F" w:rsidRPr="00BF4792">
        <w:rPr>
          <w:iCs/>
          <w:lang w:eastAsia="ja-JP"/>
        </w:rPr>
        <w:t xml:space="preserve"> signal of water (m/z = 18) </w:t>
      </w:r>
      <w:r w:rsidR="008205C1" w:rsidRPr="00BF4792">
        <w:rPr>
          <w:iCs/>
          <w:lang w:eastAsia="ja-JP"/>
        </w:rPr>
        <w:t>was</w:t>
      </w:r>
      <w:r w:rsidR="008E5CFD" w:rsidRPr="00BF4792">
        <w:rPr>
          <w:iCs/>
          <w:lang w:eastAsia="ja-JP"/>
        </w:rPr>
        <w:t xml:space="preserve"> </w:t>
      </w:r>
      <w:r w:rsidR="001C3E80" w:rsidRPr="00BF4792">
        <w:rPr>
          <w:rFonts w:ascii="Calibri" w:eastAsia="ＭＳ 明朝" w:hAnsi="Calibri"/>
          <w:iCs/>
          <w:lang w:eastAsia="ja-JP"/>
        </w:rPr>
        <w:t xml:space="preserve">only </w:t>
      </w:r>
      <w:r w:rsidR="00DF152E" w:rsidRPr="00BF4792">
        <w:rPr>
          <w:iCs/>
          <w:lang w:eastAsia="ja-JP"/>
        </w:rPr>
        <w:t>detected</w:t>
      </w:r>
      <w:r w:rsidR="008205C1" w:rsidRPr="00BF4792">
        <w:rPr>
          <w:iCs/>
          <w:lang w:eastAsia="ja-JP"/>
        </w:rPr>
        <w:t xml:space="preserve"> </w:t>
      </w:r>
      <w:r w:rsidR="004C6BCF">
        <w:rPr>
          <w:iCs/>
          <w:lang w:eastAsia="ja-JP"/>
        </w:rPr>
        <w:t>under</w:t>
      </w:r>
      <w:r w:rsidR="0025090F" w:rsidRPr="00BF4792">
        <w:rPr>
          <w:iCs/>
          <w:lang w:eastAsia="ja-JP"/>
        </w:rPr>
        <w:t xml:space="preserve"> dark condition</w:t>
      </w:r>
      <w:r w:rsidR="004C6BCF">
        <w:rPr>
          <w:iCs/>
          <w:lang w:eastAsia="ja-JP"/>
        </w:rPr>
        <w:t>s</w:t>
      </w:r>
      <w:r w:rsidR="001F5842" w:rsidRPr="00BF4792">
        <w:rPr>
          <w:iCs/>
          <w:lang w:eastAsia="ja-JP"/>
        </w:rPr>
        <w:t xml:space="preserve"> (</w:t>
      </w:r>
      <w:r w:rsidR="001F5842" w:rsidRPr="00BF4792">
        <w:rPr>
          <w:bCs/>
          <w:iCs/>
          <w:lang w:eastAsia="ja-JP"/>
        </w:rPr>
        <w:t xml:space="preserve">ESI </w:t>
      </w:r>
      <w:r w:rsidR="001F5842" w:rsidRPr="00BF4792">
        <w:rPr>
          <w:rStyle w:val="afb"/>
          <w:rFonts w:ascii="Times New Roman" w:hAnsi="Times New Roman"/>
          <w:sz w:val="21"/>
          <w:szCs w:val="21"/>
          <w:shd w:val="clear" w:color="auto" w:fill="FFFFFF"/>
        </w:rPr>
        <w:t>†</w:t>
      </w:r>
      <w:r w:rsidR="001F5842" w:rsidRPr="00BF4792">
        <w:rPr>
          <w:rStyle w:val="afb"/>
          <w:rFonts w:cstheme="minorHAnsi"/>
          <w:b w:val="0"/>
          <w:bCs w:val="0"/>
          <w:sz w:val="21"/>
          <w:szCs w:val="21"/>
          <w:shd w:val="clear" w:color="auto" w:fill="FFFFFF"/>
          <w:lang w:eastAsia="ja-JP"/>
        </w:rPr>
        <w:t>,</w:t>
      </w:r>
      <w:r w:rsidR="001F5842" w:rsidRPr="00BF4792">
        <w:rPr>
          <w:rStyle w:val="afb"/>
          <w:rFonts w:ascii="Times New Roman" w:hAnsi="Times New Roman"/>
          <w:sz w:val="21"/>
          <w:szCs w:val="21"/>
          <w:shd w:val="clear" w:color="auto" w:fill="FFFFFF"/>
          <w:lang w:eastAsia="ja-JP"/>
        </w:rPr>
        <w:t xml:space="preserve"> </w:t>
      </w:r>
      <w:r w:rsidR="001F5842" w:rsidRPr="00BF4792">
        <w:rPr>
          <w:iCs/>
          <w:lang w:eastAsia="ja-JP"/>
        </w:rPr>
        <w:t>Fig. S1</w:t>
      </w:r>
      <w:r w:rsidR="006D16E6">
        <w:rPr>
          <w:iCs/>
          <w:lang w:eastAsia="ja-JP"/>
        </w:rPr>
        <w:t>2</w:t>
      </w:r>
      <w:r w:rsidR="001F5842" w:rsidRPr="00BF4792">
        <w:rPr>
          <w:iCs/>
          <w:lang w:eastAsia="ja-JP"/>
        </w:rPr>
        <w:t>)</w:t>
      </w:r>
      <w:r w:rsidR="0025090F" w:rsidRPr="00BF4792">
        <w:rPr>
          <w:iCs/>
          <w:lang w:eastAsia="ja-JP"/>
        </w:rPr>
        <w:t>.</w:t>
      </w:r>
      <w:r w:rsidR="00F0255B" w:rsidRPr="00BF4792">
        <w:rPr>
          <w:iCs/>
          <w:lang w:eastAsia="ja-JP"/>
        </w:rPr>
        <w:t xml:space="preserve"> </w:t>
      </w:r>
      <w:r w:rsidR="004C6BCF">
        <w:rPr>
          <w:iCs/>
          <w:lang w:eastAsia="ja-JP"/>
        </w:rPr>
        <w:t>T</w:t>
      </w:r>
      <w:r w:rsidR="00183619" w:rsidRPr="00BF4792">
        <w:rPr>
          <w:iCs/>
          <w:lang w:eastAsia="ja-JP"/>
        </w:rPr>
        <w:t>he consumption rate</w:t>
      </w:r>
      <w:r w:rsidR="005A3ECA" w:rsidRPr="00BF4792">
        <w:rPr>
          <w:iCs/>
          <w:lang w:eastAsia="ja-JP"/>
        </w:rPr>
        <w:t>s</w:t>
      </w:r>
      <w:r w:rsidR="00183619" w:rsidRPr="00BF4792">
        <w:rPr>
          <w:iCs/>
          <w:lang w:eastAsia="ja-JP"/>
        </w:rPr>
        <w:t xml:space="preserve"> of the reactant gases under </w:t>
      </w:r>
      <w:r w:rsidR="004C6BCF">
        <w:rPr>
          <w:iCs/>
          <w:lang w:eastAsia="ja-JP"/>
        </w:rPr>
        <w:t>excess</w:t>
      </w:r>
      <w:r w:rsidR="00183619" w:rsidRPr="00BF4792">
        <w:rPr>
          <w:iCs/>
          <w:lang w:eastAsia="ja-JP"/>
        </w:rPr>
        <w:t xml:space="preserve"> CO</w:t>
      </w:r>
      <w:r w:rsidR="00183619" w:rsidRPr="00BF4792">
        <w:rPr>
          <w:iCs/>
          <w:vertAlign w:val="subscript"/>
          <w:lang w:eastAsia="ja-JP"/>
        </w:rPr>
        <w:t>2</w:t>
      </w:r>
      <w:r w:rsidR="00183619" w:rsidRPr="00BF4792">
        <w:rPr>
          <w:iCs/>
          <w:lang w:eastAsia="ja-JP"/>
        </w:rPr>
        <w:t xml:space="preserve"> (</w:t>
      </w:r>
      <w:r w:rsidR="00183619" w:rsidRPr="00BF4792">
        <w:rPr>
          <w:lang w:eastAsia="ja-JP"/>
        </w:rPr>
        <w:t>CH</w:t>
      </w:r>
      <w:r w:rsidR="00183619" w:rsidRPr="00BF4792">
        <w:rPr>
          <w:vertAlign w:val="subscript"/>
          <w:lang w:eastAsia="ja-JP"/>
        </w:rPr>
        <w:t>4</w:t>
      </w:r>
      <w:r w:rsidR="00183619" w:rsidRPr="00BF4792">
        <w:rPr>
          <w:lang w:eastAsia="ja-JP"/>
        </w:rPr>
        <w:t>/CO</w:t>
      </w:r>
      <w:r w:rsidR="00183619" w:rsidRPr="00BF4792">
        <w:rPr>
          <w:vertAlign w:val="subscript"/>
          <w:lang w:eastAsia="ja-JP"/>
        </w:rPr>
        <w:t>2</w:t>
      </w:r>
      <w:r w:rsidR="00183619" w:rsidRPr="00BF4792">
        <w:rPr>
          <w:lang w:eastAsia="ja-JP"/>
        </w:rPr>
        <w:t xml:space="preserve"> = 1/9</w:t>
      </w:r>
      <w:r w:rsidR="00183619" w:rsidRPr="00BF4792">
        <w:rPr>
          <w:iCs/>
          <w:lang w:eastAsia="ja-JP"/>
        </w:rPr>
        <w:t xml:space="preserve">) </w:t>
      </w:r>
      <w:r w:rsidR="004C6BCF">
        <w:rPr>
          <w:iCs/>
          <w:lang w:eastAsia="ja-JP"/>
        </w:rPr>
        <w:t>and</w:t>
      </w:r>
      <w:r w:rsidR="00183619" w:rsidRPr="00BF4792">
        <w:rPr>
          <w:iCs/>
          <w:lang w:eastAsia="ja-JP"/>
        </w:rPr>
        <w:t xml:space="preserve"> dark </w:t>
      </w:r>
      <w:r w:rsidR="004C6BCF">
        <w:rPr>
          <w:iCs/>
          <w:lang w:eastAsia="ja-JP"/>
        </w:rPr>
        <w:t>conditions</w:t>
      </w:r>
      <w:r w:rsidR="00183619" w:rsidRPr="00BF4792">
        <w:rPr>
          <w:iCs/>
          <w:lang w:eastAsia="ja-JP"/>
        </w:rPr>
        <w:t xml:space="preserve"> </w:t>
      </w:r>
      <w:r w:rsidR="003733AD" w:rsidRPr="00BF4792">
        <w:rPr>
          <w:iCs/>
          <w:lang w:eastAsia="ja-JP"/>
        </w:rPr>
        <w:t>were</w:t>
      </w:r>
      <w:r w:rsidR="00183619" w:rsidRPr="00BF4792">
        <w:rPr>
          <w:iCs/>
          <w:lang w:eastAsia="ja-JP"/>
        </w:rPr>
        <w:t xml:space="preserve"> </w:t>
      </w:r>
      <w:proofErr w:type="gramStart"/>
      <w:r w:rsidR="00183619" w:rsidRPr="00BF4792">
        <w:rPr>
          <w:iCs/>
          <w:lang w:eastAsia="ja-JP"/>
        </w:rPr>
        <w:t>similar to</w:t>
      </w:r>
      <w:proofErr w:type="gramEnd"/>
      <w:r w:rsidR="00183619" w:rsidRPr="00BF4792">
        <w:rPr>
          <w:iCs/>
          <w:lang w:eastAsia="ja-JP"/>
        </w:rPr>
        <w:t xml:space="preserve"> th</w:t>
      </w:r>
      <w:r w:rsidR="008729BA">
        <w:rPr>
          <w:rFonts w:hint="eastAsia"/>
          <w:iCs/>
          <w:lang w:eastAsia="ja-JP"/>
        </w:rPr>
        <w:t>ose</w:t>
      </w:r>
      <w:r w:rsidR="00183619" w:rsidRPr="00BF4792">
        <w:rPr>
          <w:iCs/>
          <w:lang w:eastAsia="ja-JP"/>
        </w:rPr>
        <w:t xml:space="preserve"> under the light irradiated condition</w:t>
      </w:r>
      <w:r w:rsidR="008C6B47">
        <w:rPr>
          <w:iCs/>
          <w:lang w:eastAsia="ja-JP"/>
        </w:rPr>
        <w:t>s</w:t>
      </w:r>
      <w:r w:rsidR="00183619" w:rsidRPr="00BF4792">
        <w:rPr>
          <w:iCs/>
          <w:lang w:eastAsia="ja-JP"/>
        </w:rPr>
        <w:t xml:space="preserve"> (</w:t>
      </w:r>
      <w:r w:rsidR="00183619" w:rsidRPr="00BF4792">
        <w:rPr>
          <w:bCs/>
          <w:iCs/>
          <w:lang w:eastAsia="ja-JP"/>
        </w:rPr>
        <w:t xml:space="preserve">ESI </w:t>
      </w:r>
      <w:r w:rsidR="00183619" w:rsidRPr="00BF4792">
        <w:rPr>
          <w:rStyle w:val="afb"/>
          <w:rFonts w:ascii="Times New Roman" w:hAnsi="Times New Roman"/>
          <w:sz w:val="21"/>
          <w:szCs w:val="21"/>
          <w:shd w:val="clear" w:color="auto" w:fill="FFFFFF"/>
        </w:rPr>
        <w:t>†</w:t>
      </w:r>
      <w:r w:rsidR="00183619" w:rsidRPr="00BF4792">
        <w:rPr>
          <w:rStyle w:val="afb"/>
          <w:rFonts w:cstheme="minorHAnsi"/>
          <w:b w:val="0"/>
          <w:bCs w:val="0"/>
          <w:sz w:val="21"/>
          <w:szCs w:val="21"/>
          <w:shd w:val="clear" w:color="auto" w:fill="FFFFFF"/>
          <w:lang w:eastAsia="ja-JP"/>
        </w:rPr>
        <w:t>,</w:t>
      </w:r>
      <w:r w:rsidR="00183619" w:rsidRPr="00BF4792">
        <w:rPr>
          <w:rStyle w:val="afb"/>
          <w:rFonts w:ascii="Times New Roman" w:hAnsi="Times New Roman"/>
          <w:sz w:val="21"/>
          <w:szCs w:val="21"/>
          <w:shd w:val="clear" w:color="auto" w:fill="FFFFFF"/>
          <w:lang w:eastAsia="ja-JP"/>
        </w:rPr>
        <w:t xml:space="preserve"> </w:t>
      </w:r>
      <w:r w:rsidR="00183619" w:rsidRPr="00BF4792">
        <w:rPr>
          <w:iCs/>
          <w:lang w:eastAsia="ja-JP"/>
        </w:rPr>
        <w:t>Fig. S</w:t>
      </w:r>
      <w:r w:rsidR="006D16E6">
        <w:rPr>
          <w:iCs/>
          <w:lang w:eastAsia="ja-JP"/>
        </w:rPr>
        <w:t>8</w:t>
      </w:r>
      <w:r w:rsidR="00183619" w:rsidRPr="00BF4792">
        <w:rPr>
          <w:iCs/>
          <w:lang w:eastAsia="ja-JP"/>
        </w:rPr>
        <w:t xml:space="preserve">). However, </w:t>
      </w:r>
      <w:r w:rsidR="00472401" w:rsidRPr="00BF4792">
        <w:rPr>
          <w:iCs/>
          <w:lang w:eastAsia="ja-JP"/>
        </w:rPr>
        <w:t xml:space="preserve">water generation was negligible under light irradiation. </w:t>
      </w:r>
      <w:r w:rsidR="00F0255B" w:rsidRPr="00BF4792">
        <w:rPr>
          <w:iCs/>
          <w:lang w:eastAsia="ja-JP"/>
        </w:rPr>
        <w:t xml:space="preserve">These results indicate that light irradiation inhibits water generation </w:t>
      </w:r>
      <w:r w:rsidR="00FD4B55" w:rsidRPr="00BF4792">
        <w:rPr>
          <w:iCs/>
          <w:lang w:eastAsia="ja-JP"/>
        </w:rPr>
        <w:t xml:space="preserve">from </w:t>
      </w:r>
      <w:r w:rsidR="001C3E80" w:rsidRPr="00BF4792">
        <w:rPr>
          <w:rFonts w:ascii="Calibri" w:eastAsia="ＭＳ 明朝" w:hAnsi="Calibri"/>
          <w:iCs/>
          <w:lang w:eastAsia="ja-JP"/>
        </w:rPr>
        <w:t xml:space="preserve">the RWGS, </w:t>
      </w:r>
      <w:r w:rsidR="00F0255B" w:rsidRPr="00BF4792">
        <w:rPr>
          <w:iCs/>
          <w:lang w:eastAsia="ja-JP"/>
        </w:rPr>
        <w:t>even under</w:t>
      </w:r>
      <w:r w:rsidR="008C6B47">
        <w:rPr>
          <w:iCs/>
          <w:lang w:eastAsia="ja-JP"/>
        </w:rPr>
        <w:t xml:space="preserve"> excess</w:t>
      </w:r>
      <w:r w:rsidR="00F0255B" w:rsidRPr="00BF4792">
        <w:rPr>
          <w:iCs/>
          <w:lang w:eastAsia="ja-JP"/>
        </w:rPr>
        <w:t xml:space="preserve"> CO</w:t>
      </w:r>
      <w:r w:rsidR="00F0255B" w:rsidRPr="00BF4792">
        <w:rPr>
          <w:iCs/>
          <w:vertAlign w:val="subscript"/>
          <w:lang w:eastAsia="ja-JP"/>
        </w:rPr>
        <w:t>2</w:t>
      </w:r>
      <w:r w:rsidR="00F0255B" w:rsidRPr="00BF4792">
        <w:rPr>
          <w:iCs/>
          <w:lang w:eastAsia="ja-JP"/>
        </w:rPr>
        <w:t>.</w:t>
      </w:r>
    </w:p>
    <w:p w14:paraId="380A41BD" w14:textId="79A77D2E" w:rsidR="006310A1" w:rsidRPr="00822A99" w:rsidRDefault="001C3E80" w:rsidP="006310A1">
      <w:pPr>
        <w:pStyle w:val="RSCB02ArticleText"/>
        <w:rPr>
          <w:lang w:eastAsia="ja-JP"/>
        </w:rPr>
      </w:pPr>
      <w:r w:rsidRPr="00BF4792">
        <w:rPr>
          <w:lang w:eastAsia="ja-JP"/>
        </w:rPr>
        <w:tab/>
      </w:r>
      <w:r w:rsidR="008B4780" w:rsidRPr="00BF4792">
        <w:rPr>
          <w:lang w:eastAsia="ja-JP"/>
        </w:rPr>
        <w:t>According to Shoji et al</w:t>
      </w:r>
      <w:r w:rsidR="00955A0A" w:rsidRPr="00BF4792">
        <w:rPr>
          <w:lang w:eastAsia="ja-JP"/>
        </w:rPr>
        <w:fldChar w:fldCharType="begin"/>
      </w:r>
      <w:r w:rsidR="00F455EE">
        <w:rPr>
          <w:lang w:eastAsia="ja-JP"/>
        </w:rPr>
        <w:instrText xml:space="preserve"> ADDIN ZOTERO_ITEM CSL_CITATION {"citationID":"a22rc6ka1ln","properties":{"formattedCitation":"\\super 18,20\\nosupersub{}","plainCitation":"18,20","noteIndex":0},"citationItems":[{"id":25,"uris":["http://zotero.org/users/13971775/items/2YC2QEDC"],"itemData":{"id":25,"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83,"uris":["http://zotero.org/users/13971775/items/WATD4N6N"],"itemData":{"id":83,"type":"article-journal","abstract":"The photocatalytic dry reforming of methane (photoDRM: CH4 + CO2 = 2CO + 2H2) converts greenhouse gases into valuable synthesis gas with photon energy. However, previous photoDRM catalysts comprising supported metal nanoparticles hardly avoid the recombination of photoexcited charges. Herein, we report that signiﬁcant photoDRM performance can be achieved by a metal-oxide nanocomposite consisting of nanometer-thick, intertwined networks of ﬁbrous rhodium metal and cerium dioxide, i.e., Rh#CeO2. The Rh#CeO2 nanocomposite exhibits the world-highest conversion and yield in photoDRM under UV light irradiation, being accompanied with no other side reactions such as reverse water gas shift reaction. Theoretical simulations and Kelvin probe force microscopy demonstrate that the photoexcited electrons and holes in Rh#CeO2 are efﬁciently partitioned into the Rh- and CeO2 nanophases, respectively. The efﬁcient charge partitioning in Rh#CeO2 accounts for the selective photoDRM reaction.","container-title":"Chem Catalysis","DOI":"10.1016/j.checat.2021.11.015","ISSN":"26671093","issue":"2","journalAbbreviation":"Chem Catalysis","language":"en","page":"321-329","source":"DOI.org (Crossref)","title":"Charge partitioning by intertwined metal-oxide nano-architectural networks for the photocatalytic dry reforming of methane","volume":"2","author":[{"family":"Shoji","given":"Shusaku"},{"family":"Bin Mohd Najib","given":"Abdillah Sani"},{"family":"Yu","given":"Min-Wen"},{"family":"Yamamoto","given":"Tomokazu"},{"family":"Yasuhara","given":"Sou"},{"family":"Yamaguchi","given":"Akira"},{"family":"Peng","given":"Xiaobo"},{"family":"Matsumura","given":"Syo"},{"family":"Ishii","given":"Satoshi"},{"family":"Cho","given":"Yohei"},{"family":"Fujita","given":"Takeshi"},{"family":"Ueda","given":"Shigenori"},{"family":"Chen","given":"Kuo-Ping"},{"family":"Abe","given":"Hideki"},{"family":"Miyauchi","given":"Masahiro"}],"issued":{"date-parts":[["2022",2]]}}}],"schema":"https://github.com/citation-style-language/schema/raw/master/csl-citation.json"} </w:instrText>
      </w:r>
      <w:r w:rsidR="00955A0A" w:rsidRPr="00BF4792">
        <w:rPr>
          <w:lang w:eastAsia="ja-JP"/>
        </w:rPr>
        <w:fldChar w:fldCharType="separate"/>
      </w:r>
      <w:r w:rsidR="00F455EE" w:rsidRPr="00F455EE">
        <w:rPr>
          <w:rFonts w:ascii="Calibri" w:hAnsi="Calibri" w:cs="Calibri"/>
          <w:vertAlign w:val="superscript"/>
        </w:rPr>
        <w:t>18,20</w:t>
      </w:r>
      <w:r w:rsidR="00955A0A" w:rsidRPr="00BF4792">
        <w:rPr>
          <w:lang w:eastAsia="ja-JP"/>
        </w:rPr>
        <w:fldChar w:fldCharType="end"/>
      </w:r>
      <w:r w:rsidR="00955A0A" w:rsidRPr="00BF4792">
        <w:rPr>
          <w:lang w:eastAsia="ja-JP"/>
        </w:rPr>
        <w:t xml:space="preserve"> </w:t>
      </w:r>
      <w:r w:rsidR="008B4780" w:rsidRPr="00BF4792">
        <w:rPr>
          <w:lang w:eastAsia="ja-JP"/>
        </w:rPr>
        <w:t xml:space="preserve">and Kushida et al. </w:t>
      </w:r>
      <w:r w:rsidR="00907D7A" w:rsidRPr="00BF4792">
        <w:rPr>
          <w:rFonts w:cs="Times"/>
          <w:lang w:eastAsia="ja-JP"/>
        </w:rPr>
        <w:fldChar w:fldCharType="begin"/>
      </w:r>
      <w:r w:rsidR="00F455EE">
        <w:rPr>
          <w:rFonts w:cs="Times"/>
          <w:lang w:eastAsia="ja-JP"/>
        </w:rPr>
        <w:instrText xml:space="preserve"> ADDIN ZOTERO_ITEM CSL_CITATION {"citationID":"APuYcvQy","properties":{"formattedCitation":"\\super 30,31\\nosupersub{}","plainCitation":"30,31","noteIndex":0},"citationItems":[{"id":166,"uris":["http://zotero.org/users/13971775/items/WG8JTST3"],"itemData":{"id":166,"type":"article-journal","abstract":"The present study reports a gas-phase photoelectrochemical (GPEC) system in which photoanode and photocathode materials are coated on each side with a pellet of the oxygen-ion conductor yttria-stabilized zirconia (YSZ), where light irradiation is feasible on both sides. As a model gas-phase reaction, we chose dry reforming of methane (DRM), which converts greenhouse gases into valuable syngas. Consequently, the stoichiometric DRM reaction proceeded in our GPEC system, indicating that the oxygen ions in a YSZ pellet act as mediators to link the redox reactions. It was also noted that UV light irradiation on the anodic side was more effective than that on the cathodic side, suggesting that the photogenerated holes in the anodic YSZ side activate methane molecules, while photogenerated electrons are injected into Rh nanoparticles to cause carbon dioxide reduction in the cathodic side. Our GPEC system converts greenhouse gases into valuable syngas by light irradiation.","container-title":"ChemPhotoChem","DOI":"10.1002/cptc.202000228","ISSN":"2367-0932","issue":"3","language":"en","license":"© 2020 Wiley-VCH GmbH","note":"_eprint: https://onlinelibrary.wiley.com/doi/pdf/10.1002/cptc.202000228","page":"275-281","source":"Wiley Online Library","title":"Gas-Phase Photoelectrocatalysis Mediated by Oxygen Ions for Uphill Conversion of Greenhouse Gases","volume":"5","author":[{"family":"Kushida","given":"Masaru"},{"family":"Yamaguchi","given":"Akira"},{"family":"Cho","given":"Yohei"},{"family":"Fujita","given":"Takeshi"},{"family":"Abe","given":"Hideki"},{"family":"Miyauchi","given":"Masahiro"}],"issued":{"date-parts":[["2021"]]}}},{"id":169,"uris":["http://zotero.org/users/13971775/items/HZDXRAWD"],"itemData":{"id":169,"type":"article-journal","abstract":"The conversion of methane and carbon dioxide into syngas (dry reforming of methane; DRM) has attracted attention owing to the potential to reuse greenhouse gases. Titanium dioxide (TiO2)-based photocatalysts, which have been widely commercialized owing to their high efficiency, non-toxicity, and low cost, are strongly desired in DRM. Here, we report a monoclinic-phase TiO2-B nanobelts-supported rhodium (Rh/TiO2-B nanobelts) catalyst that efficiently promotes DRM under ultraviolet light irradiation at low temperatures. Photogenerated holes in the TiO2-B nanobelts were used to oxidize methane, while the electrons were trapped in rhodium to reduce carbon dioxide. Rh/TiO2-B nanobelts exhibited considerably higher durability and activity than Rh-loaded conventional TiO2 (anatase and rutile), owing to the lattice and/or surface oxygen reactivity in TiO2-B nanobelts, which was suggested by X-ray photoelectron spectroscopy measurements and photocatalytic performance tests under an atmosphere of methane alone. This study paves the path for the effective utilization of methane by constructing active TiO2-based nanometal photocatalysts.","container-title":"Journal of Energy Chemistry","DOI":"10.1016/j.jechem.2022.04.022","ISSN":"2095-4956","journalAbbreviation":"Journal of Energy Chemistry","page":"562-571","source":"ScienceDirect","title":"Photocatalytic dry reforming of methane by rhodium supported monoclinic TiO&lt;sub&gt;2&lt;/sub&gt;-B nanobelts","volume":"71","author":[{"family":"Kushida","given":"Masaru"},{"family":"Yamaguchi","given":"Akira"},{"family":"Miyauchi","given":"Masahiro"}],"issued":{"date-parts":[["2022",8,1]]}}}],"schema":"https://github.com/citation-style-language/schema/raw/master/csl-citation.json"} </w:instrText>
      </w:r>
      <w:r w:rsidR="00907D7A" w:rsidRPr="00BF4792">
        <w:rPr>
          <w:rFonts w:cs="Times"/>
          <w:lang w:eastAsia="ja-JP"/>
        </w:rPr>
        <w:fldChar w:fldCharType="separate"/>
      </w:r>
      <w:r w:rsidR="00F455EE" w:rsidRPr="00F455EE">
        <w:rPr>
          <w:rFonts w:ascii="Calibri" w:hAnsi="Calibri" w:cs="Calibri"/>
          <w:vertAlign w:val="superscript"/>
        </w:rPr>
        <w:t>30,31</w:t>
      </w:r>
      <w:r w:rsidR="00907D7A" w:rsidRPr="00BF4792">
        <w:rPr>
          <w:rFonts w:cs="Times"/>
          <w:lang w:eastAsia="ja-JP"/>
        </w:rPr>
        <w:fldChar w:fldCharType="end"/>
      </w:r>
      <w:r w:rsidR="00907D7A" w:rsidRPr="00BF4792">
        <w:rPr>
          <w:rFonts w:cs="Times"/>
          <w:lang w:eastAsia="ja-JP"/>
        </w:rPr>
        <w:t>,</w:t>
      </w:r>
      <w:r w:rsidR="008B4780" w:rsidRPr="00BF4792">
        <w:rPr>
          <w:lang w:eastAsia="ja-JP"/>
        </w:rPr>
        <w:t xml:space="preserve"> </w:t>
      </w:r>
      <w:r w:rsidRPr="00BF4792">
        <w:rPr>
          <w:rFonts w:ascii="Calibri" w:eastAsia="ＭＳ 明朝" w:hAnsi="Calibri"/>
          <w:lang w:eastAsia="ja-JP"/>
        </w:rPr>
        <w:t xml:space="preserve">the </w:t>
      </w:r>
      <w:r w:rsidRPr="00BF4792">
        <w:rPr>
          <w:lang w:eastAsia="ja-JP"/>
        </w:rPr>
        <w:t>photogenera</w:t>
      </w:r>
      <w:r w:rsidR="00224475" w:rsidRPr="00BF4792">
        <w:rPr>
          <w:lang w:eastAsia="ja-JP"/>
        </w:rPr>
        <w:t>t</w:t>
      </w:r>
      <w:r w:rsidRPr="00BF4792">
        <w:rPr>
          <w:lang w:eastAsia="ja-JP"/>
        </w:rPr>
        <w:t>ed charge carriers a</w:t>
      </w:r>
      <w:r w:rsidR="007C1052" w:rsidRPr="00BF4792">
        <w:rPr>
          <w:lang w:eastAsia="ja-JP"/>
        </w:rPr>
        <w:t>n</w:t>
      </w:r>
      <w:r w:rsidRPr="00BF4792">
        <w:rPr>
          <w:lang w:eastAsia="ja-JP"/>
        </w:rPr>
        <w:t xml:space="preserve">d oxygen </w:t>
      </w:r>
      <w:r w:rsidR="00DB7EED">
        <w:rPr>
          <w:rFonts w:hint="eastAsia"/>
          <w:lang w:eastAsia="ja-JP"/>
        </w:rPr>
        <w:t>ion</w:t>
      </w:r>
      <w:r w:rsidRPr="00BF4792">
        <w:rPr>
          <w:lang w:eastAsia="ja-JP"/>
        </w:rPr>
        <w:t xml:space="preserve">s in metal-oxide semiconductors play important roles </w:t>
      </w:r>
      <w:r w:rsidR="00224475" w:rsidRPr="00BF4792">
        <w:rPr>
          <w:lang w:eastAsia="ja-JP"/>
        </w:rPr>
        <w:t>in</w:t>
      </w:r>
      <w:r w:rsidRPr="00BF4792">
        <w:rPr>
          <w:lang w:eastAsia="ja-JP"/>
        </w:rPr>
        <w:t xml:space="preserve"> stoichiometric DRM reaction</w:t>
      </w:r>
      <w:r w:rsidR="00B140F2">
        <w:rPr>
          <w:lang w:eastAsia="ja-JP"/>
        </w:rPr>
        <w:t>s</w:t>
      </w:r>
      <w:r w:rsidRPr="00BF4792">
        <w:rPr>
          <w:lang w:eastAsia="ja-JP"/>
        </w:rPr>
        <w:t xml:space="preserve">. </w:t>
      </w:r>
      <w:r w:rsidR="00524AB5">
        <w:rPr>
          <w:lang w:eastAsia="ja-JP"/>
        </w:rPr>
        <w:t>E</w:t>
      </w:r>
      <w:r w:rsidR="00524AB5" w:rsidRPr="00BF4792">
        <w:rPr>
          <w:lang w:eastAsia="ja-JP"/>
        </w:rPr>
        <w:t>lectron spin resonance (ESR) and Kelvin probe force microscopy (KPFM)</w:t>
      </w:r>
      <w:r w:rsidR="00524AB5">
        <w:rPr>
          <w:lang w:eastAsia="ja-JP"/>
        </w:rPr>
        <w:t xml:space="preserve"> showed that u</w:t>
      </w:r>
      <w:r w:rsidRPr="00BF4792">
        <w:rPr>
          <w:lang w:eastAsia="ja-JP"/>
        </w:rPr>
        <w:t xml:space="preserve">nder UV light irradiation, charge separation occurred as electrons </w:t>
      </w:r>
      <w:r w:rsidR="00224475" w:rsidRPr="00BF4792">
        <w:rPr>
          <w:lang w:eastAsia="ja-JP"/>
        </w:rPr>
        <w:t>accumulate</w:t>
      </w:r>
      <w:r w:rsidRPr="00BF4792">
        <w:rPr>
          <w:rFonts w:ascii="Calibri" w:eastAsia="ＭＳ 明朝" w:hAnsi="Calibri"/>
          <w:lang w:eastAsia="ja-JP"/>
        </w:rPr>
        <w:t>d</w:t>
      </w:r>
      <w:r w:rsidRPr="00BF4792">
        <w:rPr>
          <w:lang w:eastAsia="ja-JP"/>
        </w:rPr>
        <w:t xml:space="preserve"> in </w:t>
      </w:r>
      <w:r w:rsidRPr="00BF4792">
        <w:rPr>
          <w:rFonts w:ascii="Calibri" w:eastAsia="ＭＳ 明朝" w:hAnsi="Calibri"/>
          <w:lang w:eastAsia="ja-JP"/>
        </w:rPr>
        <w:t xml:space="preserve">the Rh </w:t>
      </w:r>
      <w:r w:rsidRPr="00BF4792">
        <w:rPr>
          <w:lang w:eastAsia="ja-JP"/>
        </w:rPr>
        <w:t xml:space="preserve">nanoparticles and holes </w:t>
      </w:r>
      <w:r w:rsidR="00224475" w:rsidRPr="00BF4792">
        <w:rPr>
          <w:lang w:eastAsia="ja-JP"/>
        </w:rPr>
        <w:t>accumulate</w:t>
      </w:r>
      <w:r w:rsidRPr="00BF4792">
        <w:rPr>
          <w:rFonts w:ascii="Calibri" w:eastAsia="ＭＳ 明朝" w:hAnsi="Calibri"/>
          <w:lang w:eastAsia="ja-JP"/>
        </w:rPr>
        <w:t>d</w:t>
      </w:r>
      <w:r w:rsidRPr="00BF4792">
        <w:rPr>
          <w:lang w:eastAsia="ja-JP"/>
        </w:rPr>
        <w:t xml:space="preserve"> in </w:t>
      </w:r>
      <w:r w:rsidRPr="00BF4792">
        <w:rPr>
          <w:rFonts w:ascii="Calibri" w:eastAsia="ＭＳ 明朝" w:hAnsi="Calibri"/>
          <w:lang w:eastAsia="ja-JP"/>
        </w:rPr>
        <w:t>the STO</w:t>
      </w:r>
      <w:r w:rsidRPr="00BF4792">
        <w:rPr>
          <w:lang w:eastAsia="ja-JP"/>
        </w:rPr>
        <w:t xml:space="preserve"> near the interface of the Rh nanoparticles</w:t>
      </w:r>
      <w:r w:rsidR="00907D7A" w:rsidRPr="00BF4792">
        <w:rPr>
          <w:lang w:eastAsia="ja-JP"/>
        </w:rPr>
        <w:fldChar w:fldCharType="begin"/>
      </w:r>
      <w:r w:rsidR="00F455EE">
        <w:rPr>
          <w:lang w:eastAsia="ja-JP"/>
        </w:rPr>
        <w:instrText xml:space="preserve"> ADDIN ZOTERO_ITEM CSL_CITATION {"citationID":"HiPvsZkE","properties":{"formattedCitation":"\\super 18,31\\nosupersub{}","plainCitation":"18,31","noteIndex":0},"citationItems":[{"id":25,"uris":["http://zotero.org/users/13971775/items/2YC2QEDC"],"itemData":{"id":25,"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169,"uris":["http://zotero.org/users/13971775/items/HZDXRAWD"],"itemData":{"id":169,"type":"article-journal","abstract":"The conversion of methane and carbon dioxide into syngas (dry reforming of methane; DRM) has attracted attention owing to the potential to reuse greenhouse gases. Titanium dioxide (TiO2)-based photocatalysts, which have been widely commercialized owing to their high efficiency, non-toxicity, and low cost, are strongly desired in DRM. Here, we report a monoclinic-phase TiO2-B nanobelts-supported rhodium (Rh/TiO2-B nanobelts) catalyst that efficiently promotes DRM under ultraviolet light irradiation at low temperatures. Photogenerated holes in the TiO2-B nanobelts were used to oxidize methane, while the electrons were trapped in rhodium to reduce carbon dioxide. Rh/TiO2-B nanobelts exhibited considerably higher durability and activity than Rh-loaded conventional TiO2 (anatase and rutile), owing to the lattice and/or surface oxygen reactivity in TiO2-B nanobelts, which was suggested by X-ray photoelectron spectroscopy measurements and photocatalytic performance tests under an atmosphere of methane alone. This study paves the path for the effective utilization of methane by constructing active TiO2-based nanometal photocatalysts.","container-title":"Journal of Energy Chemistry","DOI":"10.1016/j.jechem.2022.04.022","ISSN":"2095-4956","journalAbbreviation":"Journal of Energy Chemistry","page":"562-571","source":"ScienceDirect","title":"Photocatalytic dry reforming of methane by rhodium supported monoclinic TiO&lt;sub&gt;2&lt;/sub&gt;-B nanobelts","volume":"71","author":[{"family":"Kushida","given":"Masaru"},{"family":"Yamaguchi","given":"Akira"},{"family":"Miyauchi","given":"Masahiro"}],"issued":{"date-parts":[["2022",8,1]]}}}],"schema":"https://github.com/citation-style-language/schema/raw/master/csl-citation.json"} </w:instrText>
      </w:r>
      <w:r w:rsidR="00907D7A" w:rsidRPr="00BF4792">
        <w:rPr>
          <w:lang w:eastAsia="ja-JP"/>
        </w:rPr>
        <w:fldChar w:fldCharType="separate"/>
      </w:r>
      <w:r w:rsidR="00F455EE" w:rsidRPr="00F455EE">
        <w:rPr>
          <w:rFonts w:ascii="Calibri" w:hAnsi="Calibri" w:cs="Calibri"/>
          <w:vertAlign w:val="superscript"/>
        </w:rPr>
        <w:t>18,31</w:t>
      </w:r>
      <w:r w:rsidR="00907D7A" w:rsidRPr="00BF4792">
        <w:rPr>
          <w:lang w:eastAsia="ja-JP"/>
        </w:rPr>
        <w:fldChar w:fldCharType="end"/>
      </w:r>
      <w:r w:rsidRPr="00822A99">
        <w:rPr>
          <w:lang w:eastAsia="ja-JP"/>
        </w:rPr>
        <w:t xml:space="preserve">. </w:t>
      </w:r>
      <w:r w:rsidR="00B251A7" w:rsidRPr="00822A99">
        <w:rPr>
          <w:rFonts w:hint="eastAsia"/>
          <w:lang w:eastAsia="ja-JP"/>
        </w:rPr>
        <w:t xml:space="preserve">These </w:t>
      </w:r>
      <w:r w:rsidR="00B251A7" w:rsidRPr="00822A99">
        <w:rPr>
          <w:lang w:eastAsia="ja-JP"/>
        </w:rPr>
        <w:t xml:space="preserve">dual active sites </w:t>
      </w:r>
      <w:r w:rsidR="00B251A7" w:rsidRPr="00822A99">
        <w:rPr>
          <w:rFonts w:hint="eastAsia"/>
          <w:lang w:eastAsia="ja-JP"/>
        </w:rPr>
        <w:t xml:space="preserve">are </w:t>
      </w:r>
      <w:r w:rsidR="00B251A7" w:rsidRPr="00822A99">
        <w:rPr>
          <w:rFonts w:hint="eastAsia"/>
          <w:lang w:eastAsia="ja-JP"/>
        </w:rPr>
        <w:lastRenderedPageBreak/>
        <w:t>known to</w:t>
      </w:r>
      <w:r w:rsidR="00B251A7" w:rsidRPr="00822A99">
        <w:rPr>
          <w:lang w:eastAsia="ja-JP"/>
        </w:rPr>
        <w:t xml:space="preserve"> balance the conversion of CH</w:t>
      </w:r>
      <w:r w:rsidR="00B251A7" w:rsidRPr="00822A99">
        <w:rPr>
          <w:vertAlign w:val="subscript"/>
          <w:lang w:eastAsia="ja-JP"/>
        </w:rPr>
        <w:t>4</w:t>
      </w:r>
      <w:r w:rsidR="00B251A7" w:rsidRPr="00822A99">
        <w:rPr>
          <w:rFonts w:hint="eastAsia"/>
          <w:lang w:eastAsia="ja-JP"/>
        </w:rPr>
        <w:t xml:space="preserve"> </w:t>
      </w:r>
      <w:r w:rsidR="00B251A7" w:rsidRPr="00822A99">
        <w:rPr>
          <w:lang w:eastAsia="ja-JP"/>
        </w:rPr>
        <w:t>and CO</w:t>
      </w:r>
      <w:r w:rsidR="00B251A7" w:rsidRPr="00822A99">
        <w:rPr>
          <w:vertAlign w:val="subscript"/>
          <w:lang w:eastAsia="ja-JP"/>
        </w:rPr>
        <w:t>2</w:t>
      </w:r>
      <w:r w:rsidR="00B251A7" w:rsidRPr="00822A99">
        <w:rPr>
          <w:lang w:eastAsia="ja-JP"/>
        </w:rPr>
        <w:t xml:space="preserve"> eﬀectively</w:t>
      </w:r>
      <w:r w:rsidR="00B251A7" w:rsidRPr="00822A99">
        <w:rPr>
          <w:lang w:eastAsia="ja-JP"/>
        </w:rPr>
        <w:fldChar w:fldCharType="begin"/>
      </w:r>
      <w:r w:rsidR="00F455EE" w:rsidRPr="00822A99">
        <w:rPr>
          <w:lang w:eastAsia="ja-JP"/>
        </w:rPr>
        <w:instrText xml:space="preserve"> ADDIN ZOTERO_ITEM CSL_CITATION {"citationID":"akjsmbea4c","properties":{"formattedCitation":"\\super 32\\nosupersub{}","plainCitation":"32","noteIndex":0},"citationItems":[{"id":307,"uris":["http://zotero.org/users/13971775/items/SBCSBZSP"],"itemData":{"id":307,"type":"article-journal","abstract":"The catalytic conversion of greenhouse gases CH4 and CO2 constitutes an effective approach for alleviating the greenhouse effect and generating valuable chemical products. However, the intricate molecular characteristics characterized by high symmetry and bond energies, coupled with the complexity of associated reactions, pose challenges for conventional catalysts to attain high activity, product selectivity, and enduring stability. Single-atom alloys (SAAs) materials, distinguished by their tunable composition and unique electronic structures, confer versatile physicochemical properties and modulable functionalities. In recent years, SAAs materials demonstrate pronounced advantages and expansive prospects in catalytic conversion of CH4 and CO2. This review begins by introducing the challenges entailed in catalytic conversion of CH4 and CO2 and the advantages offered by SAAs. Subsequently, the intricacies of synthesis strategies employed for SAAs are presented and characterization techniques and methodologies are introduced. The subsequent section furnishes a meticulous and inclusive overview of research endeavors concerning SAAs in CO2 catalytic conversion, CH4 conversion, and synergy CH4 and CO2 conversion. The particular emphasis is directed toward scrutinizing the intricate mechanisms underlying the influence of SAAs on reaction activity and product selectivity. Finally, insights are presented on the development and future challenges of SAAs in CH4 and CO2 conversion reactions.","container-title":"Advanced Materials","DOI":"10.1002/adma.202311628","ISSN":"1521-4095","issue":"16","language":"en","license":"© 2024 Wiley-VCH GmbH","note":"_eprint: https://onlinelibrary.wiley.com/doi/pdf/10.1002/adma.202311628","page":"2311628","source":"Wiley Online Library","title":"Single-Atom Alloys Materials for CO&lt;sub&gt;2&lt;/sub&gt; and CH&lt;sub&gt;4&lt;/sub&gt; Catalytic Conversion","volume":"36","author":[{"family":"He","given":"Chengxuan"},{"family":"Gong","given":"Yalin"},{"family":"Li","given":"Songting"},{"family":"Wu","given":"Jiaxin"},{"family":"Lu","given":"Zhaojun"},{"family":"Li","given":"Qixin"},{"family":"Wang","given":"Lingzhi"},{"family":"Wu","given":"Shiqun"},{"family":"Zhang","given":"Jinlong"}],"issued":{"date-parts":[["2024"]]}}}],"schema":"https://github.com/citation-style-language/schema/raw/master/csl-citation.json"} </w:instrText>
      </w:r>
      <w:r w:rsidR="00B251A7" w:rsidRPr="00822A99">
        <w:rPr>
          <w:lang w:eastAsia="ja-JP"/>
        </w:rPr>
        <w:fldChar w:fldCharType="separate"/>
      </w:r>
      <w:r w:rsidR="00F455EE" w:rsidRPr="00822A99">
        <w:rPr>
          <w:rFonts w:ascii="Calibri" w:hAnsi="Calibri" w:cs="Calibri"/>
          <w:vertAlign w:val="superscript"/>
        </w:rPr>
        <w:t>32</w:t>
      </w:r>
      <w:r w:rsidR="00B251A7" w:rsidRPr="00822A99">
        <w:rPr>
          <w:lang w:eastAsia="ja-JP"/>
        </w:rPr>
        <w:fldChar w:fldCharType="end"/>
      </w:r>
      <w:r w:rsidR="00B251A7" w:rsidRPr="00822A99">
        <w:rPr>
          <w:lang w:eastAsia="ja-JP"/>
        </w:rPr>
        <w:t>.</w:t>
      </w:r>
      <w:r w:rsidR="00B251A7" w:rsidRPr="00822A99">
        <w:rPr>
          <w:rFonts w:hint="eastAsia"/>
          <w:lang w:eastAsia="ja-JP"/>
        </w:rPr>
        <w:t xml:space="preserve"> </w:t>
      </w:r>
      <w:r w:rsidRPr="00822A99">
        <w:rPr>
          <w:lang w:eastAsia="ja-JP"/>
        </w:rPr>
        <w:t>After CO</w:t>
      </w:r>
      <w:r w:rsidRPr="00822A99">
        <w:rPr>
          <w:vertAlign w:val="subscript"/>
          <w:lang w:eastAsia="ja-JP"/>
        </w:rPr>
        <w:t>2</w:t>
      </w:r>
      <w:r w:rsidRPr="00822A99">
        <w:rPr>
          <w:lang w:eastAsia="ja-JP"/>
        </w:rPr>
        <w:t xml:space="preserve"> </w:t>
      </w:r>
      <w:r w:rsidR="00FD22C1" w:rsidRPr="00822A99">
        <w:rPr>
          <w:lang w:eastAsia="ja-JP"/>
        </w:rPr>
        <w:t xml:space="preserve">was </w:t>
      </w:r>
      <w:r w:rsidRPr="00822A99">
        <w:rPr>
          <w:lang w:eastAsia="ja-JP"/>
        </w:rPr>
        <w:t>reduc</w:t>
      </w:r>
      <w:r w:rsidR="00FD22C1" w:rsidRPr="00822A99">
        <w:rPr>
          <w:lang w:eastAsia="ja-JP"/>
        </w:rPr>
        <w:t>ed</w:t>
      </w:r>
      <w:r w:rsidRPr="00822A99">
        <w:rPr>
          <w:lang w:eastAsia="ja-JP"/>
        </w:rPr>
        <w:t xml:space="preserve"> by electrons in </w:t>
      </w:r>
      <w:r w:rsidRPr="00822A99">
        <w:rPr>
          <w:rFonts w:ascii="Calibri" w:eastAsia="ＭＳ 明朝" w:hAnsi="Calibri"/>
          <w:lang w:eastAsia="ja-JP"/>
        </w:rPr>
        <w:t>the Rh</w:t>
      </w:r>
      <w:r w:rsidR="00616778" w:rsidRPr="00822A99">
        <w:rPr>
          <w:lang w:eastAsia="ja-JP"/>
        </w:rPr>
        <w:t xml:space="preserve"> nanoparticles to generate CO, </w:t>
      </w:r>
      <w:r w:rsidR="002D28F0" w:rsidRPr="00822A99">
        <w:rPr>
          <w:lang w:eastAsia="ja-JP"/>
        </w:rPr>
        <w:t xml:space="preserve">residual </w:t>
      </w:r>
      <w:r w:rsidR="00616778" w:rsidRPr="00822A99">
        <w:rPr>
          <w:lang w:eastAsia="ja-JP"/>
        </w:rPr>
        <w:t xml:space="preserve">oxygen ion would migrate through </w:t>
      </w:r>
      <w:r w:rsidRPr="00822A99">
        <w:rPr>
          <w:rFonts w:ascii="Calibri" w:eastAsia="ＭＳ 明朝" w:hAnsi="Calibri"/>
          <w:lang w:eastAsia="ja-JP"/>
        </w:rPr>
        <w:t>the lattice oxygen</w:t>
      </w:r>
      <w:r w:rsidR="007C1052" w:rsidRPr="00822A99">
        <w:rPr>
          <w:lang w:eastAsia="ja-JP"/>
        </w:rPr>
        <w:t xml:space="preserve"> ions</w:t>
      </w:r>
      <w:r w:rsidR="00616778" w:rsidRPr="00822A99">
        <w:rPr>
          <w:lang w:eastAsia="ja-JP"/>
        </w:rPr>
        <w:t xml:space="preserve"> to the residual carbon</w:t>
      </w:r>
      <w:r w:rsidR="00CB1BFC" w:rsidRPr="00822A99">
        <w:rPr>
          <w:lang w:eastAsia="ja-JP"/>
        </w:rPr>
        <w:t>s</w:t>
      </w:r>
      <w:r w:rsidR="006139B8" w:rsidRPr="00822A99">
        <w:rPr>
          <w:lang w:eastAsia="ja-JP"/>
        </w:rPr>
        <w:t>,</w:t>
      </w:r>
      <w:r w:rsidR="00616778" w:rsidRPr="00822A99">
        <w:rPr>
          <w:lang w:eastAsia="ja-JP"/>
        </w:rPr>
        <w:t xml:space="preserve"> which were generated from CH</w:t>
      </w:r>
      <w:r w:rsidR="00616778" w:rsidRPr="00822A99">
        <w:rPr>
          <w:vertAlign w:val="subscript"/>
          <w:lang w:eastAsia="ja-JP"/>
        </w:rPr>
        <w:t>4</w:t>
      </w:r>
      <w:r w:rsidR="00616778" w:rsidRPr="00822A99">
        <w:rPr>
          <w:lang w:eastAsia="ja-JP"/>
        </w:rPr>
        <w:t xml:space="preserve"> oxidation.</w:t>
      </w:r>
      <w:r w:rsidR="00B251A7" w:rsidRPr="00822A99">
        <w:rPr>
          <w:rFonts w:hint="eastAsia"/>
          <w:lang w:eastAsia="ja-JP"/>
        </w:rPr>
        <w:t xml:space="preserve"> </w:t>
      </w:r>
      <w:r w:rsidR="007C1052" w:rsidRPr="00822A99">
        <w:rPr>
          <w:lang w:eastAsia="ja-JP"/>
        </w:rPr>
        <w:t xml:space="preserve">Previous studies demonstrated the </w:t>
      </w:r>
      <w:r w:rsidR="002D28F0" w:rsidRPr="00822A99">
        <w:rPr>
          <w:lang w:eastAsia="ja-JP"/>
        </w:rPr>
        <w:t>mediation</w:t>
      </w:r>
      <w:r w:rsidR="007C1052" w:rsidRPr="00822A99">
        <w:rPr>
          <w:lang w:eastAsia="ja-JP"/>
        </w:rPr>
        <w:t xml:space="preserve"> </w:t>
      </w:r>
      <w:r w:rsidR="005F220D" w:rsidRPr="00822A99">
        <w:rPr>
          <w:lang w:eastAsia="ja-JP"/>
        </w:rPr>
        <w:t xml:space="preserve">of lattice oxygen </w:t>
      </w:r>
      <w:r w:rsidR="00217D5A" w:rsidRPr="00822A99">
        <w:rPr>
          <w:rFonts w:hint="eastAsia"/>
          <w:lang w:eastAsia="ja-JP"/>
        </w:rPr>
        <w:t>ion</w:t>
      </w:r>
      <w:r w:rsidR="005F220D" w:rsidRPr="00822A99">
        <w:rPr>
          <w:lang w:eastAsia="ja-JP"/>
        </w:rPr>
        <w:t>s through isotope trace experiment</w:t>
      </w:r>
      <w:r w:rsidR="00E8036D" w:rsidRPr="00822A99">
        <w:rPr>
          <w:lang w:eastAsia="ja-JP"/>
        </w:rPr>
        <w:t>s</w:t>
      </w:r>
      <w:r w:rsidR="00907D7A" w:rsidRPr="00822A99">
        <w:rPr>
          <w:lang w:eastAsia="ja-JP"/>
        </w:rPr>
        <w:fldChar w:fldCharType="begin"/>
      </w:r>
      <w:r w:rsidR="00212960" w:rsidRPr="00822A99">
        <w:rPr>
          <w:lang w:eastAsia="ja-JP"/>
        </w:rPr>
        <w:instrText xml:space="preserve"> ADDIN ZOTERO_ITEM CSL_CITATION {"citationID":"Z6QlB0Un","properties":{"formattedCitation":"\\super 18\\nosupersub{}","plainCitation":"18","noteIndex":0},"citationItems":[{"id":25,"uris":["http://zotero.org/users/13971775/items/2YC2QEDC"],"itemData":{"id":25,"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schema":"https://github.com/citation-style-language/schema/raw/master/csl-citation.json"} </w:instrText>
      </w:r>
      <w:r w:rsidR="00907D7A" w:rsidRPr="00822A99">
        <w:rPr>
          <w:lang w:eastAsia="ja-JP"/>
        </w:rPr>
        <w:fldChar w:fldCharType="separate"/>
      </w:r>
      <w:r w:rsidR="00212960" w:rsidRPr="00822A99">
        <w:rPr>
          <w:rFonts w:ascii="Calibri" w:hAnsi="Calibri" w:cs="Calibri"/>
          <w:vertAlign w:val="superscript"/>
        </w:rPr>
        <w:t>18</w:t>
      </w:r>
      <w:r w:rsidR="00907D7A" w:rsidRPr="00822A99">
        <w:rPr>
          <w:lang w:eastAsia="ja-JP"/>
        </w:rPr>
        <w:fldChar w:fldCharType="end"/>
      </w:r>
      <w:r w:rsidR="005F220D" w:rsidRPr="00822A99">
        <w:rPr>
          <w:lang w:eastAsia="ja-JP"/>
        </w:rPr>
        <w:t xml:space="preserve"> and gas-phase electrochemical studies using an oxygen</w:t>
      </w:r>
      <w:r w:rsidR="007C1052" w:rsidRPr="00822A99">
        <w:rPr>
          <w:lang w:eastAsia="ja-JP"/>
        </w:rPr>
        <w:t>-</w:t>
      </w:r>
      <w:r w:rsidR="005F220D" w:rsidRPr="00822A99">
        <w:rPr>
          <w:lang w:eastAsia="ja-JP"/>
        </w:rPr>
        <w:t>ion conductor</w:t>
      </w:r>
      <w:r w:rsidR="007C1052" w:rsidRPr="00822A99">
        <w:rPr>
          <w:lang w:eastAsia="ja-JP"/>
        </w:rPr>
        <w:t xml:space="preserve"> electrolyte</w:t>
      </w:r>
      <w:r w:rsidR="00907D7A" w:rsidRPr="00822A99">
        <w:rPr>
          <w:lang w:eastAsia="ja-JP"/>
        </w:rPr>
        <w:fldChar w:fldCharType="begin"/>
      </w:r>
      <w:r w:rsidR="00F455EE" w:rsidRPr="00822A99">
        <w:rPr>
          <w:lang w:eastAsia="ja-JP"/>
        </w:rPr>
        <w:instrText xml:space="preserve"> ADDIN ZOTERO_ITEM CSL_CITATION {"citationID":"Hkz5dfP0","properties":{"formattedCitation":"\\super 30\\nosupersub{}","plainCitation":"30","noteIndex":0},"citationItems":[{"id":166,"uris":["http://zotero.org/users/13971775/items/WG8JTST3"],"itemData":{"id":166,"type":"article-journal","abstract":"The present study reports a gas-phase photoelectrochemical (GPEC) system in which photoanode and photocathode materials are coated on each side with a pellet of the oxygen-ion conductor yttria-stabilized zirconia (YSZ), where light irradiation is feasible on both sides. As a model gas-phase reaction, we chose dry reforming of methane (DRM), which converts greenhouse gases into valuable syngas. Consequently, the stoichiometric DRM reaction proceeded in our GPEC system, indicating that the oxygen ions in a YSZ pellet act as mediators to link the redox reactions. It was also noted that UV light irradiation on the anodic side was more effective than that on the cathodic side, suggesting that the photogenerated holes in the anodic YSZ side activate methane molecules, while photogenerated electrons are injected into Rh nanoparticles to cause carbon dioxide reduction in the cathodic side. Our GPEC system converts greenhouse gases into valuable syngas by light irradiation.","container-title":"ChemPhotoChem","DOI":"10.1002/cptc.202000228","ISSN":"2367-0932","issue":"3","language":"en","license":"© 2020 Wiley-VCH GmbH","note":"_eprint: https://onlinelibrary.wiley.com/doi/pdf/10.1002/cptc.202000228","page":"275-281","source":"Wiley Online Library","title":"Gas-Phase Photoelectrocatalysis Mediated by Oxygen Ions for Uphill Conversion of Greenhouse Gases","volume":"5","author":[{"family":"Kushida","given":"Masaru"},{"family":"Yamaguchi","given":"Akira"},{"family":"Cho","given":"Yohei"},{"family":"Fujita","given":"Takeshi"},{"family":"Abe","given":"Hideki"},{"family":"Miyauchi","given":"Masahiro"}],"issued":{"date-parts":[["2021"]]}}}],"schema":"https://github.com/citation-style-language/schema/raw/master/csl-citation.json"} </w:instrText>
      </w:r>
      <w:r w:rsidR="00907D7A" w:rsidRPr="00822A99">
        <w:rPr>
          <w:lang w:eastAsia="ja-JP"/>
        </w:rPr>
        <w:fldChar w:fldCharType="separate"/>
      </w:r>
      <w:r w:rsidR="00F455EE" w:rsidRPr="00822A99">
        <w:rPr>
          <w:rFonts w:ascii="Calibri" w:hAnsi="Calibri" w:cs="Calibri"/>
          <w:vertAlign w:val="superscript"/>
        </w:rPr>
        <w:t>30</w:t>
      </w:r>
      <w:r w:rsidR="00907D7A" w:rsidRPr="00822A99">
        <w:rPr>
          <w:lang w:eastAsia="ja-JP"/>
        </w:rPr>
        <w:fldChar w:fldCharType="end"/>
      </w:r>
      <w:r w:rsidR="005F220D" w:rsidRPr="00822A99">
        <w:rPr>
          <w:lang w:eastAsia="ja-JP"/>
        </w:rPr>
        <w:t xml:space="preserve">. </w:t>
      </w:r>
      <w:bookmarkStart w:id="3" w:name="_Hlk174033862"/>
      <w:r w:rsidR="00B53329" w:rsidRPr="00822A99">
        <w:rPr>
          <w:rFonts w:ascii="Calibri" w:eastAsia="ＭＳ 明朝" w:hAnsi="Calibri"/>
          <w:lang w:eastAsia="ja-JP"/>
        </w:rPr>
        <w:t>T</w:t>
      </w:r>
      <w:r w:rsidR="005F220D" w:rsidRPr="00822A99">
        <w:rPr>
          <w:lang w:eastAsia="ja-JP"/>
        </w:rPr>
        <w:t xml:space="preserve">hese active lattice oxygen </w:t>
      </w:r>
      <w:r w:rsidR="00E60A00" w:rsidRPr="00822A99">
        <w:rPr>
          <w:lang w:eastAsia="ja-JP"/>
        </w:rPr>
        <w:t>ion</w:t>
      </w:r>
      <w:r w:rsidR="005F220D" w:rsidRPr="00822A99">
        <w:rPr>
          <w:lang w:eastAsia="ja-JP"/>
        </w:rPr>
        <w:t xml:space="preserve">s </w:t>
      </w:r>
      <w:r w:rsidR="00456BB5" w:rsidRPr="00822A99">
        <w:rPr>
          <w:rFonts w:hint="eastAsia"/>
          <w:lang w:eastAsia="ja-JP"/>
        </w:rPr>
        <w:t xml:space="preserve">would </w:t>
      </w:r>
      <w:r w:rsidR="005F220D" w:rsidRPr="00822A99">
        <w:rPr>
          <w:lang w:eastAsia="ja-JP"/>
        </w:rPr>
        <w:t>effectively remove</w:t>
      </w:r>
      <w:r w:rsidRPr="00822A99">
        <w:rPr>
          <w:rFonts w:ascii="Calibri" w:eastAsia="ＭＳ 明朝" w:hAnsi="Calibri"/>
          <w:lang w:eastAsia="ja-JP"/>
        </w:rPr>
        <w:t xml:space="preserve"> carbon from the catalyst surface</w:t>
      </w:r>
      <w:r w:rsidR="00B251A7" w:rsidRPr="00822A99">
        <w:rPr>
          <w:rFonts w:ascii="Calibri" w:eastAsia="ＭＳ 明朝" w:hAnsi="Calibri"/>
          <w:iCs/>
          <w:lang w:eastAsia="ja-JP"/>
        </w:rPr>
        <w:t>,</w:t>
      </w:r>
      <w:r w:rsidR="00B251A7" w:rsidRPr="00822A99">
        <w:rPr>
          <w:iCs/>
          <w:lang w:eastAsia="ja-JP"/>
        </w:rPr>
        <w:t xml:space="preserve"> even </w:t>
      </w:r>
      <w:r w:rsidR="00EE0469" w:rsidRPr="00822A99">
        <w:rPr>
          <w:iCs/>
          <w:lang w:eastAsia="ja-JP"/>
        </w:rPr>
        <w:t>under CH</w:t>
      </w:r>
      <w:r w:rsidR="00EE0469" w:rsidRPr="00822A99">
        <w:rPr>
          <w:iCs/>
          <w:vertAlign w:val="subscript"/>
          <w:lang w:eastAsia="ja-JP"/>
        </w:rPr>
        <w:t>4</w:t>
      </w:r>
      <w:r w:rsidR="00EE0469" w:rsidRPr="00822A99">
        <w:rPr>
          <w:iCs/>
          <w:lang w:eastAsia="ja-JP"/>
        </w:rPr>
        <w:t>-rich condition</w:t>
      </w:r>
      <w:r w:rsidR="00EE0469" w:rsidRPr="00822A99">
        <w:rPr>
          <w:rFonts w:hint="eastAsia"/>
          <w:iCs/>
          <w:lang w:eastAsia="ja-JP"/>
        </w:rPr>
        <w:t>s</w:t>
      </w:r>
      <w:r w:rsidR="00B251A7" w:rsidRPr="00822A99">
        <w:rPr>
          <w:rFonts w:hint="eastAsia"/>
          <w:iCs/>
          <w:lang w:eastAsia="ja-JP"/>
        </w:rPr>
        <w:t>.</w:t>
      </w:r>
      <w:r w:rsidRPr="00822A99">
        <w:rPr>
          <w:rFonts w:ascii="Calibri" w:eastAsia="ＭＳ 明朝" w:hAnsi="Calibri"/>
          <w:lang w:eastAsia="ja-JP"/>
        </w:rPr>
        <w:t xml:space="preserve"> </w:t>
      </w:r>
      <w:r w:rsidR="00DB2E69" w:rsidRPr="00822A99">
        <w:rPr>
          <w:lang w:eastAsia="ja-JP"/>
        </w:rPr>
        <w:t>Furthermore</w:t>
      </w:r>
      <w:r w:rsidR="00A50343" w:rsidRPr="00822A99">
        <w:rPr>
          <w:lang w:eastAsia="ja-JP"/>
        </w:rPr>
        <w:t>,</w:t>
      </w:r>
      <w:r w:rsidR="00DB2E69" w:rsidRPr="00822A99">
        <w:rPr>
          <w:lang w:eastAsia="ja-JP"/>
        </w:rPr>
        <w:t xml:space="preserve"> the</w:t>
      </w:r>
      <w:r w:rsidR="00456BB5" w:rsidRPr="00822A99">
        <w:rPr>
          <w:rFonts w:hint="eastAsia"/>
          <w:lang w:eastAsia="ja-JP"/>
        </w:rPr>
        <w:t xml:space="preserve"> separated</w:t>
      </w:r>
      <w:r w:rsidR="00DB2E69" w:rsidRPr="00822A99">
        <w:rPr>
          <w:lang w:eastAsia="ja-JP"/>
        </w:rPr>
        <w:t xml:space="preserve"> redox reaction sites</w:t>
      </w:r>
      <w:r w:rsidR="00456BB5" w:rsidRPr="00822A99">
        <w:rPr>
          <w:rFonts w:hint="eastAsia"/>
          <w:lang w:eastAsia="ja-JP"/>
        </w:rPr>
        <w:t xml:space="preserve"> may lead to</w:t>
      </w:r>
      <w:r w:rsidR="00DB2E69" w:rsidRPr="00822A99">
        <w:rPr>
          <w:lang w:eastAsia="ja-JP"/>
        </w:rPr>
        <w:t xml:space="preserve"> </w:t>
      </w:r>
      <w:r w:rsidR="00456BB5" w:rsidRPr="00822A99">
        <w:rPr>
          <w:lang w:eastAsia="ja-JP"/>
        </w:rPr>
        <w:t xml:space="preserve">the suppression of </w:t>
      </w:r>
      <w:r w:rsidR="00456BB5" w:rsidRPr="00822A99">
        <w:rPr>
          <w:rFonts w:ascii="Calibri" w:eastAsia="ＭＳ 明朝" w:hAnsi="Calibri"/>
          <w:lang w:eastAsia="ja-JP"/>
        </w:rPr>
        <w:t>the RWGS</w:t>
      </w:r>
      <w:r w:rsidR="00456BB5" w:rsidRPr="00822A99">
        <w:rPr>
          <w:rFonts w:ascii="Calibri" w:eastAsia="ＭＳ 明朝" w:hAnsi="Calibri"/>
          <w:iCs/>
          <w:lang w:eastAsia="ja-JP"/>
        </w:rPr>
        <w:t>,</w:t>
      </w:r>
      <w:r w:rsidR="00456BB5" w:rsidRPr="00822A99">
        <w:rPr>
          <w:iCs/>
          <w:lang w:eastAsia="ja-JP"/>
        </w:rPr>
        <w:t xml:space="preserve"> even </w:t>
      </w:r>
      <w:r w:rsidR="005F2ACE" w:rsidRPr="00822A99">
        <w:rPr>
          <w:iCs/>
          <w:lang w:eastAsia="ja-JP"/>
        </w:rPr>
        <w:t>under C</w:t>
      </w:r>
      <w:r w:rsidR="005F2ACE" w:rsidRPr="00822A99">
        <w:rPr>
          <w:rFonts w:hint="eastAsia"/>
          <w:iCs/>
          <w:lang w:eastAsia="ja-JP"/>
        </w:rPr>
        <w:t>O</w:t>
      </w:r>
      <w:r w:rsidR="005F2ACE" w:rsidRPr="00822A99">
        <w:rPr>
          <w:rFonts w:hint="eastAsia"/>
          <w:iCs/>
          <w:vertAlign w:val="subscript"/>
          <w:lang w:eastAsia="ja-JP"/>
        </w:rPr>
        <w:t>2</w:t>
      </w:r>
      <w:r w:rsidR="005F2ACE" w:rsidRPr="00822A99">
        <w:rPr>
          <w:iCs/>
          <w:lang w:eastAsia="ja-JP"/>
        </w:rPr>
        <w:t>-rich condition</w:t>
      </w:r>
      <w:r w:rsidR="005F2ACE" w:rsidRPr="00822A99">
        <w:rPr>
          <w:rFonts w:hint="eastAsia"/>
          <w:iCs/>
          <w:lang w:eastAsia="ja-JP"/>
        </w:rPr>
        <w:t>s</w:t>
      </w:r>
      <w:r w:rsidR="00B53329" w:rsidRPr="00822A99">
        <w:rPr>
          <w:lang w:eastAsia="ja-JP"/>
        </w:rPr>
        <w:t>, where</w:t>
      </w:r>
      <w:r w:rsidR="00456BB5" w:rsidRPr="00822A99">
        <w:rPr>
          <w:rFonts w:hint="eastAsia"/>
          <w:lang w:eastAsia="ja-JP"/>
        </w:rPr>
        <w:t xml:space="preserve"> t</w:t>
      </w:r>
      <w:r w:rsidR="00DB2E69" w:rsidRPr="00822A99">
        <w:rPr>
          <w:lang w:eastAsia="ja-JP"/>
        </w:rPr>
        <w:t xml:space="preserve">here </w:t>
      </w:r>
      <w:r w:rsidR="00847E31" w:rsidRPr="00822A99">
        <w:rPr>
          <w:lang w:eastAsia="ja-JP"/>
        </w:rPr>
        <w:t>was</w:t>
      </w:r>
      <w:r w:rsidR="00DB2E69" w:rsidRPr="00822A99">
        <w:rPr>
          <w:lang w:eastAsia="ja-JP"/>
        </w:rPr>
        <w:t xml:space="preserve"> little contact between the</w:t>
      </w:r>
      <w:r w:rsidR="00C270F0" w:rsidRPr="00822A99">
        <w:rPr>
          <w:rFonts w:hint="eastAsia"/>
          <w:lang w:eastAsia="ja-JP"/>
        </w:rPr>
        <w:t xml:space="preserve"> CO*</w:t>
      </w:r>
      <w:r w:rsidR="00DB2E69" w:rsidRPr="00822A99">
        <w:rPr>
          <w:lang w:eastAsia="ja-JP"/>
        </w:rPr>
        <w:t xml:space="preserve"> </w:t>
      </w:r>
      <w:r w:rsidR="00B22F5C" w:rsidRPr="00822A99">
        <w:rPr>
          <w:lang w:eastAsia="ja-JP"/>
        </w:rPr>
        <w:t xml:space="preserve">species </w:t>
      </w:r>
      <w:r w:rsidR="009F3AF5" w:rsidRPr="00822A99">
        <w:rPr>
          <w:rFonts w:hint="eastAsia"/>
          <w:lang w:eastAsia="ja-JP"/>
        </w:rPr>
        <w:t>produced</w:t>
      </w:r>
      <w:r w:rsidR="00DB2E69" w:rsidRPr="00822A99">
        <w:rPr>
          <w:lang w:eastAsia="ja-JP"/>
        </w:rPr>
        <w:t xml:space="preserve"> </w:t>
      </w:r>
      <w:r w:rsidR="009F3AF5" w:rsidRPr="00822A99">
        <w:rPr>
          <w:rFonts w:hint="eastAsia"/>
          <w:lang w:eastAsia="ja-JP"/>
        </w:rPr>
        <w:t>from CO</w:t>
      </w:r>
      <w:r w:rsidR="009F3AF5" w:rsidRPr="00822A99">
        <w:rPr>
          <w:rFonts w:hint="eastAsia"/>
          <w:vertAlign w:val="subscript"/>
          <w:lang w:eastAsia="ja-JP"/>
        </w:rPr>
        <w:t>2</w:t>
      </w:r>
      <w:r w:rsidR="009F3AF5" w:rsidRPr="00822A99">
        <w:rPr>
          <w:rFonts w:hint="eastAsia"/>
          <w:lang w:eastAsia="ja-JP"/>
        </w:rPr>
        <w:t xml:space="preserve"> reduction</w:t>
      </w:r>
      <w:r w:rsidR="00DB2E69" w:rsidRPr="00822A99">
        <w:rPr>
          <w:lang w:eastAsia="ja-JP"/>
        </w:rPr>
        <w:t xml:space="preserve"> and the H* </w:t>
      </w:r>
      <w:r w:rsidR="00B22F5C" w:rsidRPr="00822A99">
        <w:rPr>
          <w:lang w:eastAsia="ja-JP"/>
        </w:rPr>
        <w:t xml:space="preserve">species </w:t>
      </w:r>
      <w:r w:rsidR="00DB2E69" w:rsidRPr="00822A99">
        <w:rPr>
          <w:lang w:eastAsia="ja-JP"/>
        </w:rPr>
        <w:t xml:space="preserve">produced from </w:t>
      </w:r>
      <w:r w:rsidR="009F3AF5" w:rsidRPr="00822A99">
        <w:rPr>
          <w:rFonts w:hint="eastAsia"/>
          <w:lang w:eastAsia="ja-JP"/>
        </w:rPr>
        <w:t>CH</w:t>
      </w:r>
      <w:r w:rsidR="009F3AF5" w:rsidRPr="00822A99">
        <w:rPr>
          <w:rFonts w:hint="eastAsia"/>
          <w:vertAlign w:val="subscript"/>
          <w:lang w:eastAsia="ja-JP"/>
        </w:rPr>
        <w:t>4</w:t>
      </w:r>
      <w:r w:rsidR="00DB2E69" w:rsidRPr="00822A99">
        <w:rPr>
          <w:lang w:eastAsia="ja-JP"/>
        </w:rPr>
        <w:t xml:space="preserve"> </w:t>
      </w:r>
      <w:r w:rsidR="009F3AF5" w:rsidRPr="00822A99">
        <w:rPr>
          <w:rFonts w:hint="eastAsia"/>
          <w:lang w:eastAsia="ja-JP"/>
        </w:rPr>
        <w:t>oxida</w:t>
      </w:r>
      <w:r w:rsidR="00DB2E69" w:rsidRPr="00822A99">
        <w:rPr>
          <w:lang w:eastAsia="ja-JP"/>
        </w:rPr>
        <w:t>tion.</w:t>
      </w:r>
      <w:bookmarkEnd w:id="3"/>
    </w:p>
    <w:p w14:paraId="09B5D58A" w14:textId="6DB8E981" w:rsidR="0007077A" w:rsidRPr="00BF4792" w:rsidRDefault="001C3E80" w:rsidP="005E3217">
      <w:pPr>
        <w:pStyle w:val="RSCB02ArticleText"/>
        <w:rPr>
          <w:lang w:eastAsia="ja-JP"/>
        </w:rPr>
      </w:pPr>
      <w:r w:rsidRPr="00822A99">
        <w:rPr>
          <w:lang w:eastAsia="ja-JP"/>
        </w:rPr>
        <w:tab/>
      </w:r>
      <w:r w:rsidR="0072132F" w:rsidRPr="00822A99">
        <w:rPr>
          <w:lang w:eastAsia="ja-JP"/>
        </w:rPr>
        <w:t>T</w:t>
      </w:r>
      <w:r w:rsidRPr="00822A99">
        <w:rPr>
          <w:lang w:eastAsia="ja-JP"/>
        </w:rPr>
        <w:t>he Rh/STO catalyst under UV light</w:t>
      </w:r>
      <w:r w:rsidRPr="00BF4792">
        <w:rPr>
          <w:lang w:eastAsia="ja-JP"/>
        </w:rPr>
        <w:t xml:space="preserve"> irradiation demonstrated sustained syngas production with an H</w:t>
      </w:r>
      <w:r w:rsidRPr="00BF4792">
        <w:rPr>
          <w:vertAlign w:val="subscript"/>
          <w:lang w:eastAsia="ja-JP"/>
        </w:rPr>
        <w:t>2</w:t>
      </w:r>
      <w:r w:rsidRPr="00BF4792">
        <w:rPr>
          <w:lang w:eastAsia="ja-JP"/>
        </w:rPr>
        <w:t xml:space="preserve">/CO ratio near unity, independent of the reactant gas composition. The </w:t>
      </w:r>
      <w:r w:rsidRPr="00BF4792">
        <w:rPr>
          <w:iCs/>
          <w:lang w:eastAsia="ja-JP"/>
        </w:rPr>
        <w:t xml:space="preserve">photoexcited electron-hole pairs balanced </w:t>
      </w:r>
      <w:r w:rsidRPr="00BF4792">
        <w:rPr>
          <w:rFonts w:ascii="Calibri" w:eastAsia="ＭＳ 明朝" w:hAnsi="Calibri"/>
          <w:iCs/>
          <w:lang w:eastAsia="ja-JP"/>
        </w:rPr>
        <w:t>the oxidation and reduction reactions</w:t>
      </w:r>
      <w:r w:rsidRPr="00BF4792">
        <w:rPr>
          <w:iCs/>
          <w:lang w:eastAsia="ja-JP"/>
        </w:rPr>
        <w:t xml:space="preserve"> and </w:t>
      </w:r>
      <w:r w:rsidR="00FA5339">
        <w:rPr>
          <w:iCs/>
          <w:lang w:eastAsia="ja-JP"/>
        </w:rPr>
        <w:t>achieved</w:t>
      </w:r>
      <w:r w:rsidRPr="00BF4792">
        <w:rPr>
          <w:iCs/>
          <w:lang w:eastAsia="ja-JP"/>
        </w:rPr>
        <w:t xml:space="preserve"> the stoichiometric DRM reaction. In addition to stable syngas production at a constant</w:t>
      </w:r>
      <w:r w:rsidRPr="00BF4792">
        <w:rPr>
          <w:lang w:eastAsia="ja-JP"/>
        </w:rPr>
        <w:t xml:space="preserve"> H</w:t>
      </w:r>
      <w:r w:rsidRPr="00BF4792">
        <w:rPr>
          <w:vertAlign w:val="subscript"/>
          <w:lang w:eastAsia="ja-JP"/>
        </w:rPr>
        <w:t>2</w:t>
      </w:r>
      <w:r w:rsidRPr="00BF4792">
        <w:rPr>
          <w:lang w:eastAsia="ja-JP"/>
        </w:rPr>
        <w:t xml:space="preserve">/CO ratio, the photo-induced system has the advantage </w:t>
      </w:r>
      <w:r w:rsidR="00536EDC" w:rsidRPr="00BF4792">
        <w:rPr>
          <w:lang w:eastAsia="ja-JP"/>
        </w:rPr>
        <w:t>of suppressing</w:t>
      </w:r>
      <w:r w:rsidRPr="00BF4792">
        <w:rPr>
          <w:lang w:eastAsia="ja-JP"/>
        </w:rPr>
        <w:t xml:space="preserve"> the RWGS and </w:t>
      </w:r>
      <w:r w:rsidR="00076C5E">
        <w:rPr>
          <w:rFonts w:hint="eastAsia"/>
          <w:lang w:eastAsia="ja-JP"/>
        </w:rPr>
        <w:t>coking</w:t>
      </w:r>
      <w:r w:rsidRPr="00BF4792">
        <w:rPr>
          <w:rFonts w:ascii="Calibri" w:eastAsia="ＭＳ 明朝" w:hAnsi="Calibri"/>
          <w:lang w:eastAsia="ja-JP"/>
        </w:rPr>
        <w:t xml:space="preserve">, </w:t>
      </w:r>
      <w:r w:rsidRPr="00BF4792">
        <w:rPr>
          <w:lang w:eastAsia="ja-JP"/>
        </w:rPr>
        <w:t>even under</w:t>
      </w:r>
      <w:r w:rsidR="003F5F79">
        <w:rPr>
          <w:lang w:eastAsia="ja-JP"/>
        </w:rPr>
        <w:t xml:space="preserve"> excess</w:t>
      </w:r>
      <w:r w:rsidRPr="00BF4792">
        <w:rPr>
          <w:lang w:eastAsia="ja-JP"/>
        </w:rPr>
        <w:t xml:space="preserve"> CO</w:t>
      </w:r>
      <w:r w:rsidRPr="00BF4792">
        <w:rPr>
          <w:vertAlign w:val="subscript"/>
          <w:lang w:eastAsia="ja-JP"/>
        </w:rPr>
        <w:t>2</w:t>
      </w:r>
      <w:r w:rsidRPr="00BF4792">
        <w:rPr>
          <w:lang w:eastAsia="ja-JP"/>
        </w:rPr>
        <w:t xml:space="preserve"> and CH</w:t>
      </w:r>
      <w:r w:rsidRPr="00BF4792">
        <w:rPr>
          <w:vertAlign w:val="subscript"/>
          <w:lang w:eastAsia="ja-JP"/>
        </w:rPr>
        <w:t>4</w:t>
      </w:r>
      <w:r w:rsidRPr="00BF4792">
        <w:rPr>
          <w:lang w:eastAsia="ja-JP"/>
        </w:rPr>
        <w:t xml:space="preserve"> </w:t>
      </w:r>
      <w:r w:rsidR="00536EDC" w:rsidRPr="00BF4792">
        <w:rPr>
          <w:lang w:eastAsia="ja-JP"/>
        </w:rPr>
        <w:t>conditi</w:t>
      </w:r>
      <w:r w:rsidR="00536EDC" w:rsidRPr="00E704DF">
        <w:rPr>
          <w:rFonts w:cstheme="minorHAnsi"/>
          <w:lang w:eastAsia="ja-JP"/>
        </w:rPr>
        <w:t>ons</w:t>
      </w:r>
      <w:r w:rsidRPr="00E704DF">
        <w:rPr>
          <w:rFonts w:cstheme="minorHAnsi"/>
          <w:lang w:eastAsia="ja-JP"/>
        </w:rPr>
        <w:t xml:space="preserve">. </w:t>
      </w:r>
      <w:r w:rsidR="003F5F79" w:rsidRPr="00E704DF">
        <w:rPr>
          <w:rFonts w:cstheme="minorHAnsi"/>
          <w:lang w:eastAsia="ja-JP"/>
        </w:rPr>
        <w:t>These</w:t>
      </w:r>
      <w:r w:rsidRPr="00E704DF">
        <w:rPr>
          <w:rFonts w:cstheme="minorHAnsi"/>
          <w:lang w:eastAsia="ja-JP"/>
        </w:rPr>
        <w:t xml:space="preserve"> findings contribute to </w:t>
      </w:r>
      <w:r w:rsidRPr="00E704DF">
        <w:rPr>
          <w:rFonts w:eastAsia="ＭＳ 明朝" w:cstheme="minorHAnsi"/>
          <w:lang w:eastAsia="ja-JP"/>
        </w:rPr>
        <w:t xml:space="preserve">the </w:t>
      </w:r>
      <w:r w:rsidR="003A3E3F" w:rsidRPr="00E704DF">
        <w:rPr>
          <w:rFonts w:cstheme="minorHAnsi"/>
          <w:lang w:eastAsia="ja-JP"/>
        </w:rPr>
        <w:t>understanding</w:t>
      </w:r>
      <w:r w:rsidRPr="00E704DF">
        <w:rPr>
          <w:rFonts w:cstheme="minorHAnsi"/>
          <w:lang w:eastAsia="ja-JP"/>
        </w:rPr>
        <w:t xml:space="preserve"> </w:t>
      </w:r>
      <w:r w:rsidRPr="00E704DF">
        <w:rPr>
          <w:rFonts w:eastAsia="ＭＳ 明朝" w:cstheme="minorHAnsi"/>
          <w:lang w:eastAsia="ja-JP"/>
        </w:rPr>
        <w:t xml:space="preserve">of the effect of </w:t>
      </w:r>
      <w:r w:rsidR="00665FFE" w:rsidRPr="00E704DF">
        <w:rPr>
          <w:rFonts w:cstheme="minorHAnsi"/>
          <w:lang w:eastAsia="ja-JP"/>
        </w:rPr>
        <w:t>photoirradiation on</w:t>
      </w:r>
      <w:r w:rsidRPr="00E704DF">
        <w:rPr>
          <w:rFonts w:cstheme="minorHAnsi"/>
          <w:lang w:eastAsia="ja-JP"/>
        </w:rPr>
        <w:t xml:space="preserve"> catalytic reactions and suggest that nonthermal effects are dominant in metal-nanoparticle-modified semiconductor systems.</w:t>
      </w:r>
      <w:r w:rsidR="007C1052" w:rsidRPr="00E704DF">
        <w:rPr>
          <w:rFonts w:cstheme="minorHAnsi"/>
          <w:lang w:eastAsia="ja-JP"/>
        </w:rPr>
        <w:t xml:space="preserve"> </w:t>
      </w:r>
      <w:r w:rsidR="00895D39" w:rsidRPr="00E704DF">
        <w:rPr>
          <w:rFonts w:cstheme="minorHAnsi"/>
          <w:lang w:eastAsia="ja-JP"/>
        </w:rPr>
        <w:t>The</w:t>
      </w:r>
      <w:r w:rsidR="00FD0731" w:rsidRPr="00E704DF">
        <w:rPr>
          <w:rFonts w:cstheme="minorHAnsi"/>
          <w:lang w:eastAsia="ja-JP"/>
        </w:rPr>
        <w:t>y</w:t>
      </w:r>
      <w:r w:rsidR="007C1052" w:rsidRPr="00E704DF">
        <w:rPr>
          <w:rFonts w:cstheme="minorHAnsi"/>
          <w:lang w:eastAsia="ja-JP"/>
        </w:rPr>
        <w:t xml:space="preserve"> are not</w:t>
      </w:r>
      <w:r w:rsidR="004436F5" w:rsidRPr="00E704DF">
        <w:rPr>
          <w:rFonts w:cstheme="minorHAnsi"/>
          <w:lang w:eastAsia="ja-JP"/>
        </w:rPr>
        <w:t xml:space="preserve"> expected to be</w:t>
      </w:r>
      <w:r w:rsidR="007C1052" w:rsidRPr="00E704DF">
        <w:rPr>
          <w:rFonts w:cstheme="minorHAnsi"/>
          <w:lang w:eastAsia="ja-JP"/>
        </w:rPr>
        <w:t xml:space="preserve"> limited to spec</w:t>
      </w:r>
      <w:r w:rsidR="007C1052" w:rsidRPr="00F01C13">
        <w:rPr>
          <w:rFonts w:cstheme="minorHAnsi"/>
          <w:lang w:eastAsia="ja-JP"/>
        </w:rPr>
        <w:t xml:space="preserve">ific </w:t>
      </w:r>
      <w:r w:rsidR="00F959BF" w:rsidRPr="00F01C13">
        <w:rPr>
          <w:rFonts w:cstheme="minorHAnsi" w:hint="eastAsia"/>
          <w:lang w:eastAsia="ja-JP"/>
        </w:rPr>
        <w:t>Rh/</w:t>
      </w:r>
      <w:r w:rsidR="007C1052" w:rsidRPr="00F01C13">
        <w:rPr>
          <w:rFonts w:cstheme="minorHAnsi"/>
          <w:lang w:eastAsia="ja-JP"/>
        </w:rPr>
        <w:t>STO catalyst</w:t>
      </w:r>
      <w:r w:rsidRPr="00F01C13">
        <w:rPr>
          <w:rFonts w:eastAsia="ＭＳ 明朝" w:cstheme="minorHAnsi"/>
          <w:lang w:eastAsia="ja-JP"/>
        </w:rPr>
        <w:t xml:space="preserve">s or </w:t>
      </w:r>
      <w:r w:rsidR="007C1052" w:rsidRPr="00F01C13">
        <w:rPr>
          <w:rFonts w:cstheme="minorHAnsi"/>
          <w:lang w:eastAsia="ja-JP"/>
        </w:rPr>
        <w:t>specific DRM reaction</w:t>
      </w:r>
      <w:r w:rsidRPr="00F01C13">
        <w:rPr>
          <w:rFonts w:eastAsia="ＭＳ 明朝" w:cstheme="minorHAnsi"/>
          <w:lang w:eastAsia="ja-JP"/>
        </w:rPr>
        <w:t>s</w:t>
      </w:r>
      <w:r w:rsidR="007C1052" w:rsidRPr="00F01C13">
        <w:rPr>
          <w:rFonts w:cstheme="minorHAnsi"/>
          <w:lang w:eastAsia="ja-JP"/>
        </w:rPr>
        <w:t xml:space="preserve"> but </w:t>
      </w:r>
      <w:r w:rsidR="003733AD" w:rsidRPr="00F01C13">
        <w:rPr>
          <w:rFonts w:cstheme="minorHAnsi"/>
          <w:lang w:eastAsia="ja-JP"/>
        </w:rPr>
        <w:t>can</w:t>
      </w:r>
      <w:r w:rsidR="002E43E9" w:rsidRPr="00F01C13">
        <w:rPr>
          <w:rFonts w:cstheme="minorHAnsi"/>
          <w:lang w:eastAsia="ja-JP"/>
        </w:rPr>
        <w:t xml:space="preserve"> </w:t>
      </w:r>
      <w:r w:rsidRPr="00F01C13">
        <w:rPr>
          <w:rFonts w:eastAsia="ＭＳ 明朝" w:cstheme="minorHAnsi"/>
          <w:lang w:eastAsia="ja-JP"/>
        </w:rPr>
        <w:t xml:space="preserve">be </w:t>
      </w:r>
      <w:r w:rsidR="003733AD" w:rsidRPr="00F01C13">
        <w:rPr>
          <w:rFonts w:cstheme="minorHAnsi"/>
          <w:lang w:eastAsia="ja-JP"/>
        </w:rPr>
        <w:t>appl</w:t>
      </w:r>
      <w:r w:rsidR="003733AD" w:rsidRPr="00E704DF">
        <w:rPr>
          <w:rFonts w:cstheme="minorHAnsi"/>
          <w:lang w:eastAsia="ja-JP"/>
        </w:rPr>
        <w:t>ied</w:t>
      </w:r>
      <w:r w:rsidR="007C1052" w:rsidRPr="00E704DF">
        <w:rPr>
          <w:rFonts w:cstheme="minorHAnsi"/>
          <w:lang w:eastAsia="ja-JP"/>
        </w:rPr>
        <w:t xml:space="preserve"> </w:t>
      </w:r>
      <w:r w:rsidR="007849C7" w:rsidRPr="00E704DF">
        <w:rPr>
          <w:rFonts w:cstheme="minorHAnsi"/>
          <w:lang w:eastAsia="ja-JP"/>
        </w:rPr>
        <w:t>to</w:t>
      </w:r>
      <w:r w:rsidR="007C1052" w:rsidRPr="00E704DF">
        <w:rPr>
          <w:rFonts w:cstheme="minorHAnsi"/>
          <w:lang w:eastAsia="ja-JP"/>
        </w:rPr>
        <w:t xml:space="preserve"> various </w:t>
      </w:r>
      <w:r w:rsidR="00112C4C" w:rsidRPr="00E704DF">
        <w:rPr>
          <w:rFonts w:cstheme="minorHAnsi"/>
          <w:lang w:eastAsia="ja-JP"/>
        </w:rPr>
        <w:t>photo-</w:t>
      </w:r>
      <w:r w:rsidR="00EF7CF5" w:rsidRPr="00E704DF">
        <w:rPr>
          <w:rFonts w:cstheme="minorHAnsi"/>
          <w:lang w:eastAsia="ja-JP"/>
        </w:rPr>
        <w:t>induc</w:t>
      </w:r>
      <w:r w:rsidR="00112C4C" w:rsidRPr="00E704DF">
        <w:rPr>
          <w:rFonts w:cstheme="minorHAnsi"/>
          <w:lang w:eastAsia="ja-JP"/>
        </w:rPr>
        <w:t>ed reaction systems</w:t>
      </w:r>
      <w:r w:rsidR="007C1052" w:rsidRPr="00E704DF">
        <w:rPr>
          <w:rFonts w:cstheme="minorHAnsi"/>
          <w:lang w:eastAsia="ja-JP"/>
        </w:rPr>
        <w:t>.</w:t>
      </w:r>
    </w:p>
    <w:p w14:paraId="6E33C0D4" w14:textId="4B8482DB" w:rsidR="002C5E9B" w:rsidRPr="00BF4792" w:rsidRDefault="001C3E80" w:rsidP="005E3217">
      <w:pPr>
        <w:pStyle w:val="RSCB02ArticleText"/>
        <w:rPr>
          <w:rFonts w:cs="Times"/>
          <w:lang w:eastAsia="ja-JP"/>
        </w:rPr>
      </w:pPr>
      <w:r w:rsidRPr="00BF4792">
        <w:rPr>
          <w:rFonts w:cs="Times"/>
          <w:lang w:eastAsia="ja-JP"/>
        </w:rPr>
        <w:tab/>
      </w:r>
      <w:r w:rsidR="0007077A" w:rsidRPr="00BF4792">
        <w:rPr>
          <w:rFonts w:cs="Times"/>
          <w:lang w:eastAsia="ja-JP"/>
        </w:rPr>
        <w:t xml:space="preserve">This </w:t>
      </w:r>
      <w:r w:rsidR="004436F5">
        <w:rPr>
          <w:rFonts w:cs="Times"/>
          <w:lang w:eastAsia="ja-JP"/>
        </w:rPr>
        <w:t>study</w:t>
      </w:r>
      <w:r w:rsidR="0007077A" w:rsidRPr="00BF4792">
        <w:rPr>
          <w:rFonts w:cs="Times"/>
          <w:lang w:eastAsia="ja-JP"/>
        </w:rPr>
        <w:t xml:space="preserve"> was partly funded by JSPS KAKENHI (grant no</w:t>
      </w:r>
      <w:r w:rsidRPr="00BF4792">
        <w:rPr>
          <w:rFonts w:ascii="Calibri" w:eastAsia="ＭＳ 明朝" w:hAnsi="Calibri" w:cs="Times"/>
          <w:lang w:eastAsia="ja-JP"/>
        </w:rPr>
        <w:t>s. 23H02042,</w:t>
      </w:r>
      <w:r w:rsidR="00E10576" w:rsidRPr="00BF4792">
        <w:rPr>
          <w:rFonts w:cs="Times"/>
          <w:lang w:eastAsia="ja-JP"/>
        </w:rPr>
        <w:t xml:space="preserve"> 23K26735, and</w:t>
      </w:r>
      <w:r w:rsidR="0007077A" w:rsidRPr="00BF4792">
        <w:rPr>
          <w:rFonts w:cs="Times"/>
          <w:lang w:eastAsia="ja-JP"/>
        </w:rPr>
        <w:t xml:space="preserve"> 23K17953) and </w:t>
      </w:r>
      <w:r w:rsidRPr="00BF4792">
        <w:rPr>
          <w:rFonts w:ascii="Calibri" w:eastAsia="ＭＳ 明朝" w:hAnsi="Calibri" w:cs="Times"/>
          <w:lang w:eastAsia="ja-JP"/>
        </w:rPr>
        <w:t>the JFE Engineering Corporation</w:t>
      </w:r>
      <w:r w:rsidR="00906C24" w:rsidRPr="00BF4792">
        <w:rPr>
          <w:rFonts w:cs="Times"/>
          <w:lang w:eastAsia="ja-JP"/>
        </w:rPr>
        <w:t xml:space="preserve">. One of the authors, </w:t>
      </w:r>
      <w:proofErr w:type="spellStart"/>
      <w:r w:rsidR="00906C24" w:rsidRPr="00BF4792">
        <w:rPr>
          <w:rFonts w:cs="Times"/>
          <w:lang w:eastAsia="ja-JP"/>
        </w:rPr>
        <w:t>Dr.</w:t>
      </w:r>
      <w:proofErr w:type="spellEnd"/>
      <w:r w:rsidR="00906C24" w:rsidRPr="00BF4792">
        <w:rPr>
          <w:rFonts w:cs="Times"/>
          <w:lang w:eastAsia="ja-JP"/>
        </w:rPr>
        <w:t xml:space="preserve"> Ayako Hashimoto</w:t>
      </w:r>
      <w:r w:rsidR="004436F5">
        <w:rPr>
          <w:rFonts w:cs="Times"/>
          <w:lang w:eastAsia="ja-JP"/>
        </w:rPr>
        <w:t>,</w:t>
      </w:r>
      <w:r w:rsidR="00906C24" w:rsidRPr="00BF4792">
        <w:rPr>
          <w:rFonts w:cs="Times"/>
          <w:lang w:eastAsia="ja-JP"/>
        </w:rPr>
        <w:t xml:space="preserve"> appreciates</w:t>
      </w:r>
      <w:r w:rsidR="0054321B" w:rsidRPr="00BF4792">
        <w:rPr>
          <w:rFonts w:cs="Times"/>
          <w:lang w:eastAsia="ja-JP"/>
        </w:rPr>
        <w:t xml:space="preserve"> ATLA </w:t>
      </w:r>
      <w:r w:rsidR="0054321B" w:rsidRPr="00BF4792">
        <w:t>Innovative Science and Technology Initiative</w:t>
      </w:r>
      <w:r w:rsidR="0054321B" w:rsidRPr="00BF4792">
        <w:rPr>
          <w:rFonts w:cstheme="minorHAnsi"/>
        </w:rPr>
        <w:t xml:space="preserve"> for Security</w:t>
      </w:r>
      <w:r w:rsidR="0054321B" w:rsidRPr="00BF4792">
        <w:rPr>
          <w:rFonts w:cstheme="minorHAnsi"/>
          <w:lang w:eastAsia="ja-JP"/>
        </w:rPr>
        <w:t xml:space="preserve"> (gra</w:t>
      </w:r>
      <w:r w:rsidR="0054321B" w:rsidRPr="00BF4792">
        <w:rPr>
          <w:rFonts w:cstheme="minorHAnsi"/>
        </w:rPr>
        <w:t xml:space="preserve">nt </w:t>
      </w:r>
      <w:r w:rsidR="0054321B" w:rsidRPr="00BF4792">
        <w:rPr>
          <w:rFonts w:cstheme="minorHAnsi"/>
          <w:lang w:eastAsia="ja-JP"/>
        </w:rPr>
        <w:t>no.</w:t>
      </w:r>
      <w:r w:rsidR="0054321B" w:rsidRPr="00BF4792">
        <w:rPr>
          <w:rFonts w:cstheme="minorHAnsi"/>
        </w:rPr>
        <w:t xml:space="preserve"> JPJ004596</w:t>
      </w:r>
      <w:r w:rsidR="0054321B" w:rsidRPr="00BF4792">
        <w:rPr>
          <w:rFonts w:cstheme="minorHAnsi"/>
          <w:lang w:eastAsia="ja-JP"/>
        </w:rPr>
        <w:t>)</w:t>
      </w:r>
      <w:r w:rsidR="0054321B" w:rsidRPr="00BF4792">
        <w:rPr>
          <w:rFonts w:cs="Times"/>
          <w:lang w:eastAsia="ja-JP"/>
        </w:rPr>
        <w:t>.</w:t>
      </w:r>
      <w:r w:rsidR="0007077A" w:rsidRPr="00BF4792">
        <w:rPr>
          <w:rFonts w:cs="Times"/>
          <w:lang w:eastAsia="ja-JP"/>
        </w:rPr>
        <w:t xml:space="preserve"> We also thank </w:t>
      </w:r>
      <w:proofErr w:type="spellStart"/>
      <w:r w:rsidR="0007077A" w:rsidRPr="00BF4792">
        <w:rPr>
          <w:rFonts w:cs="Times"/>
          <w:lang w:eastAsia="ja-JP"/>
        </w:rPr>
        <w:t>Editage</w:t>
      </w:r>
      <w:proofErr w:type="spellEnd"/>
      <w:r w:rsidR="0007077A" w:rsidRPr="00BF4792">
        <w:rPr>
          <w:rFonts w:cs="Times"/>
          <w:lang w:eastAsia="ja-JP"/>
        </w:rPr>
        <w:t xml:space="preserve"> (</w:t>
      </w:r>
      <w:hyperlink r:id="rId34" w:history="1">
        <w:r w:rsidR="0007077A" w:rsidRPr="00BF4792">
          <w:rPr>
            <w:rStyle w:val="ab"/>
            <w:rFonts w:cs="Times"/>
            <w:lang w:eastAsia="ja-JP"/>
          </w:rPr>
          <w:t>http://www.editage.com</w:t>
        </w:r>
      </w:hyperlink>
      <w:r w:rsidR="0007077A" w:rsidRPr="00BF4792">
        <w:rPr>
          <w:rFonts w:cs="Times"/>
          <w:lang w:eastAsia="ja-JP"/>
        </w:rPr>
        <w:t xml:space="preserve">) for </w:t>
      </w:r>
      <w:r w:rsidRPr="00BF4792">
        <w:rPr>
          <w:rFonts w:ascii="Calibri" w:eastAsia="ＭＳ 明朝" w:hAnsi="Calibri" w:cs="Times"/>
          <w:lang w:eastAsia="ja-JP"/>
        </w:rPr>
        <w:t>the English language editing.</w:t>
      </w:r>
    </w:p>
    <w:p w14:paraId="104ECBC1" w14:textId="6B058D9D" w:rsidR="0001331D" w:rsidRPr="00BF4792" w:rsidRDefault="001C3E80" w:rsidP="00584D2B">
      <w:pPr>
        <w:pStyle w:val="RSCB04AHeadingSection"/>
        <w:rPr>
          <w:lang w:eastAsia="ja-JP"/>
        </w:rPr>
      </w:pPr>
      <w:r w:rsidRPr="00BF4792">
        <w:t>Conflict</w:t>
      </w:r>
      <w:r w:rsidR="00476602" w:rsidRPr="00BF4792">
        <w:t>s</w:t>
      </w:r>
      <w:r w:rsidRPr="00BF4792">
        <w:t xml:space="preserve"> of interest</w:t>
      </w:r>
    </w:p>
    <w:p w14:paraId="5C889BF8" w14:textId="762FD2A3" w:rsidR="004A585A" w:rsidRDefault="001C3E80" w:rsidP="00CC256C">
      <w:pPr>
        <w:pStyle w:val="RSCB02ArticleText"/>
      </w:pPr>
      <w:r w:rsidRPr="00BF4792">
        <w:t>There are no conflicts to declare.</w:t>
      </w:r>
    </w:p>
    <w:p w14:paraId="6BABFDAD" w14:textId="56787130" w:rsidR="0001331D" w:rsidRPr="00BF4792" w:rsidRDefault="0001331D" w:rsidP="0001331D">
      <w:pPr>
        <w:pStyle w:val="RSCB04AHeadingSection"/>
        <w:rPr>
          <w:lang w:eastAsia="ja-JP"/>
        </w:rPr>
      </w:pPr>
      <w:r>
        <w:rPr>
          <w:rFonts w:hint="eastAsia"/>
          <w:lang w:eastAsia="ja-JP"/>
        </w:rPr>
        <w:t>Data availability</w:t>
      </w:r>
    </w:p>
    <w:p w14:paraId="4C94FCC8" w14:textId="25F9BEC7" w:rsidR="008513CA" w:rsidRDefault="00F541F4" w:rsidP="00CC256C">
      <w:pPr>
        <w:pStyle w:val="RSCB02ArticleText"/>
        <w:rPr>
          <w:lang w:eastAsia="ja-JP"/>
        </w:rPr>
      </w:pPr>
      <w:r>
        <w:rPr>
          <w:rFonts w:hint="eastAsia"/>
          <w:lang w:eastAsia="ja-JP"/>
        </w:rPr>
        <w:t>D</w:t>
      </w:r>
      <w:r w:rsidRPr="00F541F4">
        <w:rPr>
          <w:lang w:eastAsia="ja-JP"/>
        </w:rPr>
        <w:t xml:space="preserve">ata available within the article or its </w:t>
      </w:r>
      <w:proofErr w:type="gramStart"/>
      <w:r w:rsidRPr="00F541F4">
        <w:rPr>
          <w:lang w:eastAsia="ja-JP"/>
        </w:rPr>
        <w:t>ESI.†</w:t>
      </w:r>
      <w:proofErr w:type="gramEnd"/>
    </w:p>
    <w:p w14:paraId="5DCF91EE" w14:textId="77777777" w:rsidR="00D010E8" w:rsidRPr="00BF4792" w:rsidRDefault="001C3E80" w:rsidP="00CC256C">
      <w:pPr>
        <w:pStyle w:val="RSCB04AHeadingSection"/>
      </w:pPr>
      <w:r w:rsidRPr="00BF4792">
        <w:t>Notes and references</w:t>
      </w:r>
    </w:p>
    <w:p w14:paraId="0E2DCD25" w14:textId="77777777" w:rsidR="00F455EE" w:rsidRPr="00F455EE" w:rsidRDefault="001C3E80" w:rsidP="00F455EE">
      <w:pPr>
        <w:pStyle w:val="af6"/>
        <w:rPr>
          <w:rFonts w:ascii="Calibri" w:hAnsi="Calibri" w:cs="Calibri"/>
          <w:sz w:val="18"/>
        </w:rPr>
      </w:pPr>
      <w:r w:rsidRPr="00BF4792">
        <w:rPr>
          <w:lang w:eastAsia="ja-JP"/>
        </w:rPr>
        <w:fldChar w:fldCharType="begin"/>
      </w:r>
      <w:r w:rsidR="00F455EE">
        <w:rPr>
          <w:lang w:eastAsia="ja-JP"/>
        </w:rPr>
        <w:instrText xml:space="preserve"> ADDIN ZOTERO_BIBL {"uncited":[],"omitted":[],"custom":[]} CSL_BIBLIOGRAPHY </w:instrText>
      </w:r>
      <w:r w:rsidRPr="00BF4792">
        <w:rPr>
          <w:lang w:eastAsia="ja-JP"/>
        </w:rPr>
        <w:fldChar w:fldCharType="separate"/>
      </w:r>
      <w:r w:rsidR="00F455EE" w:rsidRPr="00F455EE">
        <w:rPr>
          <w:rFonts w:ascii="Calibri" w:hAnsi="Calibri" w:cs="Calibri"/>
          <w:sz w:val="18"/>
        </w:rPr>
        <w:t>1</w:t>
      </w:r>
      <w:r w:rsidR="00F455EE" w:rsidRPr="00F455EE">
        <w:rPr>
          <w:rFonts w:ascii="Calibri" w:hAnsi="Calibri" w:cs="Calibri"/>
          <w:sz w:val="18"/>
        </w:rPr>
        <w:tab/>
        <w:t xml:space="preserve">S. R. Foit, I. C. Vinke, L. G. J. de Haart and R.-A. Eichel, </w:t>
      </w:r>
      <w:r w:rsidR="00F455EE" w:rsidRPr="00F455EE">
        <w:rPr>
          <w:rFonts w:ascii="Calibri" w:hAnsi="Calibri" w:cs="Calibri"/>
          <w:i/>
          <w:iCs/>
          <w:sz w:val="18"/>
        </w:rPr>
        <w:t>Angew. Chem. Int. Ed.</w:t>
      </w:r>
      <w:r w:rsidR="00F455EE" w:rsidRPr="00F455EE">
        <w:rPr>
          <w:rFonts w:ascii="Calibri" w:hAnsi="Calibri" w:cs="Calibri"/>
          <w:sz w:val="18"/>
        </w:rPr>
        <w:t xml:space="preserve">, 2017, </w:t>
      </w:r>
      <w:r w:rsidR="00F455EE" w:rsidRPr="00F455EE">
        <w:rPr>
          <w:rFonts w:ascii="Calibri" w:hAnsi="Calibri" w:cs="Calibri"/>
          <w:b/>
          <w:bCs/>
          <w:sz w:val="18"/>
        </w:rPr>
        <w:t>56</w:t>
      </w:r>
      <w:r w:rsidR="00F455EE" w:rsidRPr="00F455EE">
        <w:rPr>
          <w:rFonts w:ascii="Calibri" w:hAnsi="Calibri" w:cs="Calibri"/>
          <w:sz w:val="18"/>
        </w:rPr>
        <w:t>, 5402–5411.</w:t>
      </w:r>
    </w:p>
    <w:p w14:paraId="0E23B3B9" w14:textId="77777777" w:rsidR="00F455EE" w:rsidRPr="00F455EE" w:rsidRDefault="00F455EE" w:rsidP="00F455EE">
      <w:pPr>
        <w:pStyle w:val="af6"/>
        <w:rPr>
          <w:rFonts w:ascii="Calibri" w:hAnsi="Calibri" w:cs="Calibri"/>
          <w:sz w:val="18"/>
        </w:rPr>
      </w:pPr>
      <w:r w:rsidRPr="00F455EE">
        <w:rPr>
          <w:rFonts w:ascii="Calibri" w:hAnsi="Calibri" w:cs="Calibri"/>
          <w:sz w:val="18"/>
        </w:rPr>
        <w:t>2</w:t>
      </w:r>
      <w:r w:rsidRPr="00F455EE">
        <w:rPr>
          <w:rFonts w:ascii="Calibri" w:hAnsi="Calibri" w:cs="Calibri"/>
          <w:sz w:val="18"/>
        </w:rPr>
        <w:tab/>
        <w:t xml:space="preserve">R. Franke, D. Selent and A. Börner, </w:t>
      </w:r>
      <w:r w:rsidRPr="00F455EE">
        <w:rPr>
          <w:rFonts w:ascii="Calibri" w:hAnsi="Calibri" w:cs="Calibri"/>
          <w:i/>
          <w:iCs/>
          <w:sz w:val="18"/>
        </w:rPr>
        <w:t>Chem. Rev.</w:t>
      </w:r>
      <w:r w:rsidRPr="00F455EE">
        <w:rPr>
          <w:rFonts w:ascii="Calibri" w:hAnsi="Calibri" w:cs="Calibri"/>
          <w:sz w:val="18"/>
        </w:rPr>
        <w:t xml:space="preserve">, 2012, </w:t>
      </w:r>
      <w:r w:rsidRPr="00F455EE">
        <w:rPr>
          <w:rFonts w:ascii="Calibri" w:hAnsi="Calibri" w:cs="Calibri"/>
          <w:b/>
          <w:bCs/>
          <w:sz w:val="18"/>
        </w:rPr>
        <w:t>112</w:t>
      </w:r>
      <w:r w:rsidRPr="00F455EE">
        <w:rPr>
          <w:rFonts w:ascii="Calibri" w:hAnsi="Calibri" w:cs="Calibri"/>
          <w:sz w:val="18"/>
        </w:rPr>
        <w:t>, 5675–5732.</w:t>
      </w:r>
    </w:p>
    <w:p w14:paraId="0AB28B4A" w14:textId="77777777" w:rsidR="00F455EE" w:rsidRPr="00F455EE" w:rsidRDefault="00F455EE" w:rsidP="00F455EE">
      <w:pPr>
        <w:pStyle w:val="af6"/>
        <w:rPr>
          <w:rFonts w:ascii="Calibri" w:hAnsi="Calibri" w:cs="Calibri"/>
          <w:sz w:val="18"/>
        </w:rPr>
      </w:pPr>
      <w:r w:rsidRPr="00F455EE">
        <w:rPr>
          <w:rFonts w:ascii="Calibri" w:hAnsi="Calibri" w:cs="Calibri"/>
          <w:sz w:val="18"/>
        </w:rPr>
        <w:t>3</w:t>
      </w:r>
      <w:r w:rsidRPr="00F455EE">
        <w:rPr>
          <w:rFonts w:ascii="Calibri" w:hAnsi="Calibri" w:cs="Calibri"/>
          <w:sz w:val="18"/>
        </w:rPr>
        <w:tab/>
        <w:t xml:space="preserve">R.-Y. Chein and W.-Y. Fung, </w:t>
      </w:r>
      <w:r w:rsidRPr="00F455EE">
        <w:rPr>
          <w:rFonts w:ascii="Calibri" w:hAnsi="Calibri" w:cs="Calibri"/>
          <w:i/>
          <w:iCs/>
          <w:sz w:val="18"/>
        </w:rPr>
        <w:t>Int. J. Hydrog. Energy</w:t>
      </w:r>
      <w:r w:rsidRPr="00F455EE">
        <w:rPr>
          <w:rFonts w:ascii="Calibri" w:hAnsi="Calibri" w:cs="Calibri"/>
          <w:sz w:val="18"/>
        </w:rPr>
        <w:t xml:space="preserve">, 2019, </w:t>
      </w:r>
      <w:r w:rsidRPr="00F455EE">
        <w:rPr>
          <w:rFonts w:ascii="Calibri" w:hAnsi="Calibri" w:cs="Calibri"/>
          <w:b/>
          <w:bCs/>
          <w:sz w:val="18"/>
        </w:rPr>
        <w:t>44</w:t>
      </w:r>
      <w:r w:rsidRPr="00F455EE">
        <w:rPr>
          <w:rFonts w:ascii="Calibri" w:hAnsi="Calibri" w:cs="Calibri"/>
          <w:sz w:val="18"/>
        </w:rPr>
        <w:t>, 14303–14315.</w:t>
      </w:r>
    </w:p>
    <w:p w14:paraId="7E964981" w14:textId="77777777" w:rsidR="00F455EE" w:rsidRPr="00F455EE" w:rsidRDefault="00F455EE" w:rsidP="00F455EE">
      <w:pPr>
        <w:pStyle w:val="af6"/>
        <w:rPr>
          <w:rFonts w:ascii="Calibri" w:hAnsi="Calibri" w:cs="Calibri"/>
          <w:sz w:val="18"/>
        </w:rPr>
      </w:pPr>
      <w:r w:rsidRPr="00F455EE">
        <w:rPr>
          <w:rFonts w:ascii="Calibri" w:hAnsi="Calibri" w:cs="Calibri"/>
          <w:sz w:val="18"/>
        </w:rPr>
        <w:t>4</w:t>
      </w:r>
      <w:r w:rsidRPr="00F455EE">
        <w:rPr>
          <w:rFonts w:ascii="Calibri" w:hAnsi="Calibri" w:cs="Calibri"/>
          <w:sz w:val="18"/>
        </w:rPr>
        <w:tab/>
        <w:t xml:space="preserve">A. Serrano-Lotina and L. Daza, </w:t>
      </w:r>
      <w:r w:rsidRPr="00F455EE">
        <w:rPr>
          <w:rFonts w:ascii="Calibri" w:hAnsi="Calibri" w:cs="Calibri"/>
          <w:i/>
          <w:iCs/>
          <w:sz w:val="18"/>
        </w:rPr>
        <w:t>Int. J. Hydrog. Energy</w:t>
      </w:r>
      <w:r w:rsidRPr="00F455EE">
        <w:rPr>
          <w:rFonts w:ascii="Calibri" w:hAnsi="Calibri" w:cs="Calibri"/>
          <w:sz w:val="18"/>
        </w:rPr>
        <w:t xml:space="preserve">, 2014, </w:t>
      </w:r>
      <w:r w:rsidRPr="00F455EE">
        <w:rPr>
          <w:rFonts w:ascii="Calibri" w:hAnsi="Calibri" w:cs="Calibri"/>
          <w:b/>
          <w:bCs/>
          <w:sz w:val="18"/>
        </w:rPr>
        <w:t>39</w:t>
      </w:r>
      <w:r w:rsidRPr="00F455EE">
        <w:rPr>
          <w:rFonts w:ascii="Calibri" w:hAnsi="Calibri" w:cs="Calibri"/>
          <w:sz w:val="18"/>
        </w:rPr>
        <w:t>, 4089–4094.</w:t>
      </w:r>
    </w:p>
    <w:p w14:paraId="668EDFD5" w14:textId="77777777" w:rsidR="00F455EE" w:rsidRPr="00F455EE" w:rsidRDefault="00F455EE" w:rsidP="00F455EE">
      <w:pPr>
        <w:pStyle w:val="af6"/>
        <w:rPr>
          <w:rFonts w:ascii="Calibri" w:hAnsi="Calibri" w:cs="Calibri"/>
          <w:sz w:val="18"/>
        </w:rPr>
      </w:pPr>
      <w:r w:rsidRPr="00F455EE">
        <w:rPr>
          <w:rFonts w:ascii="Calibri" w:hAnsi="Calibri" w:cs="Calibri"/>
          <w:sz w:val="18"/>
        </w:rPr>
        <w:t>5</w:t>
      </w:r>
      <w:r w:rsidRPr="00F455EE">
        <w:rPr>
          <w:rFonts w:ascii="Calibri" w:hAnsi="Calibri" w:cs="Calibri"/>
          <w:sz w:val="18"/>
        </w:rPr>
        <w:tab/>
        <w:t xml:space="preserve">G. Moradi, F. Khezeli and H. Hemmati, </w:t>
      </w:r>
      <w:r w:rsidRPr="00F455EE">
        <w:rPr>
          <w:rFonts w:ascii="Calibri" w:hAnsi="Calibri" w:cs="Calibri"/>
          <w:i/>
          <w:iCs/>
          <w:sz w:val="18"/>
        </w:rPr>
        <w:t>J. Nat. Gas Sci. Eng.</w:t>
      </w:r>
      <w:r w:rsidRPr="00F455EE">
        <w:rPr>
          <w:rFonts w:ascii="Calibri" w:hAnsi="Calibri" w:cs="Calibri"/>
          <w:sz w:val="18"/>
        </w:rPr>
        <w:t xml:space="preserve">, 2016, </w:t>
      </w:r>
      <w:r w:rsidRPr="00F455EE">
        <w:rPr>
          <w:rFonts w:ascii="Calibri" w:hAnsi="Calibri" w:cs="Calibri"/>
          <w:b/>
          <w:bCs/>
          <w:sz w:val="18"/>
        </w:rPr>
        <w:t>33</w:t>
      </w:r>
      <w:r w:rsidRPr="00F455EE">
        <w:rPr>
          <w:rFonts w:ascii="Calibri" w:hAnsi="Calibri" w:cs="Calibri"/>
          <w:sz w:val="18"/>
        </w:rPr>
        <w:t>, 657–665.</w:t>
      </w:r>
    </w:p>
    <w:p w14:paraId="122DE5E5" w14:textId="77777777" w:rsidR="00F455EE" w:rsidRPr="00F455EE" w:rsidRDefault="00F455EE" w:rsidP="00F455EE">
      <w:pPr>
        <w:pStyle w:val="af6"/>
        <w:rPr>
          <w:rFonts w:ascii="Calibri" w:hAnsi="Calibri" w:cs="Calibri"/>
          <w:sz w:val="18"/>
        </w:rPr>
      </w:pPr>
      <w:r w:rsidRPr="00F455EE">
        <w:rPr>
          <w:rFonts w:ascii="Calibri" w:hAnsi="Calibri" w:cs="Calibri"/>
          <w:sz w:val="18"/>
        </w:rPr>
        <w:t>6</w:t>
      </w:r>
      <w:r w:rsidRPr="00F455EE">
        <w:rPr>
          <w:rFonts w:ascii="Calibri" w:hAnsi="Calibri" w:cs="Calibri"/>
          <w:sz w:val="18"/>
        </w:rPr>
        <w:tab/>
        <w:t xml:space="preserve">B. M. Al-Swai, N. B. Osman and B. Abdullah, </w:t>
      </w:r>
      <w:r w:rsidRPr="00F455EE">
        <w:rPr>
          <w:rFonts w:ascii="Calibri" w:hAnsi="Calibri" w:cs="Calibri"/>
          <w:i/>
          <w:iCs/>
          <w:sz w:val="18"/>
        </w:rPr>
        <w:t>AIP Conf. Proc.</w:t>
      </w:r>
      <w:r w:rsidRPr="00F455EE">
        <w:rPr>
          <w:rFonts w:ascii="Calibri" w:hAnsi="Calibri" w:cs="Calibri"/>
          <w:sz w:val="18"/>
        </w:rPr>
        <w:t xml:space="preserve">, 2017, </w:t>
      </w:r>
      <w:r w:rsidRPr="00F455EE">
        <w:rPr>
          <w:rFonts w:ascii="Calibri" w:hAnsi="Calibri" w:cs="Calibri"/>
          <w:b/>
          <w:bCs/>
          <w:sz w:val="18"/>
        </w:rPr>
        <w:t>1891</w:t>
      </w:r>
      <w:r w:rsidRPr="00F455EE">
        <w:rPr>
          <w:rFonts w:ascii="Calibri" w:hAnsi="Calibri" w:cs="Calibri"/>
          <w:sz w:val="18"/>
        </w:rPr>
        <w:t>, 020028.</w:t>
      </w:r>
    </w:p>
    <w:p w14:paraId="05D92ACE" w14:textId="77777777" w:rsidR="00F455EE" w:rsidRPr="00F455EE" w:rsidRDefault="00F455EE" w:rsidP="00F455EE">
      <w:pPr>
        <w:pStyle w:val="af6"/>
        <w:rPr>
          <w:rFonts w:ascii="Calibri" w:hAnsi="Calibri" w:cs="Calibri"/>
          <w:sz w:val="18"/>
        </w:rPr>
      </w:pPr>
      <w:r w:rsidRPr="00F455EE">
        <w:rPr>
          <w:rFonts w:ascii="Calibri" w:hAnsi="Calibri" w:cs="Calibri"/>
          <w:sz w:val="18"/>
        </w:rPr>
        <w:t>7</w:t>
      </w:r>
      <w:r w:rsidRPr="00F455EE">
        <w:rPr>
          <w:rFonts w:ascii="Calibri" w:hAnsi="Calibri" w:cs="Calibri"/>
          <w:sz w:val="18"/>
        </w:rPr>
        <w:tab/>
        <w:t xml:space="preserve">M. Nagai, K. Nakahira, Y. Ozawa, Y. Namiki and Y. Suzuki, </w:t>
      </w:r>
      <w:r w:rsidRPr="00F455EE">
        <w:rPr>
          <w:rFonts w:ascii="Calibri" w:hAnsi="Calibri" w:cs="Calibri"/>
          <w:i/>
          <w:iCs/>
          <w:sz w:val="18"/>
        </w:rPr>
        <w:t>Chem. Eng. Sci.</w:t>
      </w:r>
      <w:r w:rsidRPr="00F455EE">
        <w:rPr>
          <w:rFonts w:ascii="Calibri" w:hAnsi="Calibri" w:cs="Calibri"/>
          <w:sz w:val="18"/>
        </w:rPr>
        <w:t xml:space="preserve">, 2007, </w:t>
      </w:r>
      <w:r w:rsidRPr="00F455EE">
        <w:rPr>
          <w:rFonts w:ascii="Calibri" w:hAnsi="Calibri" w:cs="Calibri"/>
          <w:b/>
          <w:bCs/>
          <w:sz w:val="18"/>
        </w:rPr>
        <w:t>62</w:t>
      </w:r>
      <w:r w:rsidRPr="00F455EE">
        <w:rPr>
          <w:rFonts w:ascii="Calibri" w:hAnsi="Calibri" w:cs="Calibri"/>
          <w:sz w:val="18"/>
        </w:rPr>
        <w:t>, 4998–5000.</w:t>
      </w:r>
    </w:p>
    <w:p w14:paraId="774BE58B" w14:textId="77777777" w:rsidR="00F455EE" w:rsidRPr="00F455EE" w:rsidRDefault="00F455EE" w:rsidP="00F455EE">
      <w:pPr>
        <w:pStyle w:val="af6"/>
        <w:rPr>
          <w:rFonts w:ascii="Calibri" w:hAnsi="Calibri" w:cs="Calibri"/>
          <w:sz w:val="18"/>
        </w:rPr>
      </w:pPr>
      <w:r w:rsidRPr="00F455EE">
        <w:rPr>
          <w:rFonts w:ascii="Calibri" w:hAnsi="Calibri" w:cs="Calibri"/>
          <w:sz w:val="18"/>
        </w:rPr>
        <w:t>8</w:t>
      </w:r>
      <w:r w:rsidRPr="00F455EE">
        <w:rPr>
          <w:rFonts w:ascii="Calibri" w:hAnsi="Calibri" w:cs="Calibri"/>
          <w:sz w:val="18"/>
        </w:rPr>
        <w:tab/>
        <w:t xml:space="preserve">Y. A. Daza and J. N. Kuhn, </w:t>
      </w:r>
      <w:r w:rsidRPr="00F455EE">
        <w:rPr>
          <w:rFonts w:ascii="Calibri" w:hAnsi="Calibri" w:cs="Calibri"/>
          <w:i/>
          <w:iCs/>
          <w:sz w:val="18"/>
        </w:rPr>
        <w:t>RSC Adv.</w:t>
      </w:r>
      <w:r w:rsidRPr="00F455EE">
        <w:rPr>
          <w:rFonts w:ascii="Calibri" w:hAnsi="Calibri" w:cs="Calibri"/>
          <w:sz w:val="18"/>
        </w:rPr>
        <w:t xml:space="preserve">, 2016, </w:t>
      </w:r>
      <w:r w:rsidRPr="00F455EE">
        <w:rPr>
          <w:rFonts w:ascii="Calibri" w:hAnsi="Calibri" w:cs="Calibri"/>
          <w:b/>
          <w:bCs/>
          <w:sz w:val="18"/>
        </w:rPr>
        <w:t>6</w:t>
      </w:r>
      <w:r w:rsidRPr="00F455EE">
        <w:rPr>
          <w:rFonts w:ascii="Calibri" w:hAnsi="Calibri" w:cs="Calibri"/>
          <w:sz w:val="18"/>
        </w:rPr>
        <w:t>, 49675–49691.</w:t>
      </w:r>
    </w:p>
    <w:p w14:paraId="35B1F4FE" w14:textId="77777777" w:rsidR="00F455EE" w:rsidRPr="00F455EE" w:rsidRDefault="00F455EE" w:rsidP="00F455EE">
      <w:pPr>
        <w:pStyle w:val="af6"/>
        <w:rPr>
          <w:rFonts w:ascii="Calibri" w:hAnsi="Calibri" w:cs="Calibri"/>
          <w:sz w:val="18"/>
        </w:rPr>
      </w:pPr>
      <w:r w:rsidRPr="00F455EE">
        <w:rPr>
          <w:rFonts w:ascii="Calibri" w:hAnsi="Calibri" w:cs="Calibri"/>
          <w:sz w:val="18"/>
        </w:rPr>
        <w:t>9</w:t>
      </w:r>
      <w:r w:rsidRPr="00F455EE">
        <w:rPr>
          <w:rFonts w:ascii="Calibri" w:hAnsi="Calibri" w:cs="Calibri"/>
          <w:sz w:val="18"/>
        </w:rPr>
        <w:tab/>
        <w:t xml:space="preserve">L. Foppa, T. Margossian, S. M. Kim, C. Müller, C. Copéret, K. Larmier and A. Comas-Vives, </w:t>
      </w:r>
      <w:r w:rsidRPr="00F455EE">
        <w:rPr>
          <w:rFonts w:ascii="Calibri" w:hAnsi="Calibri" w:cs="Calibri"/>
          <w:i/>
          <w:iCs/>
          <w:sz w:val="18"/>
        </w:rPr>
        <w:t>J. Am. Chem. Soc.</w:t>
      </w:r>
      <w:r w:rsidRPr="00F455EE">
        <w:rPr>
          <w:rFonts w:ascii="Calibri" w:hAnsi="Calibri" w:cs="Calibri"/>
          <w:sz w:val="18"/>
        </w:rPr>
        <w:t xml:space="preserve">, 2017, </w:t>
      </w:r>
      <w:r w:rsidRPr="00F455EE">
        <w:rPr>
          <w:rFonts w:ascii="Calibri" w:hAnsi="Calibri" w:cs="Calibri"/>
          <w:b/>
          <w:bCs/>
          <w:sz w:val="18"/>
        </w:rPr>
        <w:t>139</w:t>
      </w:r>
      <w:r w:rsidRPr="00F455EE">
        <w:rPr>
          <w:rFonts w:ascii="Calibri" w:hAnsi="Calibri" w:cs="Calibri"/>
          <w:sz w:val="18"/>
        </w:rPr>
        <w:t>, 17128–17139.</w:t>
      </w:r>
    </w:p>
    <w:p w14:paraId="0710728B" w14:textId="77777777" w:rsidR="00F455EE" w:rsidRPr="00F455EE" w:rsidRDefault="00F455EE" w:rsidP="00F455EE">
      <w:pPr>
        <w:pStyle w:val="af6"/>
        <w:rPr>
          <w:rFonts w:ascii="Calibri" w:hAnsi="Calibri" w:cs="Calibri"/>
          <w:sz w:val="18"/>
        </w:rPr>
      </w:pPr>
      <w:r w:rsidRPr="00F455EE">
        <w:rPr>
          <w:rFonts w:ascii="Calibri" w:hAnsi="Calibri" w:cs="Calibri"/>
          <w:sz w:val="18"/>
        </w:rPr>
        <w:t>10</w:t>
      </w:r>
      <w:r w:rsidRPr="00F455EE">
        <w:rPr>
          <w:rFonts w:ascii="Calibri" w:hAnsi="Calibri" w:cs="Calibri"/>
          <w:sz w:val="18"/>
        </w:rPr>
        <w:tab/>
        <w:t xml:space="preserve">O. Muraza and A. Galadima, </w:t>
      </w:r>
      <w:r w:rsidRPr="00F455EE">
        <w:rPr>
          <w:rFonts w:ascii="Calibri" w:hAnsi="Calibri" w:cs="Calibri"/>
          <w:i/>
          <w:iCs/>
          <w:sz w:val="18"/>
        </w:rPr>
        <w:t>Int. J. Energy Res.</w:t>
      </w:r>
      <w:r w:rsidRPr="00F455EE">
        <w:rPr>
          <w:rFonts w:ascii="Calibri" w:hAnsi="Calibri" w:cs="Calibri"/>
          <w:sz w:val="18"/>
        </w:rPr>
        <w:t xml:space="preserve">, 2015, </w:t>
      </w:r>
      <w:r w:rsidRPr="00F455EE">
        <w:rPr>
          <w:rFonts w:ascii="Calibri" w:hAnsi="Calibri" w:cs="Calibri"/>
          <w:b/>
          <w:bCs/>
          <w:sz w:val="18"/>
        </w:rPr>
        <w:t>39</w:t>
      </w:r>
      <w:r w:rsidRPr="00F455EE">
        <w:rPr>
          <w:rFonts w:ascii="Calibri" w:hAnsi="Calibri" w:cs="Calibri"/>
          <w:sz w:val="18"/>
        </w:rPr>
        <w:t>, 1196–1216.</w:t>
      </w:r>
    </w:p>
    <w:p w14:paraId="1D06EFCD" w14:textId="77777777" w:rsidR="00F455EE" w:rsidRPr="00F455EE" w:rsidRDefault="00F455EE" w:rsidP="00F455EE">
      <w:pPr>
        <w:pStyle w:val="af6"/>
        <w:rPr>
          <w:rFonts w:ascii="Calibri" w:hAnsi="Calibri" w:cs="Calibri"/>
          <w:sz w:val="18"/>
        </w:rPr>
      </w:pPr>
      <w:r w:rsidRPr="00F455EE">
        <w:rPr>
          <w:rFonts w:ascii="Calibri" w:hAnsi="Calibri" w:cs="Calibri"/>
          <w:sz w:val="18"/>
        </w:rPr>
        <w:t>11</w:t>
      </w:r>
      <w:r w:rsidRPr="00F455EE">
        <w:rPr>
          <w:rFonts w:ascii="Calibri" w:hAnsi="Calibri" w:cs="Calibri"/>
          <w:sz w:val="18"/>
        </w:rPr>
        <w:tab/>
        <w:t xml:space="preserve">V. Pawar, D. Ray, Ch. Subrahmanyam and V. M. Janardhanan, </w:t>
      </w:r>
      <w:r w:rsidRPr="00F455EE">
        <w:rPr>
          <w:rFonts w:ascii="Calibri" w:hAnsi="Calibri" w:cs="Calibri"/>
          <w:i/>
          <w:iCs/>
          <w:sz w:val="18"/>
        </w:rPr>
        <w:t>Energy Fuels</w:t>
      </w:r>
      <w:r w:rsidRPr="00F455EE">
        <w:rPr>
          <w:rFonts w:ascii="Calibri" w:hAnsi="Calibri" w:cs="Calibri"/>
          <w:sz w:val="18"/>
        </w:rPr>
        <w:t xml:space="preserve">, 2015, </w:t>
      </w:r>
      <w:r w:rsidRPr="00F455EE">
        <w:rPr>
          <w:rFonts w:ascii="Calibri" w:hAnsi="Calibri" w:cs="Calibri"/>
          <w:b/>
          <w:bCs/>
          <w:sz w:val="18"/>
        </w:rPr>
        <w:t>29</w:t>
      </w:r>
      <w:r w:rsidRPr="00F455EE">
        <w:rPr>
          <w:rFonts w:ascii="Calibri" w:hAnsi="Calibri" w:cs="Calibri"/>
          <w:sz w:val="18"/>
        </w:rPr>
        <w:t>, 8047–8052.</w:t>
      </w:r>
    </w:p>
    <w:p w14:paraId="2E2A52E1" w14:textId="77777777" w:rsidR="00F455EE" w:rsidRPr="00F455EE" w:rsidRDefault="00F455EE" w:rsidP="00F455EE">
      <w:pPr>
        <w:pStyle w:val="af6"/>
        <w:rPr>
          <w:rFonts w:ascii="Calibri" w:hAnsi="Calibri" w:cs="Calibri"/>
          <w:sz w:val="18"/>
        </w:rPr>
      </w:pPr>
      <w:r w:rsidRPr="00F455EE">
        <w:rPr>
          <w:rFonts w:ascii="Calibri" w:hAnsi="Calibri" w:cs="Calibri"/>
          <w:sz w:val="18"/>
        </w:rPr>
        <w:t>12</w:t>
      </w:r>
      <w:r w:rsidRPr="00F455EE">
        <w:rPr>
          <w:rFonts w:ascii="Calibri" w:hAnsi="Calibri" w:cs="Calibri"/>
          <w:sz w:val="18"/>
        </w:rPr>
        <w:tab/>
        <w:t xml:space="preserve">M. Jafarbegloo, A. Tarlani, A. W. Mesbah and S. Sahebdelfar, </w:t>
      </w:r>
      <w:r w:rsidRPr="00F455EE">
        <w:rPr>
          <w:rFonts w:ascii="Calibri" w:hAnsi="Calibri" w:cs="Calibri"/>
          <w:i/>
          <w:iCs/>
          <w:sz w:val="18"/>
        </w:rPr>
        <w:t>Int. J. Hydrog. Energy</w:t>
      </w:r>
      <w:r w:rsidRPr="00F455EE">
        <w:rPr>
          <w:rFonts w:ascii="Calibri" w:hAnsi="Calibri" w:cs="Calibri"/>
          <w:sz w:val="18"/>
        </w:rPr>
        <w:t xml:space="preserve">, 2015, </w:t>
      </w:r>
      <w:r w:rsidRPr="00F455EE">
        <w:rPr>
          <w:rFonts w:ascii="Calibri" w:hAnsi="Calibri" w:cs="Calibri"/>
          <w:b/>
          <w:bCs/>
          <w:sz w:val="18"/>
        </w:rPr>
        <w:t>40</w:t>
      </w:r>
      <w:r w:rsidRPr="00F455EE">
        <w:rPr>
          <w:rFonts w:ascii="Calibri" w:hAnsi="Calibri" w:cs="Calibri"/>
          <w:sz w:val="18"/>
        </w:rPr>
        <w:t>, 2445–2451.</w:t>
      </w:r>
    </w:p>
    <w:p w14:paraId="28BA5F8D" w14:textId="77777777" w:rsidR="00F455EE" w:rsidRPr="00F455EE" w:rsidRDefault="00F455EE" w:rsidP="00F455EE">
      <w:pPr>
        <w:pStyle w:val="af6"/>
        <w:rPr>
          <w:rFonts w:ascii="Calibri" w:hAnsi="Calibri" w:cs="Calibri"/>
          <w:sz w:val="18"/>
        </w:rPr>
      </w:pPr>
      <w:r w:rsidRPr="00F455EE">
        <w:rPr>
          <w:rFonts w:ascii="Calibri" w:hAnsi="Calibri" w:cs="Calibri"/>
          <w:sz w:val="18"/>
        </w:rPr>
        <w:t>13</w:t>
      </w:r>
      <w:r w:rsidRPr="00F455EE">
        <w:rPr>
          <w:rFonts w:ascii="Calibri" w:hAnsi="Calibri" w:cs="Calibri"/>
          <w:sz w:val="18"/>
        </w:rPr>
        <w:tab/>
        <w:t xml:space="preserve">Y. Qu and X. Duan, </w:t>
      </w:r>
      <w:r w:rsidRPr="00F455EE">
        <w:rPr>
          <w:rFonts w:ascii="Calibri" w:hAnsi="Calibri" w:cs="Calibri"/>
          <w:i/>
          <w:iCs/>
          <w:sz w:val="18"/>
        </w:rPr>
        <w:t>Chem. Soc. Rev.</w:t>
      </w:r>
      <w:r w:rsidRPr="00F455EE">
        <w:rPr>
          <w:rFonts w:ascii="Calibri" w:hAnsi="Calibri" w:cs="Calibri"/>
          <w:sz w:val="18"/>
        </w:rPr>
        <w:t xml:space="preserve">, 2013, </w:t>
      </w:r>
      <w:r w:rsidRPr="00F455EE">
        <w:rPr>
          <w:rFonts w:ascii="Calibri" w:hAnsi="Calibri" w:cs="Calibri"/>
          <w:b/>
          <w:bCs/>
          <w:sz w:val="18"/>
        </w:rPr>
        <w:t>42</w:t>
      </w:r>
      <w:r w:rsidRPr="00F455EE">
        <w:rPr>
          <w:rFonts w:ascii="Calibri" w:hAnsi="Calibri" w:cs="Calibri"/>
          <w:sz w:val="18"/>
        </w:rPr>
        <w:t>, 2568–2580.</w:t>
      </w:r>
    </w:p>
    <w:p w14:paraId="10F06796" w14:textId="77777777" w:rsidR="00F455EE" w:rsidRPr="00F455EE" w:rsidRDefault="00F455EE" w:rsidP="00F455EE">
      <w:pPr>
        <w:pStyle w:val="af6"/>
        <w:rPr>
          <w:rFonts w:ascii="Calibri" w:hAnsi="Calibri" w:cs="Calibri"/>
          <w:sz w:val="18"/>
        </w:rPr>
      </w:pPr>
      <w:r w:rsidRPr="00F455EE">
        <w:rPr>
          <w:rFonts w:ascii="Calibri" w:hAnsi="Calibri" w:cs="Calibri"/>
          <w:sz w:val="18"/>
        </w:rPr>
        <w:t>14</w:t>
      </w:r>
      <w:r w:rsidRPr="00F455EE">
        <w:rPr>
          <w:rFonts w:ascii="Calibri" w:hAnsi="Calibri" w:cs="Calibri"/>
          <w:sz w:val="18"/>
        </w:rPr>
        <w:tab/>
        <w:t xml:space="preserve">J. Kou, C. Lu, J. Wang, Y. Chen, Z. Xu and R. S. Varma, </w:t>
      </w:r>
      <w:r w:rsidRPr="00F455EE">
        <w:rPr>
          <w:rFonts w:ascii="Calibri" w:hAnsi="Calibri" w:cs="Calibri"/>
          <w:i/>
          <w:iCs/>
          <w:sz w:val="18"/>
        </w:rPr>
        <w:t>Chem. Rev.</w:t>
      </w:r>
      <w:r w:rsidRPr="00F455EE">
        <w:rPr>
          <w:rFonts w:ascii="Calibri" w:hAnsi="Calibri" w:cs="Calibri"/>
          <w:sz w:val="18"/>
        </w:rPr>
        <w:t xml:space="preserve">, 2017, </w:t>
      </w:r>
      <w:r w:rsidRPr="00F455EE">
        <w:rPr>
          <w:rFonts w:ascii="Calibri" w:hAnsi="Calibri" w:cs="Calibri"/>
          <w:b/>
          <w:bCs/>
          <w:sz w:val="18"/>
        </w:rPr>
        <w:t>117</w:t>
      </w:r>
      <w:r w:rsidRPr="00F455EE">
        <w:rPr>
          <w:rFonts w:ascii="Calibri" w:hAnsi="Calibri" w:cs="Calibri"/>
          <w:sz w:val="18"/>
        </w:rPr>
        <w:t>, 1445–1514.</w:t>
      </w:r>
    </w:p>
    <w:p w14:paraId="71C2A448" w14:textId="77777777" w:rsidR="00F455EE" w:rsidRPr="00822A99" w:rsidRDefault="00F455EE" w:rsidP="00F455EE">
      <w:pPr>
        <w:pStyle w:val="af6"/>
        <w:rPr>
          <w:rFonts w:ascii="Calibri" w:hAnsi="Calibri" w:cs="Calibri"/>
          <w:sz w:val="18"/>
        </w:rPr>
      </w:pPr>
      <w:r w:rsidRPr="00822A99">
        <w:rPr>
          <w:rFonts w:ascii="Calibri" w:hAnsi="Calibri" w:cs="Calibri"/>
          <w:sz w:val="18"/>
        </w:rPr>
        <w:t>15</w:t>
      </w:r>
      <w:r w:rsidRPr="00822A99">
        <w:rPr>
          <w:rFonts w:ascii="Calibri" w:hAnsi="Calibri" w:cs="Calibri"/>
          <w:sz w:val="18"/>
        </w:rPr>
        <w:tab/>
        <w:t xml:space="preserve">J. Zhang, M. Li, X. Tan, L. Shi, K. Xie, X. Zhao, S. Wang, S. Zhao, H. Zhang, X. Duan, H. Chen, Y. Zhu, M. Wu, H. Sun and S. Wang, </w:t>
      </w:r>
      <w:r w:rsidRPr="00822A99">
        <w:rPr>
          <w:rFonts w:ascii="Calibri" w:hAnsi="Calibri" w:cs="Calibri"/>
          <w:i/>
          <w:iCs/>
          <w:sz w:val="18"/>
        </w:rPr>
        <w:t>Appl. Catal. B Environ.</w:t>
      </w:r>
      <w:r w:rsidRPr="00822A99">
        <w:rPr>
          <w:rFonts w:ascii="Calibri" w:hAnsi="Calibri" w:cs="Calibri"/>
          <w:sz w:val="18"/>
        </w:rPr>
        <w:t xml:space="preserve">, 2023, </w:t>
      </w:r>
      <w:r w:rsidRPr="00822A99">
        <w:rPr>
          <w:rFonts w:ascii="Calibri" w:hAnsi="Calibri" w:cs="Calibri"/>
          <w:b/>
          <w:bCs/>
          <w:sz w:val="18"/>
        </w:rPr>
        <w:t>339</w:t>
      </w:r>
      <w:r w:rsidRPr="00822A99">
        <w:rPr>
          <w:rFonts w:ascii="Calibri" w:hAnsi="Calibri" w:cs="Calibri"/>
          <w:sz w:val="18"/>
        </w:rPr>
        <w:t>, 123166.</w:t>
      </w:r>
    </w:p>
    <w:p w14:paraId="5325403D" w14:textId="77777777" w:rsidR="00F455EE" w:rsidRPr="00822A99" w:rsidRDefault="00F455EE" w:rsidP="00F455EE">
      <w:pPr>
        <w:pStyle w:val="af6"/>
        <w:rPr>
          <w:rFonts w:ascii="Calibri" w:hAnsi="Calibri" w:cs="Calibri"/>
          <w:sz w:val="18"/>
        </w:rPr>
      </w:pPr>
      <w:r w:rsidRPr="00822A99">
        <w:rPr>
          <w:rFonts w:ascii="Calibri" w:hAnsi="Calibri" w:cs="Calibri"/>
          <w:sz w:val="18"/>
        </w:rPr>
        <w:t>16</w:t>
      </w:r>
      <w:r w:rsidRPr="00822A99">
        <w:rPr>
          <w:rFonts w:ascii="Calibri" w:hAnsi="Calibri" w:cs="Calibri"/>
          <w:sz w:val="18"/>
        </w:rPr>
        <w:tab/>
        <w:t xml:space="preserve">C. He, S. Wu, L. Wang and J. Zhang, </w:t>
      </w:r>
      <w:r w:rsidRPr="00822A99">
        <w:rPr>
          <w:rFonts w:ascii="Calibri" w:hAnsi="Calibri" w:cs="Calibri"/>
          <w:i/>
          <w:iCs/>
          <w:sz w:val="18"/>
        </w:rPr>
        <w:t>J. Photochem. Photobiol. C Photochem. Rev.</w:t>
      </w:r>
      <w:r w:rsidRPr="00822A99">
        <w:rPr>
          <w:rFonts w:ascii="Calibri" w:hAnsi="Calibri" w:cs="Calibri"/>
          <w:sz w:val="18"/>
        </w:rPr>
        <w:t xml:space="preserve">, 2022, </w:t>
      </w:r>
      <w:r w:rsidRPr="00822A99">
        <w:rPr>
          <w:rFonts w:ascii="Calibri" w:hAnsi="Calibri" w:cs="Calibri"/>
          <w:b/>
          <w:bCs/>
          <w:sz w:val="18"/>
        </w:rPr>
        <w:t>51</w:t>
      </w:r>
      <w:r w:rsidRPr="00822A99">
        <w:rPr>
          <w:rFonts w:ascii="Calibri" w:hAnsi="Calibri" w:cs="Calibri"/>
          <w:sz w:val="18"/>
        </w:rPr>
        <w:t>, 100468.</w:t>
      </w:r>
    </w:p>
    <w:p w14:paraId="571E3528" w14:textId="77777777" w:rsidR="00F455EE" w:rsidRPr="00F455EE" w:rsidRDefault="00F455EE" w:rsidP="00F455EE">
      <w:pPr>
        <w:pStyle w:val="af6"/>
        <w:rPr>
          <w:rFonts w:ascii="Calibri" w:hAnsi="Calibri" w:cs="Calibri"/>
          <w:sz w:val="18"/>
        </w:rPr>
      </w:pPr>
      <w:r w:rsidRPr="00822A99">
        <w:rPr>
          <w:rFonts w:ascii="Calibri" w:hAnsi="Calibri" w:cs="Calibri"/>
          <w:sz w:val="18"/>
        </w:rPr>
        <w:t>17</w:t>
      </w:r>
      <w:r w:rsidRPr="00822A99">
        <w:rPr>
          <w:rFonts w:ascii="Calibri" w:hAnsi="Calibri" w:cs="Calibri"/>
          <w:sz w:val="18"/>
        </w:rPr>
        <w:tab/>
        <w:t>H. Jiang, L. Wang, H. Kaneko, R. Gu, G. Su, L. Li, J. Zhang, H. Song, F. Zhu, A. Yamaguchi, J. Xu, F. Liu</w:t>
      </w:r>
      <w:r w:rsidRPr="00F455EE">
        <w:rPr>
          <w:rFonts w:ascii="Calibri" w:hAnsi="Calibri" w:cs="Calibri"/>
          <w:sz w:val="18"/>
        </w:rPr>
        <w:t xml:space="preserve">, M. Miyauchi, W. Ding and M. Zhong, </w:t>
      </w:r>
      <w:r w:rsidRPr="00F455EE">
        <w:rPr>
          <w:rFonts w:ascii="Calibri" w:hAnsi="Calibri" w:cs="Calibri"/>
          <w:i/>
          <w:iCs/>
          <w:sz w:val="18"/>
        </w:rPr>
        <w:t>Nat. Catal.</w:t>
      </w:r>
      <w:r w:rsidRPr="00F455EE">
        <w:rPr>
          <w:rFonts w:ascii="Calibri" w:hAnsi="Calibri" w:cs="Calibri"/>
          <w:sz w:val="18"/>
        </w:rPr>
        <w:t xml:space="preserve">, 2023, </w:t>
      </w:r>
      <w:r w:rsidRPr="00F455EE">
        <w:rPr>
          <w:rFonts w:ascii="Calibri" w:hAnsi="Calibri" w:cs="Calibri"/>
          <w:b/>
          <w:bCs/>
          <w:sz w:val="18"/>
        </w:rPr>
        <w:t>6</w:t>
      </w:r>
      <w:r w:rsidRPr="00F455EE">
        <w:rPr>
          <w:rFonts w:ascii="Calibri" w:hAnsi="Calibri" w:cs="Calibri"/>
          <w:sz w:val="18"/>
        </w:rPr>
        <w:t>, 519–530.</w:t>
      </w:r>
    </w:p>
    <w:p w14:paraId="3CEA26EF" w14:textId="77777777" w:rsidR="00F455EE" w:rsidRPr="00F455EE" w:rsidRDefault="00F455EE" w:rsidP="00F455EE">
      <w:pPr>
        <w:pStyle w:val="af6"/>
        <w:rPr>
          <w:rFonts w:ascii="Calibri" w:hAnsi="Calibri" w:cs="Calibri"/>
          <w:sz w:val="18"/>
        </w:rPr>
      </w:pPr>
      <w:r w:rsidRPr="00F455EE">
        <w:rPr>
          <w:rFonts w:ascii="Calibri" w:hAnsi="Calibri" w:cs="Calibri"/>
          <w:sz w:val="18"/>
        </w:rPr>
        <w:t>18</w:t>
      </w:r>
      <w:r w:rsidRPr="00F455EE">
        <w:rPr>
          <w:rFonts w:ascii="Calibri" w:hAnsi="Calibri" w:cs="Calibri"/>
          <w:sz w:val="18"/>
        </w:rPr>
        <w:tab/>
        <w:t xml:space="preserve">S. Shoji, X. Peng, A. Yamaguchi, R. Watanabe, C. Fukuhara, Y. Cho, T. Yamamoto, S. Matsumura, M.-W. Yu, S. Ishii, T. Fujita, H. Abe and M. Miyauchi, </w:t>
      </w:r>
      <w:r w:rsidRPr="00F455EE">
        <w:rPr>
          <w:rFonts w:ascii="Calibri" w:hAnsi="Calibri" w:cs="Calibri"/>
          <w:i/>
          <w:iCs/>
          <w:sz w:val="18"/>
        </w:rPr>
        <w:t>Nat. Catal.</w:t>
      </w:r>
      <w:r w:rsidRPr="00F455EE">
        <w:rPr>
          <w:rFonts w:ascii="Calibri" w:hAnsi="Calibri" w:cs="Calibri"/>
          <w:sz w:val="18"/>
        </w:rPr>
        <w:t xml:space="preserve">, 2020, </w:t>
      </w:r>
      <w:r w:rsidRPr="00F455EE">
        <w:rPr>
          <w:rFonts w:ascii="Calibri" w:hAnsi="Calibri" w:cs="Calibri"/>
          <w:b/>
          <w:bCs/>
          <w:sz w:val="18"/>
        </w:rPr>
        <w:t>3</w:t>
      </w:r>
      <w:r w:rsidRPr="00F455EE">
        <w:rPr>
          <w:rFonts w:ascii="Calibri" w:hAnsi="Calibri" w:cs="Calibri"/>
          <w:sz w:val="18"/>
        </w:rPr>
        <w:t>, 148–153.</w:t>
      </w:r>
    </w:p>
    <w:p w14:paraId="7DE46BC6" w14:textId="77777777" w:rsidR="00F455EE" w:rsidRPr="00F455EE" w:rsidRDefault="00F455EE" w:rsidP="00F455EE">
      <w:pPr>
        <w:pStyle w:val="af6"/>
        <w:rPr>
          <w:rFonts w:ascii="Calibri" w:hAnsi="Calibri" w:cs="Calibri"/>
          <w:sz w:val="18"/>
        </w:rPr>
      </w:pPr>
      <w:r w:rsidRPr="00F455EE">
        <w:rPr>
          <w:rFonts w:ascii="Calibri" w:hAnsi="Calibri" w:cs="Calibri"/>
          <w:sz w:val="18"/>
        </w:rPr>
        <w:t>19</w:t>
      </w:r>
      <w:r w:rsidRPr="00F455EE">
        <w:rPr>
          <w:rFonts w:ascii="Calibri" w:hAnsi="Calibri" w:cs="Calibri"/>
          <w:sz w:val="18"/>
        </w:rPr>
        <w:tab/>
        <w:t xml:space="preserve">Y. Cho, S. Shoji, A. Yamaguchi, T. Hoshina, T. Fujita, H. Abe and M. Miyauchi, </w:t>
      </w:r>
      <w:r w:rsidRPr="00F455EE">
        <w:rPr>
          <w:rFonts w:ascii="Calibri" w:hAnsi="Calibri" w:cs="Calibri"/>
          <w:i/>
          <w:iCs/>
          <w:sz w:val="18"/>
        </w:rPr>
        <w:t>Chem. Commun.</w:t>
      </w:r>
      <w:r w:rsidRPr="00F455EE">
        <w:rPr>
          <w:rFonts w:ascii="Calibri" w:hAnsi="Calibri" w:cs="Calibri"/>
          <w:sz w:val="18"/>
        </w:rPr>
        <w:t xml:space="preserve">, 2020, </w:t>
      </w:r>
      <w:r w:rsidRPr="00F455EE">
        <w:rPr>
          <w:rFonts w:ascii="Calibri" w:hAnsi="Calibri" w:cs="Calibri"/>
          <w:b/>
          <w:bCs/>
          <w:sz w:val="18"/>
        </w:rPr>
        <w:t>56</w:t>
      </w:r>
      <w:r w:rsidRPr="00F455EE">
        <w:rPr>
          <w:rFonts w:ascii="Calibri" w:hAnsi="Calibri" w:cs="Calibri"/>
          <w:sz w:val="18"/>
        </w:rPr>
        <w:t>, 4611–4614.</w:t>
      </w:r>
    </w:p>
    <w:p w14:paraId="3F0779AD" w14:textId="77777777" w:rsidR="00F455EE" w:rsidRPr="00F455EE" w:rsidRDefault="00F455EE" w:rsidP="00F455EE">
      <w:pPr>
        <w:pStyle w:val="af6"/>
        <w:rPr>
          <w:rFonts w:ascii="Calibri" w:hAnsi="Calibri" w:cs="Calibri"/>
          <w:sz w:val="18"/>
        </w:rPr>
      </w:pPr>
      <w:r w:rsidRPr="00F455EE">
        <w:rPr>
          <w:rFonts w:ascii="Calibri" w:hAnsi="Calibri" w:cs="Calibri"/>
          <w:sz w:val="18"/>
        </w:rPr>
        <w:t>20</w:t>
      </w:r>
      <w:r w:rsidRPr="00F455EE">
        <w:rPr>
          <w:rFonts w:ascii="Calibri" w:hAnsi="Calibri" w:cs="Calibri"/>
          <w:sz w:val="18"/>
        </w:rPr>
        <w:tab/>
        <w:t xml:space="preserve">S. Shoji, A. S. Bin Mohd Najib, M.-W. Yu, T. Yamamoto, S. Yasuhara, A. Yamaguchi, X. Peng, S. Matsumura, S. Ishii, Y. Cho, T. Fujita, S. Ueda, K.-P. Chen, H. Abe and M. Miyauchi, </w:t>
      </w:r>
      <w:r w:rsidRPr="00F455EE">
        <w:rPr>
          <w:rFonts w:ascii="Calibri" w:hAnsi="Calibri" w:cs="Calibri"/>
          <w:i/>
          <w:iCs/>
          <w:sz w:val="18"/>
        </w:rPr>
        <w:t>Chem Catal.</w:t>
      </w:r>
      <w:r w:rsidRPr="00F455EE">
        <w:rPr>
          <w:rFonts w:ascii="Calibri" w:hAnsi="Calibri" w:cs="Calibri"/>
          <w:sz w:val="18"/>
        </w:rPr>
        <w:t xml:space="preserve">, 2022, </w:t>
      </w:r>
      <w:r w:rsidRPr="00F455EE">
        <w:rPr>
          <w:rFonts w:ascii="Calibri" w:hAnsi="Calibri" w:cs="Calibri"/>
          <w:b/>
          <w:bCs/>
          <w:sz w:val="18"/>
        </w:rPr>
        <w:t>2</w:t>
      </w:r>
      <w:r w:rsidRPr="00F455EE">
        <w:rPr>
          <w:rFonts w:ascii="Calibri" w:hAnsi="Calibri" w:cs="Calibri"/>
          <w:sz w:val="18"/>
        </w:rPr>
        <w:t>, 321–329.</w:t>
      </w:r>
    </w:p>
    <w:p w14:paraId="1CD3A74F" w14:textId="77777777" w:rsidR="00F455EE" w:rsidRPr="00822A99" w:rsidRDefault="00F455EE" w:rsidP="00F455EE">
      <w:pPr>
        <w:pStyle w:val="af6"/>
        <w:rPr>
          <w:rFonts w:ascii="Calibri" w:hAnsi="Calibri" w:cs="Calibri"/>
          <w:sz w:val="18"/>
        </w:rPr>
      </w:pPr>
      <w:r w:rsidRPr="00F455EE">
        <w:rPr>
          <w:rFonts w:ascii="Calibri" w:hAnsi="Calibri" w:cs="Calibri"/>
          <w:sz w:val="18"/>
        </w:rPr>
        <w:t>21</w:t>
      </w:r>
      <w:r w:rsidRPr="00F455EE">
        <w:rPr>
          <w:rFonts w:ascii="Calibri" w:hAnsi="Calibri" w:cs="Calibri"/>
          <w:sz w:val="18"/>
        </w:rPr>
        <w:tab/>
        <w:t xml:space="preserve">Z. Rao, Y. Cao, Z. Huang, Z. Yin, W. Wan, M. Ma, Y. Wu, J. Wang, G. Yang, Y. Cui, Z. Gong and Y. Zhou, </w:t>
      </w:r>
      <w:r w:rsidRPr="00F455EE">
        <w:rPr>
          <w:rFonts w:ascii="Calibri" w:hAnsi="Calibri" w:cs="Calibri"/>
          <w:i/>
          <w:iCs/>
          <w:sz w:val="18"/>
        </w:rPr>
        <w:t>ACS Catal.</w:t>
      </w:r>
      <w:r w:rsidRPr="00F455EE">
        <w:rPr>
          <w:rFonts w:ascii="Calibri" w:hAnsi="Calibri" w:cs="Calibri"/>
          <w:sz w:val="18"/>
        </w:rPr>
        <w:t xml:space="preserve">, 2021, </w:t>
      </w:r>
      <w:r w:rsidRPr="00F455EE">
        <w:rPr>
          <w:rFonts w:ascii="Calibri" w:hAnsi="Calibri" w:cs="Calibri"/>
          <w:b/>
          <w:bCs/>
          <w:sz w:val="18"/>
        </w:rPr>
        <w:t>11</w:t>
      </w:r>
      <w:r w:rsidRPr="00F455EE">
        <w:rPr>
          <w:rFonts w:ascii="Calibri" w:hAnsi="Calibri" w:cs="Calibri"/>
          <w:sz w:val="18"/>
        </w:rPr>
        <w:t>, 4730–4738</w:t>
      </w:r>
      <w:r w:rsidRPr="00822A99">
        <w:rPr>
          <w:rFonts w:ascii="Calibri" w:hAnsi="Calibri" w:cs="Calibri"/>
          <w:sz w:val="18"/>
        </w:rPr>
        <w:t>.</w:t>
      </w:r>
    </w:p>
    <w:p w14:paraId="7EC643C8" w14:textId="77777777" w:rsidR="00F455EE" w:rsidRPr="00822A99" w:rsidRDefault="00F455EE" w:rsidP="00F455EE">
      <w:pPr>
        <w:pStyle w:val="af6"/>
        <w:rPr>
          <w:rFonts w:ascii="Calibri" w:hAnsi="Calibri" w:cs="Calibri"/>
          <w:sz w:val="18"/>
        </w:rPr>
      </w:pPr>
      <w:r w:rsidRPr="00822A99">
        <w:rPr>
          <w:rFonts w:ascii="Calibri" w:hAnsi="Calibri" w:cs="Calibri"/>
          <w:sz w:val="18"/>
        </w:rPr>
        <w:t>22</w:t>
      </w:r>
      <w:r w:rsidRPr="00822A99">
        <w:rPr>
          <w:rFonts w:ascii="Calibri" w:hAnsi="Calibri" w:cs="Calibri"/>
          <w:sz w:val="18"/>
        </w:rPr>
        <w:tab/>
        <w:t xml:space="preserve">X. Feng, Z. Du, E. Sarnello, W. Deng, C. R. Petru, L. Fang, T. Li and Y. Li, </w:t>
      </w:r>
      <w:r w:rsidRPr="00822A99">
        <w:rPr>
          <w:rFonts w:ascii="Calibri" w:hAnsi="Calibri" w:cs="Calibri"/>
          <w:i/>
          <w:iCs/>
          <w:sz w:val="18"/>
        </w:rPr>
        <w:t>J. Mater. Chem. A</w:t>
      </w:r>
      <w:r w:rsidRPr="00822A99">
        <w:rPr>
          <w:rFonts w:ascii="Calibri" w:hAnsi="Calibri" w:cs="Calibri"/>
          <w:sz w:val="18"/>
        </w:rPr>
        <w:t xml:space="preserve">, 2022, </w:t>
      </w:r>
      <w:r w:rsidRPr="00822A99">
        <w:rPr>
          <w:rFonts w:ascii="Calibri" w:hAnsi="Calibri" w:cs="Calibri"/>
          <w:b/>
          <w:bCs/>
          <w:sz w:val="18"/>
        </w:rPr>
        <w:t>10</w:t>
      </w:r>
      <w:r w:rsidRPr="00822A99">
        <w:rPr>
          <w:rFonts w:ascii="Calibri" w:hAnsi="Calibri" w:cs="Calibri"/>
          <w:sz w:val="18"/>
        </w:rPr>
        <w:t>, 7896–7910.</w:t>
      </w:r>
    </w:p>
    <w:p w14:paraId="172357CE" w14:textId="77777777" w:rsidR="00F455EE" w:rsidRPr="00822A99" w:rsidRDefault="00F455EE" w:rsidP="00F455EE">
      <w:pPr>
        <w:pStyle w:val="af6"/>
        <w:rPr>
          <w:rFonts w:ascii="Calibri" w:hAnsi="Calibri" w:cs="Calibri"/>
          <w:sz w:val="18"/>
        </w:rPr>
      </w:pPr>
      <w:r w:rsidRPr="00822A99">
        <w:rPr>
          <w:rFonts w:ascii="Calibri" w:hAnsi="Calibri" w:cs="Calibri"/>
          <w:sz w:val="18"/>
        </w:rPr>
        <w:t>23</w:t>
      </w:r>
      <w:r w:rsidRPr="00822A99">
        <w:rPr>
          <w:rFonts w:ascii="Calibri" w:hAnsi="Calibri" w:cs="Calibri"/>
          <w:sz w:val="18"/>
        </w:rPr>
        <w:tab/>
        <w:t xml:space="preserve">C. He, S. Wu, Q. Li, M. Li, J. Li, L. Wang and J. Zhang, </w:t>
      </w:r>
      <w:r w:rsidRPr="00822A99">
        <w:rPr>
          <w:rFonts w:ascii="Calibri" w:hAnsi="Calibri" w:cs="Calibri"/>
          <w:i/>
          <w:iCs/>
          <w:sz w:val="18"/>
        </w:rPr>
        <w:t>Chem</w:t>
      </w:r>
      <w:r w:rsidRPr="00822A99">
        <w:rPr>
          <w:rFonts w:ascii="Calibri" w:hAnsi="Calibri" w:cs="Calibri"/>
          <w:sz w:val="18"/>
        </w:rPr>
        <w:t xml:space="preserve">, 2023, </w:t>
      </w:r>
      <w:r w:rsidRPr="00822A99">
        <w:rPr>
          <w:rFonts w:ascii="Calibri" w:hAnsi="Calibri" w:cs="Calibri"/>
          <w:b/>
          <w:bCs/>
          <w:sz w:val="18"/>
        </w:rPr>
        <w:t>9</w:t>
      </w:r>
      <w:r w:rsidRPr="00822A99">
        <w:rPr>
          <w:rFonts w:ascii="Calibri" w:hAnsi="Calibri" w:cs="Calibri"/>
          <w:sz w:val="18"/>
        </w:rPr>
        <w:t>, 3224–3244.</w:t>
      </w:r>
    </w:p>
    <w:p w14:paraId="41EC2EF6" w14:textId="77777777" w:rsidR="00F455EE" w:rsidRPr="00822A99" w:rsidRDefault="00F455EE" w:rsidP="00F455EE">
      <w:pPr>
        <w:pStyle w:val="af6"/>
        <w:rPr>
          <w:rFonts w:ascii="Calibri" w:hAnsi="Calibri" w:cs="Calibri"/>
          <w:sz w:val="18"/>
        </w:rPr>
      </w:pPr>
      <w:r w:rsidRPr="00822A99">
        <w:rPr>
          <w:rFonts w:ascii="Calibri" w:hAnsi="Calibri" w:cs="Calibri"/>
          <w:sz w:val="18"/>
        </w:rPr>
        <w:t>24</w:t>
      </w:r>
      <w:r w:rsidRPr="00822A99">
        <w:rPr>
          <w:rFonts w:ascii="Calibri" w:hAnsi="Calibri" w:cs="Calibri"/>
          <w:sz w:val="18"/>
        </w:rPr>
        <w:tab/>
        <w:t xml:space="preserve">K. Van Benthem, C. Elsässer and R. H. French, </w:t>
      </w:r>
      <w:r w:rsidRPr="00822A99">
        <w:rPr>
          <w:rFonts w:ascii="Calibri" w:hAnsi="Calibri" w:cs="Calibri"/>
          <w:i/>
          <w:iCs/>
          <w:sz w:val="18"/>
        </w:rPr>
        <w:t>J. Appl. Phys.</w:t>
      </w:r>
      <w:r w:rsidRPr="00822A99">
        <w:rPr>
          <w:rFonts w:ascii="Calibri" w:hAnsi="Calibri" w:cs="Calibri"/>
          <w:sz w:val="18"/>
        </w:rPr>
        <w:t xml:space="preserve">, 2001, </w:t>
      </w:r>
      <w:r w:rsidRPr="00822A99">
        <w:rPr>
          <w:rFonts w:ascii="Calibri" w:hAnsi="Calibri" w:cs="Calibri"/>
          <w:b/>
          <w:bCs/>
          <w:sz w:val="18"/>
        </w:rPr>
        <w:t>90</w:t>
      </w:r>
      <w:r w:rsidRPr="00822A99">
        <w:rPr>
          <w:rFonts w:ascii="Calibri" w:hAnsi="Calibri" w:cs="Calibri"/>
          <w:sz w:val="18"/>
        </w:rPr>
        <w:t>, 6156–6164.</w:t>
      </w:r>
    </w:p>
    <w:p w14:paraId="1CD264E4" w14:textId="77777777" w:rsidR="00F455EE" w:rsidRPr="00822A99" w:rsidRDefault="00F455EE" w:rsidP="00F455EE">
      <w:pPr>
        <w:pStyle w:val="af6"/>
        <w:rPr>
          <w:rFonts w:ascii="Calibri" w:hAnsi="Calibri" w:cs="Calibri"/>
          <w:sz w:val="18"/>
        </w:rPr>
      </w:pPr>
      <w:r w:rsidRPr="00822A99">
        <w:rPr>
          <w:rFonts w:ascii="Calibri" w:hAnsi="Calibri" w:cs="Calibri"/>
          <w:sz w:val="18"/>
        </w:rPr>
        <w:t>25</w:t>
      </w:r>
      <w:r w:rsidRPr="00822A99">
        <w:rPr>
          <w:rFonts w:ascii="Calibri" w:hAnsi="Calibri" w:cs="Calibri"/>
          <w:sz w:val="18"/>
        </w:rPr>
        <w:tab/>
        <w:t xml:space="preserve">M. M. Nair and S. Kaliaguine, </w:t>
      </w:r>
      <w:r w:rsidRPr="00822A99">
        <w:rPr>
          <w:rFonts w:ascii="Calibri" w:hAnsi="Calibri" w:cs="Calibri"/>
          <w:i/>
          <w:iCs/>
          <w:sz w:val="18"/>
        </w:rPr>
        <w:t>New J. Chem.</w:t>
      </w:r>
      <w:r w:rsidRPr="00822A99">
        <w:rPr>
          <w:rFonts w:ascii="Calibri" w:hAnsi="Calibri" w:cs="Calibri"/>
          <w:sz w:val="18"/>
        </w:rPr>
        <w:t xml:space="preserve">, 2016, </w:t>
      </w:r>
      <w:r w:rsidRPr="00822A99">
        <w:rPr>
          <w:rFonts w:ascii="Calibri" w:hAnsi="Calibri" w:cs="Calibri"/>
          <w:b/>
          <w:bCs/>
          <w:sz w:val="18"/>
        </w:rPr>
        <w:t>40</w:t>
      </w:r>
      <w:r w:rsidRPr="00822A99">
        <w:rPr>
          <w:rFonts w:ascii="Calibri" w:hAnsi="Calibri" w:cs="Calibri"/>
          <w:sz w:val="18"/>
        </w:rPr>
        <w:t>, 4049–4060.</w:t>
      </w:r>
    </w:p>
    <w:p w14:paraId="4E754A48" w14:textId="77777777" w:rsidR="00F455EE" w:rsidRPr="00822A99" w:rsidRDefault="00F455EE" w:rsidP="00F455EE">
      <w:pPr>
        <w:pStyle w:val="af6"/>
        <w:rPr>
          <w:rFonts w:ascii="Calibri" w:hAnsi="Calibri" w:cs="Calibri"/>
          <w:sz w:val="18"/>
        </w:rPr>
      </w:pPr>
      <w:r w:rsidRPr="00822A99">
        <w:rPr>
          <w:rFonts w:ascii="Calibri" w:hAnsi="Calibri" w:cs="Calibri"/>
          <w:sz w:val="18"/>
        </w:rPr>
        <w:t>26</w:t>
      </w:r>
      <w:r w:rsidRPr="00822A99">
        <w:rPr>
          <w:rFonts w:ascii="Calibri" w:hAnsi="Calibri" w:cs="Calibri"/>
          <w:sz w:val="18"/>
        </w:rPr>
        <w:tab/>
        <w:t xml:space="preserve">D. Takami, A. Yamamoto, K. Kato, T. Shishido and H. Yoshida, </w:t>
      </w:r>
      <w:r w:rsidRPr="00822A99">
        <w:rPr>
          <w:rFonts w:ascii="Calibri" w:hAnsi="Calibri" w:cs="Calibri"/>
          <w:i/>
          <w:iCs/>
          <w:sz w:val="18"/>
        </w:rPr>
        <w:t>J. Phys. Chem. C</w:t>
      </w:r>
      <w:r w:rsidRPr="00822A99">
        <w:rPr>
          <w:rFonts w:ascii="Calibri" w:hAnsi="Calibri" w:cs="Calibri"/>
          <w:sz w:val="18"/>
        </w:rPr>
        <w:t xml:space="preserve">, 2022, </w:t>
      </w:r>
      <w:r w:rsidRPr="00822A99">
        <w:rPr>
          <w:rFonts w:ascii="Calibri" w:hAnsi="Calibri" w:cs="Calibri"/>
          <w:b/>
          <w:bCs/>
          <w:sz w:val="18"/>
        </w:rPr>
        <w:t>126</w:t>
      </w:r>
      <w:r w:rsidRPr="00822A99">
        <w:rPr>
          <w:rFonts w:ascii="Calibri" w:hAnsi="Calibri" w:cs="Calibri"/>
          <w:sz w:val="18"/>
        </w:rPr>
        <w:t>, 15736–15743.</w:t>
      </w:r>
    </w:p>
    <w:p w14:paraId="04AF82A1" w14:textId="77777777" w:rsidR="00F455EE" w:rsidRPr="00822A99" w:rsidRDefault="00F455EE" w:rsidP="00F455EE">
      <w:pPr>
        <w:pStyle w:val="af6"/>
        <w:rPr>
          <w:rFonts w:ascii="Calibri" w:hAnsi="Calibri" w:cs="Calibri"/>
          <w:sz w:val="18"/>
        </w:rPr>
      </w:pPr>
      <w:r w:rsidRPr="00822A99">
        <w:rPr>
          <w:rFonts w:ascii="Calibri" w:hAnsi="Calibri" w:cs="Calibri"/>
          <w:sz w:val="18"/>
        </w:rPr>
        <w:t>27</w:t>
      </w:r>
      <w:r w:rsidRPr="00822A99">
        <w:rPr>
          <w:rFonts w:ascii="Calibri" w:hAnsi="Calibri" w:cs="Calibri"/>
          <w:sz w:val="18"/>
        </w:rPr>
        <w:tab/>
        <w:t xml:space="preserve">J. Zhang, K. Xie, Y. Jiang, M. Li, X. Tan, Y. Yang, X. Zhao, L. Wang, Y. Wang, X. Wang, Y. Zhu, H. Chen, M. Wu, H. Sun and S. Wang, </w:t>
      </w:r>
      <w:r w:rsidRPr="00822A99">
        <w:rPr>
          <w:rFonts w:ascii="Calibri" w:hAnsi="Calibri" w:cs="Calibri"/>
          <w:i/>
          <w:iCs/>
          <w:sz w:val="18"/>
        </w:rPr>
        <w:t>ACS Catal.</w:t>
      </w:r>
      <w:r w:rsidRPr="00822A99">
        <w:rPr>
          <w:rFonts w:ascii="Calibri" w:hAnsi="Calibri" w:cs="Calibri"/>
          <w:sz w:val="18"/>
        </w:rPr>
        <w:t xml:space="preserve">, 2023, </w:t>
      </w:r>
      <w:r w:rsidRPr="00822A99">
        <w:rPr>
          <w:rFonts w:ascii="Calibri" w:hAnsi="Calibri" w:cs="Calibri"/>
          <w:b/>
          <w:bCs/>
          <w:sz w:val="18"/>
        </w:rPr>
        <w:t>13</w:t>
      </w:r>
      <w:r w:rsidRPr="00822A99">
        <w:rPr>
          <w:rFonts w:ascii="Calibri" w:hAnsi="Calibri" w:cs="Calibri"/>
          <w:sz w:val="18"/>
        </w:rPr>
        <w:t>, 10855–10865.</w:t>
      </w:r>
    </w:p>
    <w:p w14:paraId="5C32FF20" w14:textId="77777777" w:rsidR="00F455EE" w:rsidRPr="00822A99" w:rsidRDefault="00F455EE" w:rsidP="00F455EE">
      <w:pPr>
        <w:pStyle w:val="af6"/>
        <w:rPr>
          <w:rFonts w:ascii="Calibri" w:hAnsi="Calibri" w:cs="Calibri"/>
          <w:sz w:val="18"/>
        </w:rPr>
      </w:pPr>
      <w:r w:rsidRPr="00822A99">
        <w:rPr>
          <w:rFonts w:ascii="Calibri" w:hAnsi="Calibri" w:cs="Calibri"/>
          <w:sz w:val="18"/>
        </w:rPr>
        <w:t>28</w:t>
      </w:r>
      <w:r w:rsidRPr="00822A99">
        <w:rPr>
          <w:rFonts w:ascii="Calibri" w:hAnsi="Calibri" w:cs="Calibri"/>
          <w:sz w:val="18"/>
        </w:rPr>
        <w:tab/>
        <w:t xml:space="preserve">J. Zhang, Y. Li, J. Sun, H. Chen, Y. Zhu, X. Zhao, L.-C. Zhang, S. Wang, H. Zhang, X. Duan, L. Shi, S. Zhang, P. Zhang, G. Shao, M. Wu, S. Wang and H. Sun, </w:t>
      </w:r>
      <w:r w:rsidRPr="00822A99">
        <w:rPr>
          <w:rFonts w:ascii="Calibri" w:hAnsi="Calibri" w:cs="Calibri"/>
          <w:i/>
          <w:iCs/>
          <w:sz w:val="18"/>
        </w:rPr>
        <w:t>Appl. Catal. B Environ.</w:t>
      </w:r>
      <w:r w:rsidRPr="00822A99">
        <w:rPr>
          <w:rFonts w:ascii="Calibri" w:hAnsi="Calibri" w:cs="Calibri"/>
          <w:sz w:val="18"/>
        </w:rPr>
        <w:t xml:space="preserve">, 2022, </w:t>
      </w:r>
      <w:r w:rsidRPr="00822A99">
        <w:rPr>
          <w:rFonts w:ascii="Calibri" w:hAnsi="Calibri" w:cs="Calibri"/>
          <w:b/>
          <w:bCs/>
          <w:sz w:val="18"/>
        </w:rPr>
        <w:t>309</w:t>
      </w:r>
      <w:r w:rsidRPr="00822A99">
        <w:rPr>
          <w:rFonts w:ascii="Calibri" w:hAnsi="Calibri" w:cs="Calibri"/>
          <w:sz w:val="18"/>
        </w:rPr>
        <w:t>, 121263.</w:t>
      </w:r>
    </w:p>
    <w:p w14:paraId="2B726803" w14:textId="77777777" w:rsidR="00F455EE" w:rsidRPr="00822A99" w:rsidRDefault="00F455EE" w:rsidP="00F455EE">
      <w:pPr>
        <w:pStyle w:val="af6"/>
        <w:rPr>
          <w:rFonts w:ascii="Calibri" w:hAnsi="Calibri" w:cs="Calibri"/>
          <w:sz w:val="18"/>
        </w:rPr>
      </w:pPr>
      <w:r w:rsidRPr="00822A99">
        <w:rPr>
          <w:rFonts w:ascii="Calibri" w:hAnsi="Calibri" w:cs="Calibri"/>
          <w:sz w:val="18"/>
        </w:rPr>
        <w:t>29</w:t>
      </w:r>
      <w:r w:rsidRPr="00822A99">
        <w:rPr>
          <w:rFonts w:ascii="Calibri" w:hAnsi="Calibri" w:cs="Calibri"/>
          <w:sz w:val="18"/>
        </w:rPr>
        <w:tab/>
        <w:t xml:space="preserve">T. Belin and F. Epron, </w:t>
      </w:r>
      <w:r w:rsidRPr="00822A99">
        <w:rPr>
          <w:rFonts w:ascii="Calibri" w:hAnsi="Calibri" w:cs="Calibri"/>
          <w:i/>
          <w:iCs/>
          <w:sz w:val="18"/>
        </w:rPr>
        <w:t>Mater. Sci. Eng. B</w:t>
      </w:r>
      <w:r w:rsidRPr="00822A99">
        <w:rPr>
          <w:rFonts w:ascii="Calibri" w:hAnsi="Calibri" w:cs="Calibri"/>
          <w:sz w:val="18"/>
        </w:rPr>
        <w:t xml:space="preserve">, 2005, </w:t>
      </w:r>
      <w:r w:rsidRPr="00822A99">
        <w:rPr>
          <w:rFonts w:ascii="Calibri" w:hAnsi="Calibri" w:cs="Calibri"/>
          <w:b/>
          <w:bCs/>
          <w:sz w:val="18"/>
        </w:rPr>
        <w:t>119</w:t>
      </w:r>
      <w:r w:rsidRPr="00822A99">
        <w:rPr>
          <w:rFonts w:ascii="Calibri" w:hAnsi="Calibri" w:cs="Calibri"/>
          <w:sz w:val="18"/>
        </w:rPr>
        <w:t>, 105–118.</w:t>
      </w:r>
    </w:p>
    <w:p w14:paraId="5F0CF874" w14:textId="77777777" w:rsidR="00F455EE" w:rsidRPr="00822A99" w:rsidRDefault="00F455EE" w:rsidP="00F455EE">
      <w:pPr>
        <w:pStyle w:val="af6"/>
        <w:rPr>
          <w:rFonts w:ascii="Calibri" w:hAnsi="Calibri" w:cs="Calibri"/>
          <w:sz w:val="18"/>
        </w:rPr>
      </w:pPr>
      <w:r w:rsidRPr="00822A99">
        <w:rPr>
          <w:rFonts w:ascii="Calibri" w:hAnsi="Calibri" w:cs="Calibri"/>
          <w:sz w:val="18"/>
        </w:rPr>
        <w:t>30</w:t>
      </w:r>
      <w:r w:rsidRPr="00822A99">
        <w:rPr>
          <w:rFonts w:ascii="Calibri" w:hAnsi="Calibri" w:cs="Calibri"/>
          <w:sz w:val="18"/>
        </w:rPr>
        <w:tab/>
        <w:t xml:space="preserve">M. Kushida, A. Yamaguchi, Y. Cho, T. Fujita, H. Abe and M. Miyauchi, </w:t>
      </w:r>
      <w:r w:rsidRPr="00822A99">
        <w:rPr>
          <w:rFonts w:ascii="Calibri" w:hAnsi="Calibri" w:cs="Calibri"/>
          <w:i/>
          <w:iCs/>
          <w:sz w:val="18"/>
        </w:rPr>
        <w:t>ChemPhotoChem</w:t>
      </w:r>
      <w:r w:rsidRPr="00822A99">
        <w:rPr>
          <w:rFonts w:ascii="Calibri" w:hAnsi="Calibri" w:cs="Calibri"/>
          <w:sz w:val="18"/>
        </w:rPr>
        <w:t xml:space="preserve">, 2021, </w:t>
      </w:r>
      <w:r w:rsidRPr="00822A99">
        <w:rPr>
          <w:rFonts w:ascii="Calibri" w:hAnsi="Calibri" w:cs="Calibri"/>
          <w:b/>
          <w:bCs/>
          <w:sz w:val="18"/>
        </w:rPr>
        <w:t>5</w:t>
      </w:r>
      <w:r w:rsidRPr="00822A99">
        <w:rPr>
          <w:rFonts w:ascii="Calibri" w:hAnsi="Calibri" w:cs="Calibri"/>
          <w:sz w:val="18"/>
        </w:rPr>
        <w:t>, 275–281.</w:t>
      </w:r>
    </w:p>
    <w:p w14:paraId="0FA47148" w14:textId="77777777" w:rsidR="00F455EE" w:rsidRPr="00822A99" w:rsidRDefault="00F455EE" w:rsidP="00F455EE">
      <w:pPr>
        <w:pStyle w:val="af6"/>
        <w:rPr>
          <w:rFonts w:ascii="Calibri" w:hAnsi="Calibri" w:cs="Calibri"/>
          <w:sz w:val="18"/>
        </w:rPr>
      </w:pPr>
      <w:r w:rsidRPr="00822A99">
        <w:rPr>
          <w:rFonts w:ascii="Calibri" w:hAnsi="Calibri" w:cs="Calibri"/>
          <w:sz w:val="18"/>
        </w:rPr>
        <w:t>31</w:t>
      </w:r>
      <w:r w:rsidRPr="00822A99">
        <w:rPr>
          <w:rFonts w:ascii="Calibri" w:hAnsi="Calibri" w:cs="Calibri"/>
          <w:sz w:val="18"/>
        </w:rPr>
        <w:tab/>
        <w:t xml:space="preserve">M. Kushida, A. Yamaguchi and M. Miyauchi, </w:t>
      </w:r>
      <w:r w:rsidRPr="00822A99">
        <w:rPr>
          <w:rFonts w:ascii="Calibri" w:hAnsi="Calibri" w:cs="Calibri"/>
          <w:i/>
          <w:iCs/>
          <w:sz w:val="18"/>
        </w:rPr>
        <w:t>J. Energy Chem.</w:t>
      </w:r>
      <w:r w:rsidRPr="00822A99">
        <w:rPr>
          <w:rFonts w:ascii="Calibri" w:hAnsi="Calibri" w:cs="Calibri"/>
          <w:sz w:val="18"/>
        </w:rPr>
        <w:t xml:space="preserve">, 2022, </w:t>
      </w:r>
      <w:r w:rsidRPr="00822A99">
        <w:rPr>
          <w:rFonts w:ascii="Calibri" w:hAnsi="Calibri" w:cs="Calibri"/>
          <w:b/>
          <w:bCs/>
          <w:sz w:val="18"/>
        </w:rPr>
        <w:t>71</w:t>
      </w:r>
      <w:r w:rsidRPr="00822A99">
        <w:rPr>
          <w:rFonts w:ascii="Calibri" w:hAnsi="Calibri" w:cs="Calibri"/>
          <w:sz w:val="18"/>
        </w:rPr>
        <w:t>, 562–571.</w:t>
      </w:r>
    </w:p>
    <w:p w14:paraId="329A834A" w14:textId="77777777" w:rsidR="00F455EE" w:rsidRPr="00F455EE" w:rsidRDefault="00F455EE" w:rsidP="00F455EE">
      <w:pPr>
        <w:pStyle w:val="af6"/>
        <w:rPr>
          <w:rFonts w:ascii="Calibri" w:hAnsi="Calibri" w:cs="Calibri"/>
          <w:sz w:val="18"/>
        </w:rPr>
      </w:pPr>
      <w:r w:rsidRPr="00822A99">
        <w:rPr>
          <w:rFonts w:ascii="Calibri" w:hAnsi="Calibri" w:cs="Calibri"/>
          <w:sz w:val="18"/>
        </w:rPr>
        <w:t>32</w:t>
      </w:r>
      <w:r w:rsidRPr="00822A99">
        <w:rPr>
          <w:rFonts w:ascii="Calibri" w:hAnsi="Calibri" w:cs="Calibri"/>
          <w:sz w:val="18"/>
        </w:rPr>
        <w:tab/>
        <w:t xml:space="preserve">C. He, Y. Gong, S. Li, J. Wu, Z. Lu, Q. Li, L. Wang, S. Wu and J. Zhang, </w:t>
      </w:r>
      <w:r w:rsidRPr="00822A99">
        <w:rPr>
          <w:rFonts w:ascii="Calibri" w:hAnsi="Calibri" w:cs="Calibri"/>
          <w:i/>
          <w:iCs/>
          <w:sz w:val="18"/>
        </w:rPr>
        <w:t>Adv. Mater.</w:t>
      </w:r>
      <w:r w:rsidRPr="00822A99">
        <w:rPr>
          <w:rFonts w:ascii="Calibri" w:hAnsi="Calibri" w:cs="Calibri"/>
          <w:sz w:val="18"/>
        </w:rPr>
        <w:t xml:space="preserve">, 2024, </w:t>
      </w:r>
      <w:r w:rsidRPr="00822A99">
        <w:rPr>
          <w:rFonts w:ascii="Calibri" w:hAnsi="Calibri" w:cs="Calibri"/>
          <w:b/>
          <w:bCs/>
          <w:sz w:val="18"/>
        </w:rPr>
        <w:t>36</w:t>
      </w:r>
      <w:r w:rsidRPr="00822A99">
        <w:rPr>
          <w:rFonts w:ascii="Calibri" w:hAnsi="Calibri" w:cs="Calibri"/>
          <w:sz w:val="18"/>
        </w:rPr>
        <w:t>, 2311628.</w:t>
      </w:r>
    </w:p>
    <w:p w14:paraId="5463C487" w14:textId="0B6E76CA" w:rsidR="007F6014" w:rsidRPr="00BF4792" w:rsidRDefault="001C3E80" w:rsidP="007F6014">
      <w:pPr>
        <w:pStyle w:val="RSCR02References"/>
        <w:numPr>
          <w:ilvl w:val="0"/>
          <w:numId w:val="0"/>
        </w:numPr>
        <w:ind w:left="284"/>
        <w:jc w:val="both"/>
        <w:rPr>
          <w:lang w:eastAsia="ja-JP"/>
        </w:rPr>
      </w:pPr>
      <w:r w:rsidRPr="00BF4792">
        <w:rPr>
          <w:lang w:eastAsia="ja-JP"/>
        </w:rPr>
        <w:fldChar w:fldCharType="end"/>
      </w:r>
    </w:p>
    <w:sectPr w:rsidR="007F6014" w:rsidRPr="00BF4792" w:rsidSect="00093A5F">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474E3B" w14:textId="77777777" w:rsidR="009A2031" w:rsidRDefault="009A2031" w:rsidP="00E547DB">
      <w:pPr>
        <w:spacing w:after="0" w:line="240" w:lineRule="auto"/>
      </w:pPr>
      <w:r>
        <w:separator/>
      </w:r>
    </w:p>
    <w:p w14:paraId="4091100A" w14:textId="77777777" w:rsidR="009A2031" w:rsidRDefault="009A2031"/>
    <w:p w14:paraId="18212AF9" w14:textId="77777777" w:rsidR="009A2031" w:rsidRDefault="009A2031"/>
    <w:p w14:paraId="4B7A560B" w14:textId="77777777" w:rsidR="009A2031" w:rsidRDefault="009A2031"/>
    <w:p w14:paraId="2F43B7B1" w14:textId="77777777" w:rsidR="009A2031" w:rsidRDefault="009A2031"/>
    <w:p w14:paraId="53EAD705" w14:textId="77777777" w:rsidR="009A2031" w:rsidRDefault="009A2031"/>
  </w:endnote>
  <w:endnote w:type="continuationSeparator" w:id="0">
    <w:p w14:paraId="1FBF7028" w14:textId="77777777" w:rsidR="009A2031" w:rsidRDefault="009A2031" w:rsidP="00E547DB">
      <w:pPr>
        <w:spacing w:after="0" w:line="240" w:lineRule="auto"/>
      </w:pPr>
      <w:r>
        <w:continuationSeparator/>
      </w:r>
    </w:p>
    <w:p w14:paraId="0E3E684E" w14:textId="77777777" w:rsidR="009A2031" w:rsidRDefault="009A2031"/>
    <w:p w14:paraId="0B342D8A" w14:textId="77777777" w:rsidR="009A2031" w:rsidRDefault="009A2031"/>
    <w:p w14:paraId="6BC3B942" w14:textId="77777777" w:rsidR="009A2031" w:rsidRDefault="009A2031"/>
    <w:p w14:paraId="4EA706AC" w14:textId="77777777" w:rsidR="009A2031" w:rsidRDefault="009A2031"/>
    <w:p w14:paraId="78B7CB53" w14:textId="77777777" w:rsidR="009A2031" w:rsidRDefault="009A2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2A6CB6A6-E566-4729-B37C-657A7E44778A}"/>
    <w:embedBold r:id="rId2" w:fontKey="{24F264E7-B307-4E41-A355-1E5D7691CDB7}"/>
    <w:embedItalic r:id="rId3" w:fontKey="{5A424658-C802-4242-A579-1515E98105D1}"/>
    <w:embedBoldItalic r:id="rId4" w:fontKey="{7B011F70-3FDE-4267-8F19-C1C644FEC918}"/>
  </w:font>
  <w:font w:name="ＭＳ 明朝">
    <w:altName w:val="MS Mincho"/>
    <w:panose1 w:val="02020609040205080304"/>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5" w:fontKey="{552D1547-4553-455D-95DD-AC145E0CC50E}"/>
  </w:font>
  <w:font w:name="Times">
    <w:panose1 w:val="02020603050405020304"/>
    <w:charset w:val="00"/>
    <w:family w:val="roman"/>
    <w:pitch w:val="variable"/>
    <w:sig w:usb0="E0002EFF" w:usb1="C000785B" w:usb2="00000009" w:usb3="00000000" w:csb0="000001FF" w:csb1="00000000"/>
    <w:embedRegular r:id="rId6" w:fontKey="{3105F047-B9F4-49A6-B58A-0DCEB6792B20}"/>
    <w:embedBold r:id="rId7" w:fontKey="{BE5EBE64-2288-4D24-83C4-F343F06CB731}"/>
  </w:font>
  <w:font w:name="Cambria Math">
    <w:panose1 w:val="02040503050406030204"/>
    <w:charset w:val="00"/>
    <w:family w:val="roman"/>
    <w:pitch w:val="variable"/>
    <w:sig w:usb0="E00006FF" w:usb1="420024FF" w:usb2="02000000" w:usb3="00000000" w:csb0="0000019F" w:csb1="00000000"/>
    <w:embedRegular r:id="rId8" w:fontKey="{8313B3D4-BCA0-4B4E-A676-4A2CAB1E79D6}"/>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9" w:fontKey="{D1440803-64CD-4828-B65A-5E189A511B3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60C60E" w14:textId="6049EF49" w:rsidR="00E70DCE" w:rsidRPr="006602F1" w:rsidRDefault="001C3E80"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F59E8">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6EB8DF" w14:textId="77777777" w:rsidR="004877C8" w:rsidRPr="006602F1" w:rsidRDefault="001C3E80"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A07F1">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7AB3E9" w14:textId="77777777" w:rsidR="00E70DCE" w:rsidRPr="006602F1" w:rsidRDefault="001C3E80" w:rsidP="00D45ADF">
    <w:pPr>
      <w:pStyle w:val="a5"/>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6192" behindDoc="0" locked="0" layoutInCell="1" allowOverlap="1" wp14:anchorId="5ECBE57F" wp14:editId="4F30139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7270FD3" w14:textId="77777777" w:rsidR="00514CBA" w:rsidRPr="00F20A7C" w:rsidRDefault="001C3E8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5ECBE57F" id="_x0000_t202" coordsize="21600,21600" o:spt="202" path="m,l,21600r21600,l21600,xe">
              <v:stroke joinstyle="miter"/>
              <v:path gradientshapeok="t" o:connecttype="rect"/>
            </v:shapetype>
            <v:shape id="_x0000_s1079" type="#_x0000_t202" style="position:absolute;margin-left:0;margin-top:0;width:606.35pt;height:31.2pt;z-index:251656192;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" fillcolor="#a5a5a5 [2092]" stroked="f">
              <v:textbox>
                <w:txbxContent>
                  <w:p w14:paraId="77270FD3" w14:textId="77777777" w:rsidR="00514CBA" w:rsidRPr="00F20A7C" w:rsidRDefault="001C3E8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896478" w14:textId="77777777" w:rsidR="009A2031" w:rsidRDefault="009A2031" w:rsidP="00E547DB">
      <w:pPr>
        <w:spacing w:after="0" w:line="240" w:lineRule="auto"/>
      </w:pPr>
      <w:r>
        <w:separator/>
      </w:r>
    </w:p>
    <w:p w14:paraId="5CE02A55" w14:textId="77777777" w:rsidR="009A2031" w:rsidRDefault="009A2031"/>
    <w:p w14:paraId="1EC4D772" w14:textId="77777777" w:rsidR="009A2031" w:rsidRDefault="009A2031"/>
    <w:p w14:paraId="0089FEB8" w14:textId="77777777" w:rsidR="009A2031" w:rsidRDefault="009A2031"/>
    <w:p w14:paraId="48FD8533" w14:textId="77777777" w:rsidR="009A2031" w:rsidRDefault="009A2031"/>
    <w:p w14:paraId="40EBE3C0" w14:textId="77777777" w:rsidR="009A2031" w:rsidRDefault="009A2031"/>
  </w:footnote>
  <w:footnote w:type="continuationSeparator" w:id="0">
    <w:p w14:paraId="20BD1227" w14:textId="77777777" w:rsidR="009A2031" w:rsidRDefault="009A2031" w:rsidP="00E547DB">
      <w:pPr>
        <w:spacing w:after="0" w:line="240" w:lineRule="auto"/>
      </w:pPr>
      <w:r>
        <w:continuationSeparator/>
      </w:r>
    </w:p>
    <w:p w14:paraId="106E38DD" w14:textId="77777777" w:rsidR="009A2031" w:rsidRDefault="009A2031"/>
    <w:p w14:paraId="6F882FD4" w14:textId="77777777" w:rsidR="009A2031" w:rsidRDefault="009A2031"/>
    <w:p w14:paraId="569FC509" w14:textId="77777777" w:rsidR="009A2031" w:rsidRDefault="009A2031"/>
    <w:p w14:paraId="4A56CF33" w14:textId="77777777" w:rsidR="009A2031" w:rsidRDefault="009A2031"/>
    <w:p w14:paraId="7F57A4B3" w14:textId="77777777" w:rsidR="009A2031" w:rsidRDefault="009A20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092E73" w14:textId="7E1044F8" w:rsidR="009316A6" w:rsidRPr="00E70DCE" w:rsidRDefault="001C3E80" w:rsidP="00D45ADF">
    <w:pPr>
      <w:pStyle w:val="a3"/>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58240" behindDoc="0" locked="0" layoutInCell="1" allowOverlap="1" wp14:anchorId="4D39D819" wp14:editId="3F241F9B">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5553C1C"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4D39D819" id="_x0000_t202" coordsize="21600,21600" o:spt="202" path="m,l,21600r21600,l21600,xe">
              <v:stroke joinstyle="miter"/>
              <v:path gradientshapeok="t" o:connecttype="rect"/>
            </v:shapetype>
            <v:shape id="_x0000_s1074" type="#_x0000_t202" style="position:absolute;margin-left:0;margin-top:0;width:606.35pt;height:31.2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" fillcolor="#a5a5a5 [2092]" stroked="f">
              <v:textbox>
                <w:txbxContent>
                  <w:p w14:paraId="75553C1C"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7216" behindDoc="0" locked="0" layoutInCell="1" allowOverlap="1" wp14:anchorId="67DD660E" wp14:editId="33A124BE">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F5A7442"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 w14:anchorId="67DD660E" id="_x0000_s1075" type="#_x0000_t202" style="position:absolute;margin-left:0;margin-top:0;width:606.35pt;height:31.2pt;z-index:25165721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" fillcolor="#a5a5a5 [2092]" stroked="f">
              <v:textbox>
                <w:txbxContent>
                  <w:p w14:paraId="3F5A7442"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proofErr w:type="spellStart"/>
    <w:r w:rsidR="004C062A">
      <w:rPr>
        <w:rFonts w:cstheme="minorHAnsi"/>
        <w:b/>
        <w:color w:val="999999"/>
        <w:sz w:val="20"/>
        <w:szCs w:val="20"/>
      </w:rPr>
      <w:t>ChemComm</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9AD23F" w14:textId="77777777" w:rsidR="009316A6" w:rsidRPr="009316A6" w:rsidRDefault="001C3E80"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60288" behindDoc="0" locked="0" layoutInCell="1" allowOverlap="1" wp14:anchorId="480B57F4" wp14:editId="7639F7B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6FB835A"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480B57F4" id="_x0000_t202" coordsize="21600,21600" o:spt="202" path="m,l,21600r21600,l21600,xe">
              <v:stroke joinstyle="miter"/>
              <v:path gradientshapeok="t" o:connecttype="rect"/>
            </v:shapetype>
            <v:shape id="_x0000_s1076" type="#_x0000_t202" style="position:absolute;margin-left:0;margin-top:0;width:606.35pt;height:31.4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" fillcolor="#a5a5a5 [2092]" stroked="f">
              <v:textbox>
                <w:txbxContent>
                  <w:p w14:paraId="66FB835A"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59264" behindDoc="0" locked="0" layoutInCell="1" allowOverlap="1" wp14:anchorId="28E02927" wp14:editId="3A978DB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3575E8C"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 w14:anchorId="28E02927" id="_x0000_s1077" type="#_x0000_t202" style="position:absolute;margin-left:0;margin-top:0;width:606.35pt;height:33.45pt;z-index:25165926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" fillcolor="#a5a5a5 [2092]" stroked="f">
              <v:textbox>
                <w:txbxContent>
                  <w:p w14:paraId="73575E8C"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2031B" w14:textId="77777777" w:rsidR="00180ABE" w:rsidRDefault="001C3E80"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55168" behindDoc="0" locked="0" layoutInCell="1" allowOverlap="1" wp14:anchorId="6324896F" wp14:editId="0BB94D01">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E55E9FA"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6324896F" id="_x0000_t202" coordsize="21600,21600" o:spt="202" path="m,l,21600r21600,l21600,xe">
              <v:stroke joinstyle="miter"/>
              <v:path gradientshapeok="t" o:connecttype="rect"/>
            </v:shapetype>
            <v:shape id="_x0000_s1078" type="#_x0000_t202" style="position:absolute;margin-left:0;margin-top:0;width:606.35pt;height:31.45pt;z-index:25165516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" fillcolor="#a5a5a5 [2092]" stroked="f">
              <v:textbox>
                <w:txbxContent>
                  <w:p w14:paraId="1E55E9FA" w14:textId="77777777" w:rsidR="00514CBA" w:rsidRPr="00F20A7C" w:rsidRDefault="001C3E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39DDEE43" w14:textId="5399BAE6" w:rsidR="00D068D3" w:rsidRPr="006C3BBD" w:rsidRDefault="001C3E80" w:rsidP="00180ABE">
    <w:pPr>
      <w:pStyle w:val="a3"/>
      <w:shd w:val="clear" w:color="auto" w:fill="FFFFFF" w:themeFill="background1"/>
      <w:tabs>
        <w:tab w:val="clear" w:pos="4513"/>
        <w:tab w:val="clear" w:pos="9026"/>
        <w:tab w:val="right" w:pos="10205"/>
      </w:tabs>
      <w:spacing w:after="240"/>
      <w:rPr>
        <w:bCs/>
        <w:sz w:val="32"/>
        <w:szCs w:val="32"/>
      </w:rPr>
    </w:pPr>
    <w:proofErr w:type="spellStart"/>
    <w:r w:rsidRPr="006C3BBD">
      <w:rPr>
        <w:bCs/>
        <w:sz w:val="32"/>
        <w:szCs w:val="32"/>
      </w:rPr>
      <w:t>ChemComm</w:t>
    </w:r>
    <w:proofErr w:type="spellEnd"/>
  </w:p>
  <w:p w14:paraId="120A56CF" w14:textId="5A1ADCE9" w:rsidR="00180ABE" w:rsidRPr="00180ABE" w:rsidRDefault="001C3E80"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7A02B7"/>
    <w:multiLevelType w:val="hybridMultilevel"/>
    <w:tmpl w:val="1A9AFCFC"/>
    <w:lvl w:ilvl="0" w:tplc="9B26A98A">
      <w:start w:val="1"/>
      <w:numFmt w:val="upperLetter"/>
      <w:lvlText w:val="%1."/>
      <w:lvlJc w:val="left"/>
      <w:pPr>
        <w:ind w:left="720" w:hanging="360"/>
      </w:pPr>
      <w:rPr>
        <w:rFonts w:hint="default"/>
      </w:rPr>
    </w:lvl>
    <w:lvl w:ilvl="1" w:tplc="B7FA8EE6" w:tentative="1">
      <w:start w:val="1"/>
      <w:numFmt w:val="lowerLetter"/>
      <w:lvlText w:val="%2."/>
      <w:lvlJc w:val="left"/>
      <w:pPr>
        <w:ind w:left="1440" w:hanging="360"/>
      </w:pPr>
    </w:lvl>
    <w:lvl w:ilvl="2" w:tplc="786ADD3C" w:tentative="1">
      <w:start w:val="1"/>
      <w:numFmt w:val="lowerRoman"/>
      <w:lvlText w:val="%3."/>
      <w:lvlJc w:val="right"/>
      <w:pPr>
        <w:ind w:left="2160" w:hanging="180"/>
      </w:pPr>
    </w:lvl>
    <w:lvl w:ilvl="3" w:tplc="D054B10E" w:tentative="1">
      <w:start w:val="1"/>
      <w:numFmt w:val="decimal"/>
      <w:lvlText w:val="%4."/>
      <w:lvlJc w:val="left"/>
      <w:pPr>
        <w:ind w:left="2880" w:hanging="360"/>
      </w:pPr>
    </w:lvl>
    <w:lvl w:ilvl="4" w:tplc="1D686048" w:tentative="1">
      <w:start w:val="1"/>
      <w:numFmt w:val="lowerLetter"/>
      <w:lvlText w:val="%5."/>
      <w:lvlJc w:val="left"/>
      <w:pPr>
        <w:ind w:left="3600" w:hanging="360"/>
      </w:pPr>
    </w:lvl>
    <w:lvl w:ilvl="5" w:tplc="2E6C3848" w:tentative="1">
      <w:start w:val="1"/>
      <w:numFmt w:val="lowerRoman"/>
      <w:lvlText w:val="%6."/>
      <w:lvlJc w:val="right"/>
      <w:pPr>
        <w:ind w:left="4320" w:hanging="180"/>
      </w:pPr>
    </w:lvl>
    <w:lvl w:ilvl="6" w:tplc="9210F29C" w:tentative="1">
      <w:start w:val="1"/>
      <w:numFmt w:val="decimal"/>
      <w:lvlText w:val="%7."/>
      <w:lvlJc w:val="left"/>
      <w:pPr>
        <w:ind w:left="5040" w:hanging="360"/>
      </w:pPr>
    </w:lvl>
    <w:lvl w:ilvl="7" w:tplc="EA1CD574" w:tentative="1">
      <w:start w:val="1"/>
      <w:numFmt w:val="lowerLetter"/>
      <w:lvlText w:val="%8."/>
      <w:lvlJc w:val="left"/>
      <w:pPr>
        <w:ind w:left="5760" w:hanging="360"/>
      </w:pPr>
    </w:lvl>
    <w:lvl w:ilvl="8" w:tplc="6AEC6C38"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825C893C">
      <w:start w:val="1"/>
      <w:numFmt w:val="bullet"/>
      <w:lvlText w:val=""/>
      <w:lvlJc w:val="left"/>
      <w:pPr>
        <w:ind w:left="720" w:hanging="360"/>
      </w:pPr>
      <w:rPr>
        <w:rFonts w:ascii="Symbol" w:hAnsi="Symbol" w:hint="default"/>
      </w:rPr>
    </w:lvl>
    <w:lvl w:ilvl="1" w:tplc="40CEA4B8">
      <w:start w:val="1"/>
      <w:numFmt w:val="bullet"/>
      <w:lvlText w:val="o"/>
      <w:lvlJc w:val="left"/>
      <w:pPr>
        <w:ind w:left="1440" w:hanging="360"/>
      </w:pPr>
      <w:rPr>
        <w:rFonts w:ascii="Courier New" w:hAnsi="Courier New" w:cs="Courier New" w:hint="default"/>
      </w:rPr>
    </w:lvl>
    <w:lvl w:ilvl="2" w:tplc="BD621172" w:tentative="1">
      <w:start w:val="1"/>
      <w:numFmt w:val="bullet"/>
      <w:lvlText w:val=""/>
      <w:lvlJc w:val="left"/>
      <w:pPr>
        <w:ind w:left="2160" w:hanging="360"/>
      </w:pPr>
      <w:rPr>
        <w:rFonts w:ascii="Wingdings" w:hAnsi="Wingdings" w:hint="default"/>
      </w:rPr>
    </w:lvl>
    <w:lvl w:ilvl="3" w:tplc="8A96FCC2" w:tentative="1">
      <w:start w:val="1"/>
      <w:numFmt w:val="bullet"/>
      <w:lvlText w:val=""/>
      <w:lvlJc w:val="left"/>
      <w:pPr>
        <w:ind w:left="2880" w:hanging="360"/>
      </w:pPr>
      <w:rPr>
        <w:rFonts w:ascii="Symbol" w:hAnsi="Symbol" w:hint="default"/>
      </w:rPr>
    </w:lvl>
    <w:lvl w:ilvl="4" w:tplc="42D42028" w:tentative="1">
      <w:start w:val="1"/>
      <w:numFmt w:val="bullet"/>
      <w:lvlText w:val="o"/>
      <w:lvlJc w:val="left"/>
      <w:pPr>
        <w:ind w:left="3600" w:hanging="360"/>
      </w:pPr>
      <w:rPr>
        <w:rFonts w:ascii="Courier New" w:hAnsi="Courier New" w:cs="Courier New" w:hint="default"/>
      </w:rPr>
    </w:lvl>
    <w:lvl w:ilvl="5" w:tplc="E010501C" w:tentative="1">
      <w:start w:val="1"/>
      <w:numFmt w:val="bullet"/>
      <w:lvlText w:val=""/>
      <w:lvlJc w:val="left"/>
      <w:pPr>
        <w:ind w:left="4320" w:hanging="360"/>
      </w:pPr>
      <w:rPr>
        <w:rFonts w:ascii="Wingdings" w:hAnsi="Wingdings" w:hint="default"/>
      </w:rPr>
    </w:lvl>
    <w:lvl w:ilvl="6" w:tplc="9BC41EDA" w:tentative="1">
      <w:start w:val="1"/>
      <w:numFmt w:val="bullet"/>
      <w:lvlText w:val=""/>
      <w:lvlJc w:val="left"/>
      <w:pPr>
        <w:ind w:left="5040" w:hanging="360"/>
      </w:pPr>
      <w:rPr>
        <w:rFonts w:ascii="Symbol" w:hAnsi="Symbol" w:hint="default"/>
      </w:rPr>
    </w:lvl>
    <w:lvl w:ilvl="7" w:tplc="F540225E" w:tentative="1">
      <w:start w:val="1"/>
      <w:numFmt w:val="bullet"/>
      <w:lvlText w:val="o"/>
      <w:lvlJc w:val="left"/>
      <w:pPr>
        <w:ind w:left="5760" w:hanging="360"/>
      </w:pPr>
      <w:rPr>
        <w:rFonts w:ascii="Courier New" w:hAnsi="Courier New" w:cs="Courier New" w:hint="default"/>
      </w:rPr>
    </w:lvl>
    <w:lvl w:ilvl="8" w:tplc="D9866B04" w:tentative="1">
      <w:start w:val="1"/>
      <w:numFmt w:val="bullet"/>
      <w:lvlText w:val=""/>
      <w:lvlJc w:val="left"/>
      <w:pPr>
        <w:ind w:left="6480" w:hanging="360"/>
      </w:pPr>
      <w:rPr>
        <w:rFonts w:ascii="Wingdings" w:hAnsi="Wingdings" w:hint="default"/>
      </w:rPr>
    </w:lvl>
  </w:abstractNum>
  <w:abstractNum w:abstractNumId="2" w15:restartNumberingAfterBreak="0">
    <w:nsid w:val="3BBA19DE"/>
    <w:multiLevelType w:val="hybridMultilevel"/>
    <w:tmpl w:val="29A8A04A"/>
    <w:lvl w:ilvl="0" w:tplc="87BA6AD2">
      <w:start w:val="1"/>
      <w:numFmt w:val="bullet"/>
      <w:lvlText w:val=""/>
      <w:lvlJc w:val="left"/>
      <w:pPr>
        <w:ind w:left="720" w:hanging="360"/>
      </w:pPr>
      <w:rPr>
        <w:rFonts w:ascii="Symbol" w:hAnsi="Symbol" w:hint="default"/>
      </w:rPr>
    </w:lvl>
    <w:lvl w:ilvl="1" w:tplc="7152F4E2" w:tentative="1">
      <w:start w:val="1"/>
      <w:numFmt w:val="bullet"/>
      <w:lvlText w:val="o"/>
      <w:lvlJc w:val="left"/>
      <w:pPr>
        <w:ind w:left="1440" w:hanging="360"/>
      </w:pPr>
      <w:rPr>
        <w:rFonts w:ascii="Courier New" w:hAnsi="Courier New" w:cs="Courier New" w:hint="default"/>
      </w:rPr>
    </w:lvl>
    <w:lvl w:ilvl="2" w:tplc="1A1E786E" w:tentative="1">
      <w:start w:val="1"/>
      <w:numFmt w:val="bullet"/>
      <w:lvlText w:val=""/>
      <w:lvlJc w:val="left"/>
      <w:pPr>
        <w:ind w:left="2160" w:hanging="360"/>
      </w:pPr>
      <w:rPr>
        <w:rFonts w:ascii="Wingdings" w:hAnsi="Wingdings" w:hint="default"/>
      </w:rPr>
    </w:lvl>
    <w:lvl w:ilvl="3" w:tplc="B414F3CA" w:tentative="1">
      <w:start w:val="1"/>
      <w:numFmt w:val="bullet"/>
      <w:lvlText w:val=""/>
      <w:lvlJc w:val="left"/>
      <w:pPr>
        <w:ind w:left="2880" w:hanging="360"/>
      </w:pPr>
      <w:rPr>
        <w:rFonts w:ascii="Symbol" w:hAnsi="Symbol" w:hint="default"/>
      </w:rPr>
    </w:lvl>
    <w:lvl w:ilvl="4" w:tplc="3184DA08" w:tentative="1">
      <w:start w:val="1"/>
      <w:numFmt w:val="bullet"/>
      <w:lvlText w:val="o"/>
      <w:lvlJc w:val="left"/>
      <w:pPr>
        <w:ind w:left="3600" w:hanging="360"/>
      </w:pPr>
      <w:rPr>
        <w:rFonts w:ascii="Courier New" w:hAnsi="Courier New" w:cs="Courier New" w:hint="default"/>
      </w:rPr>
    </w:lvl>
    <w:lvl w:ilvl="5" w:tplc="2584834E" w:tentative="1">
      <w:start w:val="1"/>
      <w:numFmt w:val="bullet"/>
      <w:lvlText w:val=""/>
      <w:lvlJc w:val="left"/>
      <w:pPr>
        <w:ind w:left="4320" w:hanging="360"/>
      </w:pPr>
      <w:rPr>
        <w:rFonts w:ascii="Wingdings" w:hAnsi="Wingdings" w:hint="default"/>
      </w:rPr>
    </w:lvl>
    <w:lvl w:ilvl="6" w:tplc="D2BCF286" w:tentative="1">
      <w:start w:val="1"/>
      <w:numFmt w:val="bullet"/>
      <w:lvlText w:val=""/>
      <w:lvlJc w:val="left"/>
      <w:pPr>
        <w:ind w:left="5040" w:hanging="360"/>
      </w:pPr>
      <w:rPr>
        <w:rFonts w:ascii="Symbol" w:hAnsi="Symbol" w:hint="default"/>
      </w:rPr>
    </w:lvl>
    <w:lvl w:ilvl="7" w:tplc="942CC67A" w:tentative="1">
      <w:start w:val="1"/>
      <w:numFmt w:val="bullet"/>
      <w:lvlText w:val="o"/>
      <w:lvlJc w:val="left"/>
      <w:pPr>
        <w:ind w:left="5760" w:hanging="360"/>
      </w:pPr>
      <w:rPr>
        <w:rFonts w:ascii="Courier New" w:hAnsi="Courier New" w:cs="Courier New" w:hint="default"/>
      </w:rPr>
    </w:lvl>
    <w:lvl w:ilvl="8" w:tplc="D850043E"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691815A6">
      <w:start w:val="1"/>
      <w:numFmt w:val="lowerLetter"/>
      <w:pStyle w:val="RSCF01FootnoteAuthorAddress"/>
      <w:lvlText w:val="%1."/>
      <w:lvlJc w:val="left"/>
      <w:pPr>
        <w:ind w:left="720" w:hanging="360"/>
      </w:pPr>
      <w:rPr>
        <w:rFonts w:ascii="Calibri" w:hAnsi="Calibri" w:hint="default"/>
        <w:b w:val="0"/>
        <w:i/>
        <w:vertAlign w:val="superscript"/>
      </w:rPr>
    </w:lvl>
    <w:lvl w:ilvl="1" w:tplc="EA66ED02" w:tentative="1">
      <w:start w:val="1"/>
      <w:numFmt w:val="lowerLetter"/>
      <w:lvlText w:val="%2."/>
      <w:lvlJc w:val="left"/>
      <w:pPr>
        <w:ind w:left="1440" w:hanging="360"/>
      </w:pPr>
    </w:lvl>
    <w:lvl w:ilvl="2" w:tplc="2154EF8E" w:tentative="1">
      <w:start w:val="1"/>
      <w:numFmt w:val="lowerRoman"/>
      <w:lvlText w:val="%3."/>
      <w:lvlJc w:val="right"/>
      <w:pPr>
        <w:ind w:left="2160" w:hanging="180"/>
      </w:pPr>
    </w:lvl>
    <w:lvl w:ilvl="3" w:tplc="D33A00B6" w:tentative="1">
      <w:start w:val="1"/>
      <w:numFmt w:val="decimal"/>
      <w:lvlText w:val="%4."/>
      <w:lvlJc w:val="left"/>
      <w:pPr>
        <w:ind w:left="2880" w:hanging="360"/>
      </w:pPr>
    </w:lvl>
    <w:lvl w:ilvl="4" w:tplc="8FD0BC96" w:tentative="1">
      <w:start w:val="1"/>
      <w:numFmt w:val="lowerLetter"/>
      <w:lvlText w:val="%5."/>
      <w:lvlJc w:val="left"/>
      <w:pPr>
        <w:ind w:left="3600" w:hanging="360"/>
      </w:pPr>
    </w:lvl>
    <w:lvl w:ilvl="5" w:tplc="5146396C" w:tentative="1">
      <w:start w:val="1"/>
      <w:numFmt w:val="lowerRoman"/>
      <w:lvlText w:val="%6."/>
      <w:lvlJc w:val="right"/>
      <w:pPr>
        <w:ind w:left="4320" w:hanging="180"/>
      </w:pPr>
    </w:lvl>
    <w:lvl w:ilvl="6" w:tplc="3650F4A2" w:tentative="1">
      <w:start w:val="1"/>
      <w:numFmt w:val="decimal"/>
      <w:lvlText w:val="%7."/>
      <w:lvlJc w:val="left"/>
      <w:pPr>
        <w:ind w:left="5040" w:hanging="360"/>
      </w:pPr>
    </w:lvl>
    <w:lvl w:ilvl="7" w:tplc="793A1E04" w:tentative="1">
      <w:start w:val="1"/>
      <w:numFmt w:val="lowerLetter"/>
      <w:lvlText w:val="%8."/>
      <w:lvlJc w:val="left"/>
      <w:pPr>
        <w:ind w:left="5760" w:hanging="360"/>
      </w:pPr>
    </w:lvl>
    <w:lvl w:ilvl="8" w:tplc="012AEF7E"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677EA78A">
      <w:start w:val="1"/>
      <w:numFmt w:val="decimal"/>
      <w:pStyle w:val="RSCR02References"/>
      <w:lvlText w:val="%1"/>
      <w:lvlJc w:val="left"/>
      <w:pPr>
        <w:ind w:left="720" w:hanging="360"/>
      </w:pPr>
      <w:rPr>
        <w:rFonts w:hint="default"/>
      </w:rPr>
    </w:lvl>
    <w:lvl w:ilvl="1" w:tplc="FE5E069C" w:tentative="1">
      <w:start w:val="1"/>
      <w:numFmt w:val="lowerLetter"/>
      <w:lvlText w:val="%2."/>
      <w:lvlJc w:val="left"/>
      <w:pPr>
        <w:ind w:left="1440" w:hanging="360"/>
      </w:pPr>
    </w:lvl>
    <w:lvl w:ilvl="2" w:tplc="04FA4308" w:tentative="1">
      <w:start w:val="1"/>
      <w:numFmt w:val="lowerRoman"/>
      <w:lvlText w:val="%3."/>
      <w:lvlJc w:val="right"/>
      <w:pPr>
        <w:ind w:left="2160" w:hanging="180"/>
      </w:pPr>
    </w:lvl>
    <w:lvl w:ilvl="3" w:tplc="DC14A7AA" w:tentative="1">
      <w:start w:val="1"/>
      <w:numFmt w:val="decimal"/>
      <w:lvlText w:val="%4."/>
      <w:lvlJc w:val="left"/>
      <w:pPr>
        <w:ind w:left="2880" w:hanging="360"/>
      </w:pPr>
    </w:lvl>
    <w:lvl w:ilvl="4" w:tplc="AA528C00" w:tentative="1">
      <w:start w:val="1"/>
      <w:numFmt w:val="lowerLetter"/>
      <w:lvlText w:val="%5."/>
      <w:lvlJc w:val="left"/>
      <w:pPr>
        <w:ind w:left="3600" w:hanging="360"/>
      </w:pPr>
    </w:lvl>
    <w:lvl w:ilvl="5" w:tplc="7976099E" w:tentative="1">
      <w:start w:val="1"/>
      <w:numFmt w:val="lowerRoman"/>
      <w:lvlText w:val="%6."/>
      <w:lvlJc w:val="right"/>
      <w:pPr>
        <w:ind w:left="4320" w:hanging="180"/>
      </w:pPr>
    </w:lvl>
    <w:lvl w:ilvl="6" w:tplc="6B761B20" w:tentative="1">
      <w:start w:val="1"/>
      <w:numFmt w:val="decimal"/>
      <w:lvlText w:val="%7."/>
      <w:lvlJc w:val="left"/>
      <w:pPr>
        <w:ind w:left="5040" w:hanging="360"/>
      </w:pPr>
    </w:lvl>
    <w:lvl w:ilvl="7" w:tplc="DBF291B2" w:tentative="1">
      <w:start w:val="1"/>
      <w:numFmt w:val="lowerLetter"/>
      <w:lvlText w:val="%8."/>
      <w:lvlJc w:val="left"/>
      <w:pPr>
        <w:ind w:left="5760" w:hanging="360"/>
      </w:pPr>
    </w:lvl>
    <w:lvl w:ilvl="8" w:tplc="C9FA1C94" w:tentative="1">
      <w:start w:val="1"/>
      <w:numFmt w:val="lowerRoman"/>
      <w:lvlText w:val="%9."/>
      <w:lvlJc w:val="right"/>
      <w:pPr>
        <w:ind w:left="6480" w:hanging="180"/>
      </w:pPr>
    </w:lvl>
  </w:abstractNum>
  <w:abstractNum w:abstractNumId="5" w15:restartNumberingAfterBreak="0">
    <w:nsid w:val="4BCD4D4E"/>
    <w:multiLevelType w:val="hybridMultilevel"/>
    <w:tmpl w:val="C8C00290"/>
    <w:lvl w:ilvl="0" w:tplc="AA7ABF08">
      <w:numFmt w:val="bullet"/>
      <w:lvlText w:val="•"/>
      <w:lvlJc w:val="left"/>
      <w:pPr>
        <w:ind w:left="720" w:hanging="360"/>
      </w:pPr>
      <w:rPr>
        <w:rFonts w:ascii="Calibri" w:eastAsiaTheme="minorHAnsi" w:hAnsi="Calibri" w:cs="Calibri" w:hint="default"/>
      </w:rPr>
    </w:lvl>
    <w:lvl w:ilvl="1" w:tplc="3A182FF0" w:tentative="1">
      <w:start w:val="1"/>
      <w:numFmt w:val="bullet"/>
      <w:lvlText w:val="o"/>
      <w:lvlJc w:val="left"/>
      <w:pPr>
        <w:ind w:left="1440" w:hanging="360"/>
      </w:pPr>
      <w:rPr>
        <w:rFonts w:ascii="Courier New" w:hAnsi="Courier New" w:cs="Courier New" w:hint="default"/>
      </w:rPr>
    </w:lvl>
    <w:lvl w:ilvl="2" w:tplc="59D6EA36" w:tentative="1">
      <w:start w:val="1"/>
      <w:numFmt w:val="bullet"/>
      <w:lvlText w:val=""/>
      <w:lvlJc w:val="left"/>
      <w:pPr>
        <w:ind w:left="2160" w:hanging="360"/>
      </w:pPr>
      <w:rPr>
        <w:rFonts w:ascii="Wingdings" w:hAnsi="Wingdings" w:hint="default"/>
      </w:rPr>
    </w:lvl>
    <w:lvl w:ilvl="3" w:tplc="A57624C8" w:tentative="1">
      <w:start w:val="1"/>
      <w:numFmt w:val="bullet"/>
      <w:lvlText w:val=""/>
      <w:lvlJc w:val="left"/>
      <w:pPr>
        <w:ind w:left="2880" w:hanging="360"/>
      </w:pPr>
      <w:rPr>
        <w:rFonts w:ascii="Symbol" w:hAnsi="Symbol" w:hint="default"/>
      </w:rPr>
    </w:lvl>
    <w:lvl w:ilvl="4" w:tplc="92A8DE42" w:tentative="1">
      <w:start w:val="1"/>
      <w:numFmt w:val="bullet"/>
      <w:lvlText w:val="o"/>
      <w:lvlJc w:val="left"/>
      <w:pPr>
        <w:ind w:left="3600" w:hanging="360"/>
      </w:pPr>
      <w:rPr>
        <w:rFonts w:ascii="Courier New" w:hAnsi="Courier New" w:cs="Courier New" w:hint="default"/>
      </w:rPr>
    </w:lvl>
    <w:lvl w:ilvl="5" w:tplc="2E76E530" w:tentative="1">
      <w:start w:val="1"/>
      <w:numFmt w:val="bullet"/>
      <w:lvlText w:val=""/>
      <w:lvlJc w:val="left"/>
      <w:pPr>
        <w:ind w:left="4320" w:hanging="360"/>
      </w:pPr>
      <w:rPr>
        <w:rFonts w:ascii="Wingdings" w:hAnsi="Wingdings" w:hint="default"/>
      </w:rPr>
    </w:lvl>
    <w:lvl w:ilvl="6" w:tplc="F6EC6786" w:tentative="1">
      <w:start w:val="1"/>
      <w:numFmt w:val="bullet"/>
      <w:lvlText w:val=""/>
      <w:lvlJc w:val="left"/>
      <w:pPr>
        <w:ind w:left="5040" w:hanging="360"/>
      </w:pPr>
      <w:rPr>
        <w:rFonts w:ascii="Symbol" w:hAnsi="Symbol" w:hint="default"/>
      </w:rPr>
    </w:lvl>
    <w:lvl w:ilvl="7" w:tplc="F656D892" w:tentative="1">
      <w:start w:val="1"/>
      <w:numFmt w:val="bullet"/>
      <w:lvlText w:val="o"/>
      <w:lvlJc w:val="left"/>
      <w:pPr>
        <w:ind w:left="5760" w:hanging="360"/>
      </w:pPr>
      <w:rPr>
        <w:rFonts w:ascii="Courier New" w:hAnsi="Courier New" w:cs="Courier New" w:hint="default"/>
      </w:rPr>
    </w:lvl>
    <w:lvl w:ilvl="8" w:tplc="043CD55C" w:tentative="1">
      <w:start w:val="1"/>
      <w:numFmt w:val="bullet"/>
      <w:lvlText w:val=""/>
      <w:lvlJc w:val="left"/>
      <w:pPr>
        <w:ind w:left="6480" w:hanging="360"/>
      </w:pPr>
      <w:rPr>
        <w:rFonts w:ascii="Wingdings" w:hAnsi="Wingdings" w:hint="default"/>
      </w:rPr>
    </w:lvl>
  </w:abstractNum>
  <w:abstractNum w:abstractNumId="6" w15:restartNumberingAfterBreak="0">
    <w:nsid w:val="4DDD5E67"/>
    <w:multiLevelType w:val="hybridMultilevel"/>
    <w:tmpl w:val="918C1248"/>
    <w:lvl w:ilvl="0" w:tplc="955ECA4C">
      <w:start w:val="1"/>
      <w:numFmt w:val="bullet"/>
      <w:lvlText w:val="§"/>
      <w:lvlJc w:val="left"/>
      <w:pPr>
        <w:ind w:left="720" w:hanging="360"/>
      </w:pPr>
      <w:rPr>
        <w:rFonts w:ascii="Calibri" w:hAnsi="Calibri" w:hint="default"/>
      </w:rPr>
    </w:lvl>
    <w:lvl w:ilvl="1" w:tplc="7AAA50B4" w:tentative="1">
      <w:start w:val="1"/>
      <w:numFmt w:val="bullet"/>
      <w:lvlText w:val="o"/>
      <w:lvlJc w:val="left"/>
      <w:pPr>
        <w:ind w:left="1440" w:hanging="360"/>
      </w:pPr>
      <w:rPr>
        <w:rFonts w:ascii="Courier New" w:hAnsi="Courier New" w:cs="Courier New" w:hint="default"/>
      </w:rPr>
    </w:lvl>
    <w:lvl w:ilvl="2" w:tplc="5F5A715A" w:tentative="1">
      <w:start w:val="1"/>
      <w:numFmt w:val="bullet"/>
      <w:lvlText w:val=""/>
      <w:lvlJc w:val="left"/>
      <w:pPr>
        <w:ind w:left="2160" w:hanging="360"/>
      </w:pPr>
      <w:rPr>
        <w:rFonts w:ascii="Wingdings" w:hAnsi="Wingdings" w:hint="default"/>
      </w:rPr>
    </w:lvl>
    <w:lvl w:ilvl="3" w:tplc="2C4A5ED8" w:tentative="1">
      <w:start w:val="1"/>
      <w:numFmt w:val="bullet"/>
      <w:lvlText w:val=""/>
      <w:lvlJc w:val="left"/>
      <w:pPr>
        <w:ind w:left="2880" w:hanging="360"/>
      </w:pPr>
      <w:rPr>
        <w:rFonts w:ascii="Symbol" w:hAnsi="Symbol" w:hint="default"/>
      </w:rPr>
    </w:lvl>
    <w:lvl w:ilvl="4" w:tplc="F21EF77A" w:tentative="1">
      <w:start w:val="1"/>
      <w:numFmt w:val="bullet"/>
      <w:lvlText w:val="o"/>
      <w:lvlJc w:val="left"/>
      <w:pPr>
        <w:ind w:left="3600" w:hanging="360"/>
      </w:pPr>
      <w:rPr>
        <w:rFonts w:ascii="Courier New" w:hAnsi="Courier New" w:cs="Courier New" w:hint="default"/>
      </w:rPr>
    </w:lvl>
    <w:lvl w:ilvl="5" w:tplc="89A617B6" w:tentative="1">
      <w:start w:val="1"/>
      <w:numFmt w:val="bullet"/>
      <w:lvlText w:val=""/>
      <w:lvlJc w:val="left"/>
      <w:pPr>
        <w:ind w:left="4320" w:hanging="360"/>
      </w:pPr>
      <w:rPr>
        <w:rFonts w:ascii="Wingdings" w:hAnsi="Wingdings" w:hint="default"/>
      </w:rPr>
    </w:lvl>
    <w:lvl w:ilvl="6" w:tplc="24C02F60" w:tentative="1">
      <w:start w:val="1"/>
      <w:numFmt w:val="bullet"/>
      <w:lvlText w:val=""/>
      <w:lvlJc w:val="left"/>
      <w:pPr>
        <w:ind w:left="5040" w:hanging="360"/>
      </w:pPr>
      <w:rPr>
        <w:rFonts w:ascii="Symbol" w:hAnsi="Symbol" w:hint="default"/>
      </w:rPr>
    </w:lvl>
    <w:lvl w:ilvl="7" w:tplc="BF3E3348" w:tentative="1">
      <w:start w:val="1"/>
      <w:numFmt w:val="bullet"/>
      <w:lvlText w:val="o"/>
      <w:lvlJc w:val="left"/>
      <w:pPr>
        <w:ind w:left="5760" w:hanging="360"/>
      </w:pPr>
      <w:rPr>
        <w:rFonts w:ascii="Courier New" w:hAnsi="Courier New" w:cs="Courier New" w:hint="default"/>
      </w:rPr>
    </w:lvl>
    <w:lvl w:ilvl="8" w:tplc="A54A72D6" w:tentative="1">
      <w:start w:val="1"/>
      <w:numFmt w:val="bullet"/>
      <w:lvlText w:val=""/>
      <w:lvlJc w:val="left"/>
      <w:pPr>
        <w:ind w:left="6480" w:hanging="360"/>
      </w:pPr>
      <w:rPr>
        <w:rFonts w:ascii="Wingdings" w:hAnsi="Wingdings" w:hint="default"/>
      </w:rPr>
    </w:lvl>
  </w:abstractNum>
  <w:abstractNum w:abstractNumId="7" w15:restartNumberingAfterBreak="0">
    <w:nsid w:val="572572BE"/>
    <w:multiLevelType w:val="multilevel"/>
    <w:tmpl w:val="5EA68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A67EB3"/>
    <w:multiLevelType w:val="hybridMultilevel"/>
    <w:tmpl w:val="464E6C2E"/>
    <w:lvl w:ilvl="0" w:tplc="1B587AE2">
      <w:start w:val="1"/>
      <w:numFmt w:val="decimal"/>
      <w:lvlText w:val="%1."/>
      <w:lvlJc w:val="left"/>
      <w:pPr>
        <w:ind w:left="720" w:hanging="360"/>
      </w:pPr>
      <w:rPr>
        <w:rFonts w:hint="default"/>
      </w:rPr>
    </w:lvl>
    <w:lvl w:ilvl="1" w:tplc="B2AE5E94" w:tentative="1">
      <w:start w:val="1"/>
      <w:numFmt w:val="lowerLetter"/>
      <w:lvlText w:val="%2."/>
      <w:lvlJc w:val="left"/>
      <w:pPr>
        <w:ind w:left="1440" w:hanging="360"/>
      </w:pPr>
    </w:lvl>
    <w:lvl w:ilvl="2" w:tplc="DAEC4266" w:tentative="1">
      <w:start w:val="1"/>
      <w:numFmt w:val="lowerRoman"/>
      <w:lvlText w:val="%3."/>
      <w:lvlJc w:val="right"/>
      <w:pPr>
        <w:ind w:left="2160" w:hanging="180"/>
      </w:pPr>
    </w:lvl>
    <w:lvl w:ilvl="3" w:tplc="C4AA3BB6" w:tentative="1">
      <w:start w:val="1"/>
      <w:numFmt w:val="decimal"/>
      <w:lvlText w:val="%4."/>
      <w:lvlJc w:val="left"/>
      <w:pPr>
        <w:ind w:left="2880" w:hanging="360"/>
      </w:pPr>
    </w:lvl>
    <w:lvl w:ilvl="4" w:tplc="2FA2D392" w:tentative="1">
      <w:start w:val="1"/>
      <w:numFmt w:val="lowerLetter"/>
      <w:lvlText w:val="%5."/>
      <w:lvlJc w:val="left"/>
      <w:pPr>
        <w:ind w:left="3600" w:hanging="360"/>
      </w:pPr>
    </w:lvl>
    <w:lvl w:ilvl="5" w:tplc="21EEF102" w:tentative="1">
      <w:start w:val="1"/>
      <w:numFmt w:val="lowerRoman"/>
      <w:lvlText w:val="%6."/>
      <w:lvlJc w:val="right"/>
      <w:pPr>
        <w:ind w:left="4320" w:hanging="180"/>
      </w:pPr>
    </w:lvl>
    <w:lvl w:ilvl="6" w:tplc="85C09FEA" w:tentative="1">
      <w:start w:val="1"/>
      <w:numFmt w:val="decimal"/>
      <w:lvlText w:val="%7."/>
      <w:lvlJc w:val="left"/>
      <w:pPr>
        <w:ind w:left="5040" w:hanging="360"/>
      </w:pPr>
    </w:lvl>
    <w:lvl w:ilvl="7" w:tplc="491C4686" w:tentative="1">
      <w:start w:val="1"/>
      <w:numFmt w:val="lowerLetter"/>
      <w:lvlText w:val="%8."/>
      <w:lvlJc w:val="left"/>
      <w:pPr>
        <w:ind w:left="5760" w:hanging="360"/>
      </w:pPr>
    </w:lvl>
    <w:lvl w:ilvl="8" w:tplc="E344482E" w:tentative="1">
      <w:start w:val="1"/>
      <w:numFmt w:val="lowerRoman"/>
      <w:lvlText w:val="%9."/>
      <w:lvlJc w:val="right"/>
      <w:pPr>
        <w:ind w:left="6480" w:hanging="180"/>
      </w:pPr>
    </w:lvl>
  </w:abstractNum>
  <w:abstractNum w:abstractNumId="9" w15:restartNumberingAfterBreak="0">
    <w:nsid w:val="7A2E7F39"/>
    <w:multiLevelType w:val="hybridMultilevel"/>
    <w:tmpl w:val="14BA6562"/>
    <w:lvl w:ilvl="0" w:tplc="0A94106E">
      <w:start w:val="1"/>
      <w:numFmt w:val="bullet"/>
      <w:lvlText w:val="‡"/>
      <w:lvlJc w:val="left"/>
      <w:pPr>
        <w:ind w:left="720" w:hanging="360"/>
      </w:pPr>
      <w:rPr>
        <w:rFonts w:ascii="Calibri" w:hAnsi="Calibri" w:hint="default"/>
      </w:rPr>
    </w:lvl>
    <w:lvl w:ilvl="1" w:tplc="C3FC4096" w:tentative="1">
      <w:start w:val="1"/>
      <w:numFmt w:val="bullet"/>
      <w:lvlText w:val="o"/>
      <w:lvlJc w:val="left"/>
      <w:pPr>
        <w:ind w:left="1440" w:hanging="360"/>
      </w:pPr>
      <w:rPr>
        <w:rFonts w:ascii="Courier New" w:hAnsi="Courier New" w:cs="Courier New" w:hint="default"/>
      </w:rPr>
    </w:lvl>
    <w:lvl w:ilvl="2" w:tplc="4886CEC0" w:tentative="1">
      <w:start w:val="1"/>
      <w:numFmt w:val="bullet"/>
      <w:lvlText w:val=""/>
      <w:lvlJc w:val="left"/>
      <w:pPr>
        <w:ind w:left="2160" w:hanging="360"/>
      </w:pPr>
      <w:rPr>
        <w:rFonts w:ascii="Wingdings" w:hAnsi="Wingdings" w:hint="default"/>
      </w:rPr>
    </w:lvl>
    <w:lvl w:ilvl="3" w:tplc="2F309EB2" w:tentative="1">
      <w:start w:val="1"/>
      <w:numFmt w:val="bullet"/>
      <w:lvlText w:val=""/>
      <w:lvlJc w:val="left"/>
      <w:pPr>
        <w:ind w:left="2880" w:hanging="360"/>
      </w:pPr>
      <w:rPr>
        <w:rFonts w:ascii="Symbol" w:hAnsi="Symbol" w:hint="default"/>
      </w:rPr>
    </w:lvl>
    <w:lvl w:ilvl="4" w:tplc="88B2B5A6" w:tentative="1">
      <w:start w:val="1"/>
      <w:numFmt w:val="bullet"/>
      <w:lvlText w:val="o"/>
      <w:lvlJc w:val="left"/>
      <w:pPr>
        <w:ind w:left="3600" w:hanging="360"/>
      </w:pPr>
      <w:rPr>
        <w:rFonts w:ascii="Courier New" w:hAnsi="Courier New" w:cs="Courier New" w:hint="default"/>
      </w:rPr>
    </w:lvl>
    <w:lvl w:ilvl="5" w:tplc="551EFB1A" w:tentative="1">
      <w:start w:val="1"/>
      <w:numFmt w:val="bullet"/>
      <w:lvlText w:val=""/>
      <w:lvlJc w:val="left"/>
      <w:pPr>
        <w:ind w:left="4320" w:hanging="360"/>
      </w:pPr>
      <w:rPr>
        <w:rFonts w:ascii="Wingdings" w:hAnsi="Wingdings" w:hint="default"/>
      </w:rPr>
    </w:lvl>
    <w:lvl w:ilvl="6" w:tplc="B1F204E2" w:tentative="1">
      <w:start w:val="1"/>
      <w:numFmt w:val="bullet"/>
      <w:lvlText w:val=""/>
      <w:lvlJc w:val="left"/>
      <w:pPr>
        <w:ind w:left="5040" w:hanging="360"/>
      </w:pPr>
      <w:rPr>
        <w:rFonts w:ascii="Symbol" w:hAnsi="Symbol" w:hint="default"/>
      </w:rPr>
    </w:lvl>
    <w:lvl w:ilvl="7" w:tplc="A8AE9C22" w:tentative="1">
      <w:start w:val="1"/>
      <w:numFmt w:val="bullet"/>
      <w:lvlText w:val="o"/>
      <w:lvlJc w:val="left"/>
      <w:pPr>
        <w:ind w:left="5760" w:hanging="360"/>
      </w:pPr>
      <w:rPr>
        <w:rFonts w:ascii="Courier New" w:hAnsi="Courier New" w:cs="Courier New" w:hint="default"/>
      </w:rPr>
    </w:lvl>
    <w:lvl w:ilvl="8" w:tplc="3B102900" w:tentative="1">
      <w:start w:val="1"/>
      <w:numFmt w:val="bullet"/>
      <w:lvlText w:val=""/>
      <w:lvlJc w:val="left"/>
      <w:pPr>
        <w:ind w:left="6480" w:hanging="360"/>
      </w:pPr>
      <w:rPr>
        <w:rFonts w:ascii="Wingdings" w:hAnsi="Wingdings" w:hint="default"/>
      </w:rPr>
    </w:lvl>
  </w:abstractNum>
  <w:num w:numId="1" w16cid:durableId="1629628683">
    <w:abstractNumId w:val="0"/>
  </w:num>
  <w:num w:numId="2" w16cid:durableId="1947299390">
    <w:abstractNumId w:val="4"/>
  </w:num>
  <w:num w:numId="3" w16cid:durableId="434374475">
    <w:abstractNumId w:val="3"/>
  </w:num>
  <w:num w:numId="4" w16cid:durableId="1296331292">
    <w:abstractNumId w:val="9"/>
  </w:num>
  <w:num w:numId="5" w16cid:durableId="1411123310">
    <w:abstractNumId w:val="6"/>
  </w:num>
  <w:num w:numId="6" w16cid:durableId="386612847">
    <w:abstractNumId w:val="1"/>
  </w:num>
  <w:num w:numId="7" w16cid:durableId="978802544">
    <w:abstractNumId w:val="2"/>
  </w:num>
  <w:num w:numId="8" w16cid:durableId="1561405052">
    <w:abstractNumId w:val="5"/>
  </w:num>
  <w:num w:numId="9" w16cid:durableId="2137288454">
    <w:abstractNumId w:val="8"/>
  </w:num>
  <w:num w:numId="10" w16cid:durableId="15595926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DateAndTime/>
  <w:embedTrueTypeFonts/>
  <w:bordersDoNotSurroundHeader/>
  <w:bordersDoNotSurroundFooter/>
  <w:proofState w:spelling="clean" w:grammar="clean"/>
  <w:stylePaneSortMethod w:val="0000"/>
  <w:defaultTabStop w:val="284"/>
  <w:evenAndOddHeaders/>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EC0"/>
    <w:rsid w:val="000036E4"/>
    <w:rsid w:val="00004017"/>
    <w:rsid w:val="0000424F"/>
    <w:rsid w:val="00005721"/>
    <w:rsid w:val="00005746"/>
    <w:rsid w:val="00005B8A"/>
    <w:rsid w:val="00005D01"/>
    <w:rsid w:val="000071B6"/>
    <w:rsid w:val="00010038"/>
    <w:rsid w:val="00010089"/>
    <w:rsid w:val="00012B0A"/>
    <w:rsid w:val="0001331D"/>
    <w:rsid w:val="0001350D"/>
    <w:rsid w:val="00013891"/>
    <w:rsid w:val="00016628"/>
    <w:rsid w:val="000203E9"/>
    <w:rsid w:val="000207B6"/>
    <w:rsid w:val="00022129"/>
    <w:rsid w:val="00022D8A"/>
    <w:rsid w:val="00023271"/>
    <w:rsid w:val="000241CA"/>
    <w:rsid w:val="0002508E"/>
    <w:rsid w:val="00026207"/>
    <w:rsid w:val="00026B0A"/>
    <w:rsid w:val="00030717"/>
    <w:rsid w:val="00030CF2"/>
    <w:rsid w:val="00031B0F"/>
    <w:rsid w:val="00032D32"/>
    <w:rsid w:val="00032F3B"/>
    <w:rsid w:val="000343FE"/>
    <w:rsid w:val="00035ADD"/>
    <w:rsid w:val="00040800"/>
    <w:rsid w:val="00042A17"/>
    <w:rsid w:val="000455DB"/>
    <w:rsid w:val="000471E8"/>
    <w:rsid w:val="00050C51"/>
    <w:rsid w:val="000542A7"/>
    <w:rsid w:val="00054752"/>
    <w:rsid w:val="00056BFD"/>
    <w:rsid w:val="000601F1"/>
    <w:rsid w:val="000622D1"/>
    <w:rsid w:val="00063026"/>
    <w:rsid w:val="0006692D"/>
    <w:rsid w:val="00067557"/>
    <w:rsid w:val="0007019F"/>
    <w:rsid w:val="0007077A"/>
    <w:rsid w:val="00070A2A"/>
    <w:rsid w:val="00071E41"/>
    <w:rsid w:val="00071E95"/>
    <w:rsid w:val="0007234C"/>
    <w:rsid w:val="00072D77"/>
    <w:rsid w:val="00073639"/>
    <w:rsid w:val="00076842"/>
    <w:rsid w:val="00076C5E"/>
    <w:rsid w:val="0007717C"/>
    <w:rsid w:val="00077584"/>
    <w:rsid w:val="00077BAD"/>
    <w:rsid w:val="000813AC"/>
    <w:rsid w:val="00081F20"/>
    <w:rsid w:val="000870D3"/>
    <w:rsid w:val="00092401"/>
    <w:rsid w:val="00092F43"/>
    <w:rsid w:val="00093A5F"/>
    <w:rsid w:val="00093FBE"/>
    <w:rsid w:val="00096221"/>
    <w:rsid w:val="00096CA4"/>
    <w:rsid w:val="00096CAF"/>
    <w:rsid w:val="0009782B"/>
    <w:rsid w:val="000A1032"/>
    <w:rsid w:val="000A2670"/>
    <w:rsid w:val="000A2BC0"/>
    <w:rsid w:val="000A3B5F"/>
    <w:rsid w:val="000A3B95"/>
    <w:rsid w:val="000A5BB6"/>
    <w:rsid w:val="000A5C1C"/>
    <w:rsid w:val="000B1B95"/>
    <w:rsid w:val="000B25D7"/>
    <w:rsid w:val="000C0A67"/>
    <w:rsid w:val="000C0A9D"/>
    <w:rsid w:val="000C19F2"/>
    <w:rsid w:val="000C38DB"/>
    <w:rsid w:val="000C6BC1"/>
    <w:rsid w:val="000D12D9"/>
    <w:rsid w:val="000D1EA9"/>
    <w:rsid w:val="000D2F33"/>
    <w:rsid w:val="000D2FAC"/>
    <w:rsid w:val="000D3E43"/>
    <w:rsid w:val="000D4C4F"/>
    <w:rsid w:val="000D5317"/>
    <w:rsid w:val="000D57EB"/>
    <w:rsid w:val="000D5891"/>
    <w:rsid w:val="000D6963"/>
    <w:rsid w:val="000D7279"/>
    <w:rsid w:val="000E07A7"/>
    <w:rsid w:val="000E0CF2"/>
    <w:rsid w:val="000E47A7"/>
    <w:rsid w:val="000E5954"/>
    <w:rsid w:val="000E769D"/>
    <w:rsid w:val="000E7A32"/>
    <w:rsid w:val="000F0959"/>
    <w:rsid w:val="000F251F"/>
    <w:rsid w:val="000F33FC"/>
    <w:rsid w:val="000F3496"/>
    <w:rsid w:val="000F3A41"/>
    <w:rsid w:val="000F750F"/>
    <w:rsid w:val="0010035F"/>
    <w:rsid w:val="00102600"/>
    <w:rsid w:val="00103F7C"/>
    <w:rsid w:val="00106E61"/>
    <w:rsid w:val="00107BB8"/>
    <w:rsid w:val="00112C4C"/>
    <w:rsid w:val="00114FCC"/>
    <w:rsid w:val="00120227"/>
    <w:rsid w:val="001219D0"/>
    <w:rsid w:val="00121C6E"/>
    <w:rsid w:val="00121F4A"/>
    <w:rsid w:val="001227F9"/>
    <w:rsid w:val="00123655"/>
    <w:rsid w:val="00125206"/>
    <w:rsid w:val="00126027"/>
    <w:rsid w:val="00126D1A"/>
    <w:rsid w:val="001302EC"/>
    <w:rsid w:val="00132574"/>
    <w:rsid w:val="00132DFB"/>
    <w:rsid w:val="00133093"/>
    <w:rsid w:val="00133D37"/>
    <w:rsid w:val="00134372"/>
    <w:rsid w:val="001377CC"/>
    <w:rsid w:val="0013787A"/>
    <w:rsid w:val="001378F5"/>
    <w:rsid w:val="00137BC4"/>
    <w:rsid w:val="00140BA1"/>
    <w:rsid w:val="0014308F"/>
    <w:rsid w:val="001504E5"/>
    <w:rsid w:val="001508E9"/>
    <w:rsid w:val="00151415"/>
    <w:rsid w:val="001514B9"/>
    <w:rsid w:val="001517E9"/>
    <w:rsid w:val="0015369E"/>
    <w:rsid w:val="00154D5E"/>
    <w:rsid w:val="00155AA4"/>
    <w:rsid w:val="00155B30"/>
    <w:rsid w:val="001564E5"/>
    <w:rsid w:val="00156CF5"/>
    <w:rsid w:val="00157CCD"/>
    <w:rsid w:val="00161E5D"/>
    <w:rsid w:val="00162396"/>
    <w:rsid w:val="001633D9"/>
    <w:rsid w:val="001650F8"/>
    <w:rsid w:val="00170836"/>
    <w:rsid w:val="00171F8C"/>
    <w:rsid w:val="00173784"/>
    <w:rsid w:val="0017623E"/>
    <w:rsid w:val="00176A3D"/>
    <w:rsid w:val="001802BD"/>
    <w:rsid w:val="00180790"/>
    <w:rsid w:val="00180ABE"/>
    <w:rsid w:val="00181B2B"/>
    <w:rsid w:val="00182C98"/>
    <w:rsid w:val="00183619"/>
    <w:rsid w:val="00184060"/>
    <w:rsid w:val="00184971"/>
    <w:rsid w:val="0018541B"/>
    <w:rsid w:val="00185F32"/>
    <w:rsid w:val="00185F68"/>
    <w:rsid w:val="00186261"/>
    <w:rsid w:val="00190780"/>
    <w:rsid w:val="0019228D"/>
    <w:rsid w:val="001923AB"/>
    <w:rsid w:val="00194D75"/>
    <w:rsid w:val="001956DD"/>
    <w:rsid w:val="00196EC0"/>
    <w:rsid w:val="001A02FC"/>
    <w:rsid w:val="001B0B9D"/>
    <w:rsid w:val="001B1B96"/>
    <w:rsid w:val="001B20C0"/>
    <w:rsid w:val="001B3975"/>
    <w:rsid w:val="001B3B36"/>
    <w:rsid w:val="001B523C"/>
    <w:rsid w:val="001B6DD5"/>
    <w:rsid w:val="001B7C1A"/>
    <w:rsid w:val="001C0479"/>
    <w:rsid w:val="001C06A5"/>
    <w:rsid w:val="001C10F3"/>
    <w:rsid w:val="001C1C18"/>
    <w:rsid w:val="001C1EB8"/>
    <w:rsid w:val="001C2E0B"/>
    <w:rsid w:val="001C3E80"/>
    <w:rsid w:val="001C603F"/>
    <w:rsid w:val="001D0E96"/>
    <w:rsid w:val="001D1AD1"/>
    <w:rsid w:val="001D4220"/>
    <w:rsid w:val="001D4426"/>
    <w:rsid w:val="001D6257"/>
    <w:rsid w:val="001D70B5"/>
    <w:rsid w:val="001E1A76"/>
    <w:rsid w:val="001E2315"/>
    <w:rsid w:val="001E26AD"/>
    <w:rsid w:val="001E31C9"/>
    <w:rsid w:val="001E340D"/>
    <w:rsid w:val="001E5C17"/>
    <w:rsid w:val="001E7891"/>
    <w:rsid w:val="001E7F59"/>
    <w:rsid w:val="001F1490"/>
    <w:rsid w:val="001F3750"/>
    <w:rsid w:val="001F4D3F"/>
    <w:rsid w:val="001F5842"/>
    <w:rsid w:val="00201273"/>
    <w:rsid w:val="002014F0"/>
    <w:rsid w:val="00204823"/>
    <w:rsid w:val="00204E2B"/>
    <w:rsid w:val="00205711"/>
    <w:rsid w:val="0020574A"/>
    <w:rsid w:val="002058F8"/>
    <w:rsid w:val="002064D6"/>
    <w:rsid w:val="002066EB"/>
    <w:rsid w:val="00206A82"/>
    <w:rsid w:val="00206FD3"/>
    <w:rsid w:val="00211849"/>
    <w:rsid w:val="00212960"/>
    <w:rsid w:val="0021397B"/>
    <w:rsid w:val="00213E32"/>
    <w:rsid w:val="002156A6"/>
    <w:rsid w:val="00215A00"/>
    <w:rsid w:val="00217D5A"/>
    <w:rsid w:val="00217E3A"/>
    <w:rsid w:val="00222053"/>
    <w:rsid w:val="00223687"/>
    <w:rsid w:val="00224475"/>
    <w:rsid w:val="002255D6"/>
    <w:rsid w:val="00227CD9"/>
    <w:rsid w:val="0023262E"/>
    <w:rsid w:val="002329D7"/>
    <w:rsid w:val="00232ADA"/>
    <w:rsid w:val="002348E3"/>
    <w:rsid w:val="00237C8A"/>
    <w:rsid w:val="00241157"/>
    <w:rsid w:val="00241ACD"/>
    <w:rsid w:val="002422FE"/>
    <w:rsid w:val="002430DD"/>
    <w:rsid w:val="002438D2"/>
    <w:rsid w:val="00243C6A"/>
    <w:rsid w:val="00243D3C"/>
    <w:rsid w:val="002446CB"/>
    <w:rsid w:val="002456A0"/>
    <w:rsid w:val="00245C54"/>
    <w:rsid w:val="00245E2F"/>
    <w:rsid w:val="00247BC8"/>
    <w:rsid w:val="0025090F"/>
    <w:rsid w:val="002512D4"/>
    <w:rsid w:val="002514DF"/>
    <w:rsid w:val="00252643"/>
    <w:rsid w:val="00252AF4"/>
    <w:rsid w:val="00253551"/>
    <w:rsid w:val="0025469A"/>
    <w:rsid w:val="0025490A"/>
    <w:rsid w:val="002569E9"/>
    <w:rsid w:val="002574B9"/>
    <w:rsid w:val="00260A16"/>
    <w:rsid w:val="0026306B"/>
    <w:rsid w:val="002639AC"/>
    <w:rsid w:val="00264EC4"/>
    <w:rsid w:val="00266C5E"/>
    <w:rsid w:val="00270DD5"/>
    <w:rsid w:val="00271235"/>
    <w:rsid w:val="00272D6F"/>
    <w:rsid w:val="00274578"/>
    <w:rsid w:val="002756AD"/>
    <w:rsid w:val="00276CCD"/>
    <w:rsid w:val="00277F45"/>
    <w:rsid w:val="00282942"/>
    <w:rsid w:val="00282C7A"/>
    <w:rsid w:val="00282E1F"/>
    <w:rsid w:val="00285217"/>
    <w:rsid w:val="00285EA3"/>
    <w:rsid w:val="00286BBB"/>
    <w:rsid w:val="00287935"/>
    <w:rsid w:val="00290C88"/>
    <w:rsid w:val="00291C25"/>
    <w:rsid w:val="00292003"/>
    <w:rsid w:val="00292076"/>
    <w:rsid w:val="00292466"/>
    <w:rsid w:val="002925EA"/>
    <w:rsid w:val="00292F65"/>
    <w:rsid w:val="0029493A"/>
    <w:rsid w:val="00294AEC"/>
    <w:rsid w:val="00296C5C"/>
    <w:rsid w:val="00297238"/>
    <w:rsid w:val="002A4AD6"/>
    <w:rsid w:val="002A5421"/>
    <w:rsid w:val="002A5562"/>
    <w:rsid w:val="002A68CD"/>
    <w:rsid w:val="002A7293"/>
    <w:rsid w:val="002A779D"/>
    <w:rsid w:val="002B0B09"/>
    <w:rsid w:val="002B2690"/>
    <w:rsid w:val="002B4EEB"/>
    <w:rsid w:val="002C0803"/>
    <w:rsid w:val="002C28EC"/>
    <w:rsid w:val="002C3C57"/>
    <w:rsid w:val="002C3D7C"/>
    <w:rsid w:val="002C51C5"/>
    <w:rsid w:val="002C5444"/>
    <w:rsid w:val="002C5E9B"/>
    <w:rsid w:val="002C7AF1"/>
    <w:rsid w:val="002D0554"/>
    <w:rsid w:val="002D26A9"/>
    <w:rsid w:val="002D28F0"/>
    <w:rsid w:val="002D35AD"/>
    <w:rsid w:val="002D3683"/>
    <w:rsid w:val="002D52DB"/>
    <w:rsid w:val="002D5C45"/>
    <w:rsid w:val="002E0DD8"/>
    <w:rsid w:val="002E21E5"/>
    <w:rsid w:val="002E43E9"/>
    <w:rsid w:val="002E4670"/>
    <w:rsid w:val="002E5558"/>
    <w:rsid w:val="002E5B1D"/>
    <w:rsid w:val="002E6621"/>
    <w:rsid w:val="002F007F"/>
    <w:rsid w:val="002F13B9"/>
    <w:rsid w:val="002F210A"/>
    <w:rsid w:val="002F359B"/>
    <w:rsid w:val="002F52C3"/>
    <w:rsid w:val="002F62B8"/>
    <w:rsid w:val="002F6C12"/>
    <w:rsid w:val="002F717E"/>
    <w:rsid w:val="003002A4"/>
    <w:rsid w:val="0030315C"/>
    <w:rsid w:val="00303D7C"/>
    <w:rsid w:val="00304251"/>
    <w:rsid w:val="00304408"/>
    <w:rsid w:val="00304F01"/>
    <w:rsid w:val="0030615D"/>
    <w:rsid w:val="003066F6"/>
    <w:rsid w:val="00307413"/>
    <w:rsid w:val="003076BC"/>
    <w:rsid w:val="003079C0"/>
    <w:rsid w:val="00307F06"/>
    <w:rsid w:val="00310CCF"/>
    <w:rsid w:val="0031109A"/>
    <w:rsid w:val="0031182C"/>
    <w:rsid w:val="00312FB3"/>
    <w:rsid w:val="00313574"/>
    <w:rsid w:val="003155AC"/>
    <w:rsid w:val="00325BB1"/>
    <w:rsid w:val="00327176"/>
    <w:rsid w:val="00330F90"/>
    <w:rsid w:val="003315A4"/>
    <w:rsid w:val="003316A3"/>
    <w:rsid w:val="0033230E"/>
    <w:rsid w:val="003326EE"/>
    <w:rsid w:val="00334AE9"/>
    <w:rsid w:val="0033506C"/>
    <w:rsid w:val="00335AD1"/>
    <w:rsid w:val="003369C8"/>
    <w:rsid w:val="00337589"/>
    <w:rsid w:val="00340A1B"/>
    <w:rsid w:val="00341ABC"/>
    <w:rsid w:val="003425A4"/>
    <w:rsid w:val="00342C47"/>
    <w:rsid w:val="00343F94"/>
    <w:rsid w:val="00344BE7"/>
    <w:rsid w:val="00346CE1"/>
    <w:rsid w:val="0034719F"/>
    <w:rsid w:val="003507AB"/>
    <w:rsid w:val="00352AA4"/>
    <w:rsid w:val="00353541"/>
    <w:rsid w:val="00354579"/>
    <w:rsid w:val="00356F00"/>
    <w:rsid w:val="00363C3D"/>
    <w:rsid w:val="003733AD"/>
    <w:rsid w:val="00373571"/>
    <w:rsid w:val="00374C30"/>
    <w:rsid w:val="00376F2A"/>
    <w:rsid w:val="00377481"/>
    <w:rsid w:val="00380865"/>
    <w:rsid w:val="00381B1C"/>
    <w:rsid w:val="0038280C"/>
    <w:rsid w:val="00382FCF"/>
    <w:rsid w:val="00383E4D"/>
    <w:rsid w:val="003846F9"/>
    <w:rsid w:val="00390C37"/>
    <w:rsid w:val="00390E07"/>
    <w:rsid w:val="0039209C"/>
    <w:rsid w:val="0039285B"/>
    <w:rsid w:val="003929D9"/>
    <w:rsid w:val="00392CE4"/>
    <w:rsid w:val="00394396"/>
    <w:rsid w:val="003943AA"/>
    <w:rsid w:val="00395815"/>
    <w:rsid w:val="003969F9"/>
    <w:rsid w:val="00397811"/>
    <w:rsid w:val="0039798F"/>
    <w:rsid w:val="003A1153"/>
    <w:rsid w:val="003A1338"/>
    <w:rsid w:val="003A231F"/>
    <w:rsid w:val="003A3E3F"/>
    <w:rsid w:val="003A4B0F"/>
    <w:rsid w:val="003A6611"/>
    <w:rsid w:val="003A7838"/>
    <w:rsid w:val="003A7C92"/>
    <w:rsid w:val="003A7E95"/>
    <w:rsid w:val="003B0EEC"/>
    <w:rsid w:val="003B3188"/>
    <w:rsid w:val="003B739C"/>
    <w:rsid w:val="003B7C87"/>
    <w:rsid w:val="003C060F"/>
    <w:rsid w:val="003C1067"/>
    <w:rsid w:val="003C42BD"/>
    <w:rsid w:val="003C6313"/>
    <w:rsid w:val="003C73FE"/>
    <w:rsid w:val="003D0B70"/>
    <w:rsid w:val="003D1EEB"/>
    <w:rsid w:val="003D2E3C"/>
    <w:rsid w:val="003D2E3E"/>
    <w:rsid w:val="003D35A6"/>
    <w:rsid w:val="003D46E7"/>
    <w:rsid w:val="003D4D04"/>
    <w:rsid w:val="003D4ECA"/>
    <w:rsid w:val="003E0194"/>
    <w:rsid w:val="003E10CD"/>
    <w:rsid w:val="003E33D4"/>
    <w:rsid w:val="003E35E9"/>
    <w:rsid w:val="003E4B42"/>
    <w:rsid w:val="003E55B2"/>
    <w:rsid w:val="003F020F"/>
    <w:rsid w:val="003F2E17"/>
    <w:rsid w:val="003F5652"/>
    <w:rsid w:val="003F5F79"/>
    <w:rsid w:val="003F63C4"/>
    <w:rsid w:val="003F6C0F"/>
    <w:rsid w:val="0040199C"/>
    <w:rsid w:val="00402AD1"/>
    <w:rsid w:val="0040652E"/>
    <w:rsid w:val="00410222"/>
    <w:rsid w:val="004110DB"/>
    <w:rsid w:val="00412299"/>
    <w:rsid w:val="00413C3C"/>
    <w:rsid w:val="00417678"/>
    <w:rsid w:val="00417916"/>
    <w:rsid w:val="004208E1"/>
    <w:rsid w:val="00420DE8"/>
    <w:rsid w:val="00421495"/>
    <w:rsid w:val="0042211F"/>
    <w:rsid w:val="00422594"/>
    <w:rsid w:val="00423493"/>
    <w:rsid w:val="00423902"/>
    <w:rsid w:val="00424A91"/>
    <w:rsid w:val="0043180D"/>
    <w:rsid w:val="00432537"/>
    <w:rsid w:val="004330E6"/>
    <w:rsid w:val="0043424E"/>
    <w:rsid w:val="004414A5"/>
    <w:rsid w:val="004436DF"/>
    <w:rsid w:val="004436F5"/>
    <w:rsid w:val="0044578B"/>
    <w:rsid w:val="0044700B"/>
    <w:rsid w:val="00450BB6"/>
    <w:rsid w:val="00453519"/>
    <w:rsid w:val="00453895"/>
    <w:rsid w:val="00455051"/>
    <w:rsid w:val="004558D9"/>
    <w:rsid w:val="00456785"/>
    <w:rsid w:val="0045685B"/>
    <w:rsid w:val="00456BB5"/>
    <w:rsid w:val="00457C9A"/>
    <w:rsid w:val="004614C2"/>
    <w:rsid w:val="0046161C"/>
    <w:rsid w:val="00462F4A"/>
    <w:rsid w:val="00463AD6"/>
    <w:rsid w:val="00466DBF"/>
    <w:rsid w:val="00467C80"/>
    <w:rsid w:val="00467D71"/>
    <w:rsid w:val="004701EA"/>
    <w:rsid w:val="00470BC8"/>
    <w:rsid w:val="00472401"/>
    <w:rsid w:val="00472A84"/>
    <w:rsid w:val="00474052"/>
    <w:rsid w:val="00475A3C"/>
    <w:rsid w:val="00475FEE"/>
    <w:rsid w:val="00476602"/>
    <w:rsid w:val="00477B83"/>
    <w:rsid w:val="004823E4"/>
    <w:rsid w:val="00485FDB"/>
    <w:rsid w:val="00486BA3"/>
    <w:rsid w:val="004877C8"/>
    <w:rsid w:val="00487E8C"/>
    <w:rsid w:val="004901D3"/>
    <w:rsid w:val="00492F54"/>
    <w:rsid w:val="004A1BD0"/>
    <w:rsid w:val="004A585A"/>
    <w:rsid w:val="004B0D62"/>
    <w:rsid w:val="004B1B4E"/>
    <w:rsid w:val="004B4005"/>
    <w:rsid w:val="004B41F1"/>
    <w:rsid w:val="004B4210"/>
    <w:rsid w:val="004B4C80"/>
    <w:rsid w:val="004B5BE6"/>
    <w:rsid w:val="004B5EA4"/>
    <w:rsid w:val="004C062A"/>
    <w:rsid w:val="004C17B5"/>
    <w:rsid w:val="004C2236"/>
    <w:rsid w:val="004C32D0"/>
    <w:rsid w:val="004C43B2"/>
    <w:rsid w:val="004C531E"/>
    <w:rsid w:val="004C6BCF"/>
    <w:rsid w:val="004C6C90"/>
    <w:rsid w:val="004D1D97"/>
    <w:rsid w:val="004D48C8"/>
    <w:rsid w:val="004D53A3"/>
    <w:rsid w:val="004D5405"/>
    <w:rsid w:val="004D5FD0"/>
    <w:rsid w:val="004D61D6"/>
    <w:rsid w:val="004E0D85"/>
    <w:rsid w:val="004E4793"/>
    <w:rsid w:val="004E557E"/>
    <w:rsid w:val="004F238A"/>
    <w:rsid w:val="004F2402"/>
    <w:rsid w:val="004F2531"/>
    <w:rsid w:val="004F6500"/>
    <w:rsid w:val="004F6DFE"/>
    <w:rsid w:val="004F74E3"/>
    <w:rsid w:val="00500FD0"/>
    <w:rsid w:val="0050200F"/>
    <w:rsid w:val="00502613"/>
    <w:rsid w:val="005037CD"/>
    <w:rsid w:val="00504795"/>
    <w:rsid w:val="005049A8"/>
    <w:rsid w:val="005071BC"/>
    <w:rsid w:val="005109A4"/>
    <w:rsid w:val="005111DE"/>
    <w:rsid w:val="00511719"/>
    <w:rsid w:val="00511F4F"/>
    <w:rsid w:val="00512D3D"/>
    <w:rsid w:val="0051441B"/>
    <w:rsid w:val="00514CBA"/>
    <w:rsid w:val="00515514"/>
    <w:rsid w:val="00517860"/>
    <w:rsid w:val="005204EA"/>
    <w:rsid w:val="0052187E"/>
    <w:rsid w:val="00521CB3"/>
    <w:rsid w:val="00522069"/>
    <w:rsid w:val="005245DF"/>
    <w:rsid w:val="00524AB5"/>
    <w:rsid w:val="0052630A"/>
    <w:rsid w:val="00526D86"/>
    <w:rsid w:val="00526E92"/>
    <w:rsid w:val="00527FB3"/>
    <w:rsid w:val="005315FF"/>
    <w:rsid w:val="0053177A"/>
    <w:rsid w:val="005328AF"/>
    <w:rsid w:val="00533E43"/>
    <w:rsid w:val="00533EA1"/>
    <w:rsid w:val="0053433B"/>
    <w:rsid w:val="00535ACB"/>
    <w:rsid w:val="00535CC7"/>
    <w:rsid w:val="00535E7C"/>
    <w:rsid w:val="005368F1"/>
    <w:rsid w:val="00536EDC"/>
    <w:rsid w:val="005374EB"/>
    <w:rsid w:val="00537A76"/>
    <w:rsid w:val="00540753"/>
    <w:rsid w:val="0054321B"/>
    <w:rsid w:val="00543875"/>
    <w:rsid w:val="005447AC"/>
    <w:rsid w:val="005453B6"/>
    <w:rsid w:val="005508C6"/>
    <w:rsid w:val="00552258"/>
    <w:rsid w:val="005534A5"/>
    <w:rsid w:val="005558D0"/>
    <w:rsid w:val="00555C32"/>
    <w:rsid w:val="00560968"/>
    <w:rsid w:val="00561767"/>
    <w:rsid w:val="00562055"/>
    <w:rsid w:val="00564AD8"/>
    <w:rsid w:val="00566FD7"/>
    <w:rsid w:val="00573861"/>
    <w:rsid w:val="00576E6F"/>
    <w:rsid w:val="005771C3"/>
    <w:rsid w:val="00577B54"/>
    <w:rsid w:val="005812D7"/>
    <w:rsid w:val="00581C1D"/>
    <w:rsid w:val="00581FD3"/>
    <w:rsid w:val="00583ED8"/>
    <w:rsid w:val="00584D2B"/>
    <w:rsid w:val="00586C64"/>
    <w:rsid w:val="005873B4"/>
    <w:rsid w:val="005900C5"/>
    <w:rsid w:val="0059065C"/>
    <w:rsid w:val="00590F6D"/>
    <w:rsid w:val="00594358"/>
    <w:rsid w:val="0059729F"/>
    <w:rsid w:val="005975C7"/>
    <w:rsid w:val="005A3D01"/>
    <w:rsid w:val="005A3ECA"/>
    <w:rsid w:val="005A4F56"/>
    <w:rsid w:val="005A5ED7"/>
    <w:rsid w:val="005A5F8F"/>
    <w:rsid w:val="005A7B4F"/>
    <w:rsid w:val="005A7F19"/>
    <w:rsid w:val="005B06B6"/>
    <w:rsid w:val="005B1391"/>
    <w:rsid w:val="005B1E05"/>
    <w:rsid w:val="005B25D8"/>
    <w:rsid w:val="005B3D11"/>
    <w:rsid w:val="005B522E"/>
    <w:rsid w:val="005B7A1B"/>
    <w:rsid w:val="005C091F"/>
    <w:rsid w:val="005C1A41"/>
    <w:rsid w:val="005C453B"/>
    <w:rsid w:val="005C4565"/>
    <w:rsid w:val="005C5DF2"/>
    <w:rsid w:val="005C6891"/>
    <w:rsid w:val="005D1816"/>
    <w:rsid w:val="005D4E00"/>
    <w:rsid w:val="005D68A8"/>
    <w:rsid w:val="005D737C"/>
    <w:rsid w:val="005D7897"/>
    <w:rsid w:val="005D7900"/>
    <w:rsid w:val="005D7DB8"/>
    <w:rsid w:val="005E05CD"/>
    <w:rsid w:val="005E0EA9"/>
    <w:rsid w:val="005E2C7A"/>
    <w:rsid w:val="005E3217"/>
    <w:rsid w:val="005E35C6"/>
    <w:rsid w:val="005E36F9"/>
    <w:rsid w:val="005E3A6C"/>
    <w:rsid w:val="005E5F4C"/>
    <w:rsid w:val="005E6D09"/>
    <w:rsid w:val="005F09C5"/>
    <w:rsid w:val="005F1121"/>
    <w:rsid w:val="005F1B04"/>
    <w:rsid w:val="005F220D"/>
    <w:rsid w:val="005F2ACE"/>
    <w:rsid w:val="005F399B"/>
    <w:rsid w:val="005F4153"/>
    <w:rsid w:val="005F5F35"/>
    <w:rsid w:val="006011FC"/>
    <w:rsid w:val="006012D4"/>
    <w:rsid w:val="00603B53"/>
    <w:rsid w:val="00605F8F"/>
    <w:rsid w:val="00610266"/>
    <w:rsid w:val="00610F26"/>
    <w:rsid w:val="006139B8"/>
    <w:rsid w:val="006148DC"/>
    <w:rsid w:val="00614F5E"/>
    <w:rsid w:val="00615ED5"/>
    <w:rsid w:val="00616778"/>
    <w:rsid w:val="006171EC"/>
    <w:rsid w:val="00617D58"/>
    <w:rsid w:val="006209A5"/>
    <w:rsid w:val="00623548"/>
    <w:rsid w:val="00623AEC"/>
    <w:rsid w:val="00624654"/>
    <w:rsid w:val="0062549E"/>
    <w:rsid w:val="00625A5A"/>
    <w:rsid w:val="00625C01"/>
    <w:rsid w:val="0062671A"/>
    <w:rsid w:val="00626F24"/>
    <w:rsid w:val="0062718F"/>
    <w:rsid w:val="006310A1"/>
    <w:rsid w:val="0063168A"/>
    <w:rsid w:val="006328F7"/>
    <w:rsid w:val="006330D7"/>
    <w:rsid w:val="00633347"/>
    <w:rsid w:val="00633A6C"/>
    <w:rsid w:val="00633F35"/>
    <w:rsid w:val="00634D03"/>
    <w:rsid w:val="00635396"/>
    <w:rsid w:val="00641030"/>
    <w:rsid w:val="00644C37"/>
    <w:rsid w:val="00645D52"/>
    <w:rsid w:val="00646B27"/>
    <w:rsid w:val="0065133B"/>
    <w:rsid w:val="006513DF"/>
    <w:rsid w:val="006516F0"/>
    <w:rsid w:val="00653509"/>
    <w:rsid w:val="006539F5"/>
    <w:rsid w:val="00656D88"/>
    <w:rsid w:val="00657053"/>
    <w:rsid w:val="006578C0"/>
    <w:rsid w:val="00657B41"/>
    <w:rsid w:val="0066001B"/>
    <w:rsid w:val="006602F1"/>
    <w:rsid w:val="006604B5"/>
    <w:rsid w:val="00661045"/>
    <w:rsid w:val="00662C12"/>
    <w:rsid w:val="006646DF"/>
    <w:rsid w:val="00664873"/>
    <w:rsid w:val="00665FFE"/>
    <w:rsid w:val="00666336"/>
    <w:rsid w:val="00667433"/>
    <w:rsid w:val="00670ED4"/>
    <w:rsid w:val="006715D6"/>
    <w:rsid w:val="00672928"/>
    <w:rsid w:val="00672CCF"/>
    <w:rsid w:val="00674DAB"/>
    <w:rsid w:val="006753C7"/>
    <w:rsid w:val="00675CEA"/>
    <w:rsid w:val="00676095"/>
    <w:rsid w:val="006762BA"/>
    <w:rsid w:val="0068027E"/>
    <w:rsid w:val="00681170"/>
    <w:rsid w:val="00681935"/>
    <w:rsid w:val="006829A1"/>
    <w:rsid w:val="006833BF"/>
    <w:rsid w:val="0068652A"/>
    <w:rsid w:val="00690195"/>
    <w:rsid w:val="00693BEC"/>
    <w:rsid w:val="00694821"/>
    <w:rsid w:val="0069500C"/>
    <w:rsid w:val="006960BF"/>
    <w:rsid w:val="00696F0A"/>
    <w:rsid w:val="00697019"/>
    <w:rsid w:val="006A00D9"/>
    <w:rsid w:val="006A05F5"/>
    <w:rsid w:val="006A21FD"/>
    <w:rsid w:val="006A69AD"/>
    <w:rsid w:val="006A69C8"/>
    <w:rsid w:val="006A788F"/>
    <w:rsid w:val="006A7EDC"/>
    <w:rsid w:val="006B0066"/>
    <w:rsid w:val="006B030F"/>
    <w:rsid w:val="006B099A"/>
    <w:rsid w:val="006B15CF"/>
    <w:rsid w:val="006B5087"/>
    <w:rsid w:val="006B577C"/>
    <w:rsid w:val="006C16D4"/>
    <w:rsid w:val="006C3BBD"/>
    <w:rsid w:val="006C49D0"/>
    <w:rsid w:val="006C534A"/>
    <w:rsid w:val="006C63EE"/>
    <w:rsid w:val="006D02BC"/>
    <w:rsid w:val="006D16E6"/>
    <w:rsid w:val="006D402A"/>
    <w:rsid w:val="006D4242"/>
    <w:rsid w:val="006D495A"/>
    <w:rsid w:val="006D4FB5"/>
    <w:rsid w:val="006D54F8"/>
    <w:rsid w:val="006D6163"/>
    <w:rsid w:val="006D7163"/>
    <w:rsid w:val="006E1FD2"/>
    <w:rsid w:val="006E286E"/>
    <w:rsid w:val="006E34F9"/>
    <w:rsid w:val="006E464A"/>
    <w:rsid w:val="006E58B1"/>
    <w:rsid w:val="006F01C4"/>
    <w:rsid w:val="006F09CB"/>
    <w:rsid w:val="006F1A79"/>
    <w:rsid w:val="006F2827"/>
    <w:rsid w:val="006F2D50"/>
    <w:rsid w:val="006F3CB2"/>
    <w:rsid w:val="006F487B"/>
    <w:rsid w:val="006F514B"/>
    <w:rsid w:val="006F57CE"/>
    <w:rsid w:val="006F71A3"/>
    <w:rsid w:val="006F740B"/>
    <w:rsid w:val="007012CD"/>
    <w:rsid w:val="007033DA"/>
    <w:rsid w:val="00703B6E"/>
    <w:rsid w:val="00703F82"/>
    <w:rsid w:val="007047C9"/>
    <w:rsid w:val="00710252"/>
    <w:rsid w:val="00710E0C"/>
    <w:rsid w:val="007134C9"/>
    <w:rsid w:val="00714411"/>
    <w:rsid w:val="00717F6E"/>
    <w:rsid w:val="0072132F"/>
    <w:rsid w:val="00724F5B"/>
    <w:rsid w:val="00727ED3"/>
    <w:rsid w:val="00733F06"/>
    <w:rsid w:val="0073437D"/>
    <w:rsid w:val="00734FDE"/>
    <w:rsid w:val="00743058"/>
    <w:rsid w:val="00744A41"/>
    <w:rsid w:val="00744E61"/>
    <w:rsid w:val="00746D4E"/>
    <w:rsid w:val="00750A04"/>
    <w:rsid w:val="00752B27"/>
    <w:rsid w:val="007540B6"/>
    <w:rsid w:val="00754C7B"/>
    <w:rsid w:val="00756B7B"/>
    <w:rsid w:val="0075739E"/>
    <w:rsid w:val="0076010A"/>
    <w:rsid w:val="007602E0"/>
    <w:rsid w:val="00763857"/>
    <w:rsid w:val="007651B8"/>
    <w:rsid w:val="007661AB"/>
    <w:rsid w:val="00767D8E"/>
    <w:rsid w:val="00767EC9"/>
    <w:rsid w:val="00771784"/>
    <w:rsid w:val="007719F5"/>
    <w:rsid w:val="007727AD"/>
    <w:rsid w:val="00772C1A"/>
    <w:rsid w:val="00773964"/>
    <w:rsid w:val="007739A5"/>
    <w:rsid w:val="007765F4"/>
    <w:rsid w:val="00776813"/>
    <w:rsid w:val="007769F2"/>
    <w:rsid w:val="00777AAE"/>
    <w:rsid w:val="00780A41"/>
    <w:rsid w:val="00780FF6"/>
    <w:rsid w:val="0078186A"/>
    <w:rsid w:val="007841E3"/>
    <w:rsid w:val="0078488C"/>
    <w:rsid w:val="007849C7"/>
    <w:rsid w:val="00785092"/>
    <w:rsid w:val="00786BA6"/>
    <w:rsid w:val="00787636"/>
    <w:rsid w:val="00794787"/>
    <w:rsid w:val="00795AB2"/>
    <w:rsid w:val="007967A2"/>
    <w:rsid w:val="00796FF8"/>
    <w:rsid w:val="00797F3B"/>
    <w:rsid w:val="007A0D79"/>
    <w:rsid w:val="007A1B57"/>
    <w:rsid w:val="007A260E"/>
    <w:rsid w:val="007A37D8"/>
    <w:rsid w:val="007A779C"/>
    <w:rsid w:val="007A7CB8"/>
    <w:rsid w:val="007B0833"/>
    <w:rsid w:val="007B27A2"/>
    <w:rsid w:val="007B3468"/>
    <w:rsid w:val="007B390F"/>
    <w:rsid w:val="007B3EC1"/>
    <w:rsid w:val="007B5D73"/>
    <w:rsid w:val="007B692B"/>
    <w:rsid w:val="007C02CD"/>
    <w:rsid w:val="007C1052"/>
    <w:rsid w:val="007C1934"/>
    <w:rsid w:val="007C2D52"/>
    <w:rsid w:val="007C3D03"/>
    <w:rsid w:val="007C65D8"/>
    <w:rsid w:val="007C7DD1"/>
    <w:rsid w:val="007D04D5"/>
    <w:rsid w:val="007D1EFA"/>
    <w:rsid w:val="007D3029"/>
    <w:rsid w:val="007D3DE0"/>
    <w:rsid w:val="007D3F4E"/>
    <w:rsid w:val="007D4A81"/>
    <w:rsid w:val="007D5FE4"/>
    <w:rsid w:val="007D700C"/>
    <w:rsid w:val="007D7599"/>
    <w:rsid w:val="007E306D"/>
    <w:rsid w:val="007E5E36"/>
    <w:rsid w:val="007E7D58"/>
    <w:rsid w:val="007F1FD9"/>
    <w:rsid w:val="007F3F2A"/>
    <w:rsid w:val="007F41AD"/>
    <w:rsid w:val="007F5037"/>
    <w:rsid w:val="007F5A9E"/>
    <w:rsid w:val="007F5E64"/>
    <w:rsid w:val="007F6014"/>
    <w:rsid w:val="00800AB4"/>
    <w:rsid w:val="00802402"/>
    <w:rsid w:val="0080386C"/>
    <w:rsid w:val="00805C44"/>
    <w:rsid w:val="0080732D"/>
    <w:rsid w:val="00807CC2"/>
    <w:rsid w:val="008104A7"/>
    <w:rsid w:val="008205C1"/>
    <w:rsid w:val="00821A62"/>
    <w:rsid w:val="008221D1"/>
    <w:rsid w:val="00822A99"/>
    <w:rsid w:val="008231D0"/>
    <w:rsid w:val="00825979"/>
    <w:rsid w:val="00826878"/>
    <w:rsid w:val="008326CC"/>
    <w:rsid w:val="00834F1D"/>
    <w:rsid w:val="00836078"/>
    <w:rsid w:val="008369A2"/>
    <w:rsid w:val="00837334"/>
    <w:rsid w:val="00840C45"/>
    <w:rsid w:val="008418EC"/>
    <w:rsid w:val="00844791"/>
    <w:rsid w:val="00845FBB"/>
    <w:rsid w:val="00846D84"/>
    <w:rsid w:val="00847E31"/>
    <w:rsid w:val="008513CA"/>
    <w:rsid w:val="008526B0"/>
    <w:rsid w:val="008560DE"/>
    <w:rsid w:val="008562E7"/>
    <w:rsid w:val="00863529"/>
    <w:rsid w:val="008638AA"/>
    <w:rsid w:val="00864ABA"/>
    <w:rsid w:val="0086546D"/>
    <w:rsid w:val="00866E4A"/>
    <w:rsid w:val="008712E9"/>
    <w:rsid w:val="008714CC"/>
    <w:rsid w:val="00871A7A"/>
    <w:rsid w:val="00871AF4"/>
    <w:rsid w:val="008722BE"/>
    <w:rsid w:val="008729BA"/>
    <w:rsid w:val="008742B9"/>
    <w:rsid w:val="00877C58"/>
    <w:rsid w:val="00882391"/>
    <w:rsid w:val="0088525A"/>
    <w:rsid w:val="00885A3F"/>
    <w:rsid w:val="0088629D"/>
    <w:rsid w:val="00886AC2"/>
    <w:rsid w:val="00887AF6"/>
    <w:rsid w:val="00887F49"/>
    <w:rsid w:val="00887FE0"/>
    <w:rsid w:val="008913A1"/>
    <w:rsid w:val="008929CC"/>
    <w:rsid w:val="00893E21"/>
    <w:rsid w:val="00894A52"/>
    <w:rsid w:val="00895129"/>
    <w:rsid w:val="008952EC"/>
    <w:rsid w:val="00895B93"/>
    <w:rsid w:val="00895D39"/>
    <w:rsid w:val="00897145"/>
    <w:rsid w:val="0089758D"/>
    <w:rsid w:val="00897843"/>
    <w:rsid w:val="008A0D60"/>
    <w:rsid w:val="008A1D3D"/>
    <w:rsid w:val="008A2A55"/>
    <w:rsid w:val="008A46DD"/>
    <w:rsid w:val="008A4D48"/>
    <w:rsid w:val="008A5C03"/>
    <w:rsid w:val="008A60A4"/>
    <w:rsid w:val="008A60BC"/>
    <w:rsid w:val="008A6146"/>
    <w:rsid w:val="008B0A71"/>
    <w:rsid w:val="008B3505"/>
    <w:rsid w:val="008B3B09"/>
    <w:rsid w:val="008B4780"/>
    <w:rsid w:val="008B5959"/>
    <w:rsid w:val="008B5EE7"/>
    <w:rsid w:val="008B785A"/>
    <w:rsid w:val="008B79D4"/>
    <w:rsid w:val="008C1387"/>
    <w:rsid w:val="008C1D88"/>
    <w:rsid w:val="008C1DD8"/>
    <w:rsid w:val="008C27CF"/>
    <w:rsid w:val="008C2813"/>
    <w:rsid w:val="008C682F"/>
    <w:rsid w:val="008C6B47"/>
    <w:rsid w:val="008C7003"/>
    <w:rsid w:val="008C7010"/>
    <w:rsid w:val="008D1110"/>
    <w:rsid w:val="008D1BFE"/>
    <w:rsid w:val="008D2AA2"/>
    <w:rsid w:val="008D3166"/>
    <w:rsid w:val="008D364E"/>
    <w:rsid w:val="008D532A"/>
    <w:rsid w:val="008D62A7"/>
    <w:rsid w:val="008D6E5F"/>
    <w:rsid w:val="008E0980"/>
    <w:rsid w:val="008E0F3D"/>
    <w:rsid w:val="008E2B72"/>
    <w:rsid w:val="008E46A1"/>
    <w:rsid w:val="008E509B"/>
    <w:rsid w:val="008E5642"/>
    <w:rsid w:val="008E56A4"/>
    <w:rsid w:val="008E5CFD"/>
    <w:rsid w:val="008E694C"/>
    <w:rsid w:val="008F462B"/>
    <w:rsid w:val="008F4811"/>
    <w:rsid w:val="008F4B52"/>
    <w:rsid w:val="008F4C48"/>
    <w:rsid w:val="008F525A"/>
    <w:rsid w:val="008F5655"/>
    <w:rsid w:val="008F5A7A"/>
    <w:rsid w:val="008F5CF3"/>
    <w:rsid w:val="008F7206"/>
    <w:rsid w:val="008F7773"/>
    <w:rsid w:val="009017BF"/>
    <w:rsid w:val="00901F1A"/>
    <w:rsid w:val="009026D4"/>
    <w:rsid w:val="00902B11"/>
    <w:rsid w:val="0090324F"/>
    <w:rsid w:val="00903FAF"/>
    <w:rsid w:val="009056C1"/>
    <w:rsid w:val="00906C24"/>
    <w:rsid w:val="00907D7A"/>
    <w:rsid w:val="009104AE"/>
    <w:rsid w:val="00912FC6"/>
    <w:rsid w:val="00915BF9"/>
    <w:rsid w:val="00915C7B"/>
    <w:rsid w:val="00916299"/>
    <w:rsid w:val="00920672"/>
    <w:rsid w:val="009238E4"/>
    <w:rsid w:val="0092642B"/>
    <w:rsid w:val="00926735"/>
    <w:rsid w:val="00926D48"/>
    <w:rsid w:val="0092763E"/>
    <w:rsid w:val="009316A6"/>
    <w:rsid w:val="00933A18"/>
    <w:rsid w:val="00934CD7"/>
    <w:rsid w:val="00935090"/>
    <w:rsid w:val="00935D73"/>
    <w:rsid w:val="00936114"/>
    <w:rsid w:val="009400E9"/>
    <w:rsid w:val="00940313"/>
    <w:rsid w:val="00941353"/>
    <w:rsid w:val="00942528"/>
    <w:rsid w:val="009434F0"/>
    <w:rsid w:val="00943539"/>
    <w:rsid w:val="00943669"/>
    <w:rsid w:val="0094382A"/>
    <w:rsid w:val="00943897"/>
    <w:rsid w:val="00944BED"/>
    <w:rsid w:val="00945575"/>
    <w:rsid w:val="00946686"/>
    <w:rsid w:val="00946830"/>
    <w:rsid w:val="00951A0B"/>
    <w:rsid w:val="00952898"/>
    <w:rsid w:val="00952C81"/>
    <w:rsid w:val="0095363B"/>
    <w:rsid w:val="00953B6A"/>
    <w:rsid w:val="00954CDD"/>
    <w:rsid w:val="00955A0A"/>
    <w:rsid w:val="00956F8B"/>
    <w:rsid w:val="00961867"/>
    <w:rsid w:val="00962779"/>
    <w:rsid w:val="00964E2F"/>
    <w:rsid w:val="00964EA6"/>
    <w:rsid w:val="009654EC"/>
    <w:rsid w:val="00965FD7"/>
    <w:rsid w:val="009676AD"/>
    <w:rsid w:val="009726BB"/>
    <w:rsid w:val="00972DD2"/>
    <w:rsid w:val="009737A4"/>
    <w:rsid w:val="009749F9"/>
    <w:rsid w:val="0097682C"/>
    <w:rsid w:val="00976CD2"/>
    <w:rsid w:val="009770BD"/>
    <w:rsid w:val="0097790F"/>
    <w:rsid w:val="00981AFF"/>
    <w:rsid w:val="00982478"/>
    <w:rsid w:val="00983512"/>
    <w:rsid w:val="00987569"/>
    <w:rsid w:val="00987D71"/>
    <w:rsid w:val="00987DB2"/>
    <w:rsid w:val="009918D9"/>
    <w:rsid w:val="009919FB"/>
    <w:rsid w:val="00993102"/>
    <w:rsid w:val="009939C0"/>
    <w:rsid w:val="00995F89"/>
    <w:rsid w:val="00996F7D"/>
    <w:rsid w:val="009A1445"/>
    <w:rsid w:val="009A2031"/>
    <w:rsid w:val="009A392D"/>
    <w:rsid w:val="009A3C87"/>
    <w:rsid w:val="009A4070"/>
    <w:rsid w:val="009A6E20"/>
    <w:rsid w:val="009B06DF"/>
    <w:rsid w:val="009B1038"/>
    <w:rsid w:val="009B3ED4"/>
    <w:rsid w:val="009B41B7"/>
    <w:rsid w:val="009B43BD"/>
    <w:rsid w:val="009B47A6"/>
    <w:rsid w:val="009B5170"/>
    <w:rsid w:val="009B5B72"/>
    <w:rsid w:val="009C1B23"/>
    <w:rsid w:val="009C1B29"/>
    <w:rsid w:val="009C25B2"/>
    <w:rsid w:val="009C27AA"/>
    <w:rsid w:val="009C2BAE"/>
    <w:rsid w:val="009C3066"/>
    <w:rsid w:val="009C32CD"/>
    <w:rsid w:val="009C37ED"/>
    <w:rsid w:val="009C3853"/>
    <w:rsid w:val="009C3EFB"/>
    <w:rsid w:val="009C3F0B"/>
    <w:rsid w:val="009C4D7D"/>
    <w:rsid w:val="009C55FF"/>
    <w:rsid w:val="009C6687"/>
    <w:rsid w:val="009C7B85"/>
    <w:rsid w:val="009D0A43"/>
    <w:rsid w:val="009D1565"/>
    <w:rsid w:val="009D17C3"/>
    <w:rsid w:val="009D20E9"/>
    <w:rsid w:val="009D47C2"/>
    <w:rsid w:val="009D67FA"/>
    <w:rsid w:val="009D6F2A"/>
    <w:rsid w:val="009E04C4"/>
    <w:rsid w:val="009E1F12"/>
    <w:rsid w:val="009E20AD"/>
    <w:rsid w:val="009E2568"/>
    <w:rsid w:val="009E25EE"/>
    <w:rsid w:val="009E33CC"/>
    <w:rsid w:val="009E4FA7"/>
    <w:rsid w:val="009E51F8"/>
    <w:rsid w:val="009E5AE7"/>
    <w:rsid w:val="009E6771"/>
    <w:rsid w:val="009E79FD"/>
    <w:rsid w:val="009F1BB9"/>
    <w:rsid w:val="009F2649"/>
    <w:rsid w:val="009F3AF5"/>
    <w:rsid w:val="009F6ED4"/>
    <w:rsid w:val="00A00A61"/>
    <w:rsid w:val="00A02708"/>
    <w:rsid w:val="00A04652"/>
    <w:rsid w:val="00A074D7"/>
    <w:rsid w:val="00A134D1"/>
    <w:rsid w:val="00A14F70"/>
    <w:rsid w:val="00A15339"/>
    <w:rsid w:val="00A15735"/>
    <w:rsid w:val="00A158EA"/>
    <w:rsid w:val="00A15999"/>
    <w:rsid w:val="00A15EB0"/>
    <w:rsid w:val="00A16A99"/>
    <w:rsid w:val="00A17D23"/>
    <w:rsid w:val="00A201BE"/>
    <w:rsid w:val="00A208E1"/>
    <w:rsid w:val="00A2237F"/>
    <w:rsid w:val="00A23302"/>
    <w:rsid w:val="00A23FF6"/>
    <w:rsid w:val="00A32A71"/>
    <w:rsid w:val="00A34395"/>
    <w:rsid w:val="00A405D6"/>
    <w:rsid w:val="00A419C3"/>
    <w:rsid w:val="00A44EFA"/>
    <w:rsid w:val="00A47B70"/>
    <w:rsid w:val="00A50343"/>
    <w:rsid w:val="00A50586"/>
    <w:rsid w:val="00A505CB"/>
    <w:rsid w:val="00A50810"/>
    <w:rsid w:val="00A5159F"/>
    <w:rsid w:val="00A5188E"/>
    <w:rsid w:val="00A521AB"/>
    <w:rsid w:val="00A5335F"/>
    <w:rsid w:val="00A5336C"/>
    <w:rsid w:val="00A53F94"/>
    <w:rsid w:val="00A5433C"/>
    <w:rsid w:val="00A555FA"/>
    <w:rsid w:val="00A56CD0"/>
    <w:rsid w:val="00A56F6F"/>
    <w:rsid w:val="00A60A40"/>
    <w:rsid w:val="00A61D3E"/>
    <w:rsid w:val="00A62726"/>
    <w:rsid w:val="00A6288D"/>
    <w:rsid w:val="00A62956"/>
    <w:rsid w:val="00A630DB"/>
    <w:rsid w:val="00A63A36"/>
    <w:rsid w:val="00A64B97"/>
    <w:rsid w:val="00A64E55"/>
    <w:rsid w:val="00A65030"/>
    <w:rsid w:val="00A65BFE"/>
    <w:rsid w:val="00A67B11"/>
    <w:rsid w:val="00A70BDF"/>
    <w:rsid w:val="00A70CDC"/>
    <w:rsid w:val="00A75937"/>
    <w:rsid w:val="00A75B2D"/>
    <w:rsid w:val="00A7643E"/>
    <w:rsid w:val="00A8364E"/>
    <w:rsid w:val="00A836A5"/>
    <w:rsid w:val="00A836E7"/>
    <w:rsid w:val="00A849ED"/>
    <w:rsid w:val="00A90903"/>
    <w:rsid w:val="00A92816"/>
    <w:rsid w:val="00A9632C"/>
    <w:rsid w:val="00A963F9"/>
    <w:rsid w:val="00A9649E"/>
    <w:rsid w:val="00AA0D27"/>
    <w:rsid w:val="00AA1341"/>
    <w:rsid w:val="00AA31FA"/>
    <w:rsid w:val="00AA3411"/>
    <w:rsid w:val="00AA7571"/>
    <w:rsid w:val="00AB0FE6"/>
    <w:rsid w:val="00AB1370"/>
    <w:rsid w:val="00AB16D0"/>
    <w:rsid w:val="00AB226D"/>
    <w:rsid w:val="00AB2C1B"/>
    <w:rsid w:val="00AB4F52"/>
    <w:rsid w:val="00AB54AB"/>
    <w:rsid w:val="00AC1231"/>
    <w:rsid w:val="00AC1CBA"/>
    <w:rsid w:val="00AC262B"/>
    <w:rsid w:val="00AC3BF2"/>
    <w:rsid w:val="00AC4BFC"/>
    <w:rsid w:val="00AC5722"/>
    <w:rsid w:val="00AC5E53"/>
    <w:rsid w:val="00AC696B"/>
    <w:rsid w:val="00AC7E20"/>
    <w:rsid w:val="00AD0704"/>
    <w:rsid w:val="00AD5483"/>
    <w:rsid w:val="00AD6F29"/>
    <w:rsid w:val="00AD751B"/>
    <w:rsid w:val="00AD7E56"/>
    <w:rsid w:val="00AD7E63"/>
    <w:rsid w:val="00AE0214"/>
    <w:rsid w:val="00AE08FA"/>
    <w:rsid w:val="00AE1236"/>
    <w:rsid w:val="00AE12F4"/>
    <w:rsid w:val="00AE1891"/>
    <w:rsid w:val="00AE1D0E"/>
    <w:rsid w:val="00AE1D5E"/>
    <w:rsid w:val="00AE2E37"/>
    <w:rsid w:val="00AE5F7D"/>
    <w:rsid w:val="00AE719B"/>
    <w:rsid w:val="00AF0249"/>
    <w:rsid w:val="00AF150F"/>
    <w:rsid w:val="00AF1D07"/>
    <w:rsid w:val="00AF2FEC"/>
    <w:rsid w:val="00AF4737"/>
    <w:rsid w:val="00AF650E"/>
    <w:rsid w:val="00AF6847"/>
    <w:rsid w:val="00AF72C3"/>
    <w:rsid w:val="00B00E92"/>
    <w:rsid w:val="00B036C0"/>
    <w:rsid w:val="00B03E4F"/>
    <w:rsid w:val="00B03FE1"/>
    <w:rsid w:val="00B0451D"/>
    <w:rsid w:val="00B0470A"/>
    <w:rsid w:val="00B10A4E"/>
    <w:rsid w:val="00B116CC"/>
    <w:rsid w:val="00B13229"/>
    <w:rsid w:val="00B13954"/>
    <w:rsid w:val="00B13B9D"/>
    <w:rsid w:val="00B140F2"/>
    <w:rsid w:val="00B14789"/>
    <w:rsid w:val="00B15B08"/>
    <w:rsid w:val="00B15E07"/>
    <w:rsid w:val="00B167D0"/>
    <w:rsid w:val="00B16C5A"/>
    <w:rsid w:val="00B20864"/>
    <w:rsid w:val="00B219AB"/>
    <w:rsid w:val="00B22159"/>
    <w:rsid w:val="00B22F5C"/>
    <w:rsid w:val="00B2364D"/>
    <w:rsid w:val="00B251A7"/>
    <w:rsid w:val="00B2586B"/>
    <w:rsid w:val="00B27012"/>
    <w:rsid w:val="00B30347"/>
    <w:rsid w:val="00B3075A"/>
    <w:rsid w:val="00B310D6"/>
    <w:rsid w:val="00B3200A"/>
    <w:rsid w:val="00B347DB"/>
    <w:rsid w:val="00B41A55"/>
    <w:rsid w:val="00B43B00"/>
    <w:rsid w:val="00B443F2"/>
    <w:rsid w:val="00B44AA1"/>
    <w:rsid w:val="00B46982"/>
    <w:rsid w:val="00B50491"/>
    <w:rsid w:val="00B50FF0"/>
    <w:rsid w:val="00B51DF9"/>
    <w:rsid w:val="00B53329"/>
    <w:rsid w:val="00B53582"/>
    <w:rsid w:val="00B5388B"/>
    <w:rsid w:val="00B5399E"/>
    <w:rsid w:val="00B53C02"/>
    <w:rsid w:val="00B53EE0"/>
    <w:rsid w:val="00B55129"/>
    <w:rsid w:val="00B56BD7"/>
    <w:rsid w:val="00B56EA0"/>
    <w:rsid w:val="00B60FDF"/>
    <w:rsid w:val="00B6239D"/>
    <w:rsid w:val="00B6311B"/>
    <w:rsid w:val="00B66C89"/>
    <w:rsid w:val="00B67067"/>
    <w:rsid w:val="00B675FB"/>
    <w:rsid w:val="00B67630"/>
    <w:rsid w:val="00B703B6"/>
    <w:rsid w:val="00B722DE"/>
    <w:rsid w:val="00B7333E"/>
    <w:rsid w:val="00B73A53"/>
    <w:rsid w:val="00B76B6C"/>
    <w:rsid w:val="00B76F28"/>
    <w:rsid w:val="00B773A6"/>
    <w:rsid w:val="00B80DDB"/>
    <w:rsid w:val="00B81B0E"/>
    <w:rsid w:val="00B81EE1"/>
    <w:rsid w:val="00B82314"/>
    <w:rsid w:val="00B82601"/>
    <w:rsid w:val="00B85083"/>
    <w:rsid w:val="00B940F4"/>
    <w:rsid w:val="00B944FC"/>
    <w:rsid w:val="00B94F89"/>
    <w:rsid w:val="00B97D0D"/>
    <w:rsid w:val="00BA02B1"/>
    <w:rsid w:val="00BA21E9"/>
    <w:rsid w:val="00BA2B42"/>
    <w:rsid w:val="00BA36E9"/>
    <w:rsid w:val="00BA3C28"/>
    <w:rsid w:val="00BA5252"/>
    <w:rsid w:val="00BA6FD9"/>
    <w:rsid w:val="00BA761E"/>
    <w:rsid w:val="00BA783B"/>
    <w:rsid w:val="00BB02D4"/>
    <w:rsid w:val="00BB0ABD"/>
    <w:rsid w:val="00BB3FBE"/>
    <w:rsid w:val="00BB4515"/>
    <w:rsid w:val="00BB4E0E"/>
    <w:rsid w:val="00BC0A1F"/>
    <w:rsid w:val="00BC1B60"/>
    <w:rsid w:val="00BC4DA3"/>
    <w:rsid w:val="00BC5B81"/>
    <w:rsid w:val="00BC603D"/>
    <w:rsid w:val="00BC60FF"/>
    <w:rsid w:val="00BC6382"/>
    <w:rsid w:val="00BC77E7"/>
    <w:rsid w:val="00BC7F17"/>
    <w:rsid w:val="00BD14A7"/>
    <w:rsid w:val="00BD3A42"/>
    <w:rsid w:val="00BD47F6"/>
    <w:rsid w:val="00BE0CA1"/>
    <w:rsid w:val="00BE2733"/>
    <w:rsid w:val="00BE47A4"/>
    <w:rsid w:val="00BE5718"/>
    <w:rsid w:val="00BE706B"/>
    <w:rsid w:val="00BE73CD"/>
    <w:rsid w:val="00BF1149"/>
    <w:rsid w:val="00BF2443"/>
    <w:rsid w:val="00BF4792"/>
    <w:rsid w:val="00BF604B"/>
    <w:rsid w:val="00BF636B"/>
    <w:rsid w:val="00BF63F0"/>
    <w:rsid w:val="00BF66B0"/>
    <w:rsid w:val="00BF68CE"/>
    <w:rsid w:val="00BF6A7D"/>
    <w:rsid w:val="00BF7181"/>
    <w:rsid w:val="00BF753F"/>
    <w:rsid w:val="00BF7C5E"/>
    <w:rsid w:val="00C006A4"/>
    <w:rsid w:val="00C01722"/>
    <w:rsid w:val="00C0269C"/>
    <w:rsid w:val="00C042EF"/>
    <w:rsid w:val="00C070FF"/>
    <w:rsid w:val="00C07450"/>
    <w:rsid w:val="00C11689"/>
    <w:rsid w:val="00C11905"/>
    <w:rsid w:val="00C1270C"/>
    <w:rsid w:val="00C12C43"/>
    <w:rsid w:val="00C131FA"/>
    <w:rsid w:val="00C13456"/>
    <w:rsid w:val="00C13F65"/>
    <w:rsid w:val="00C164D9"/>
    <w:rsid w:val="00C2133F"/>
    <w:rsid w:val="00C217B3"/>
    <w:rsid w:val="00C24534"/>
    <w:rsid w:val="00C24A6A"/>
    <w:rsid w:val="00C24CEE"/>
    <w:rsid w:val="00C270F0"/>
    <w:rsid w:val="00C27CB7"/>
    <w:rsid w:val="00C3016F"/>
    <w:rsid w:val="00C30B4D"/>
    <w:rsid w:val="00C31922"/>
    <w:rsid w:val="00C32073"/>
    <w:rsid w:val="00C322FA"/>
    <w:rsid w:val="00C32E5D"/>
    <w:rsid w:val="00C32EDF"/>
    <w:rsid w:val="00C33673"/>
    <w:rsid w:val="00C3573D"/>
    <w:rsid w:val="00C3668C"/>
    <w:rsid w:val="00C371FC"/>
    <w:rsid w:val="00C37C12"/>
    <w:rsid w:val="00C405FD"/>
    <w:rsid w:val="00C410BC"/>
    <w:rsid w:val="00C41C6A"/>
    <w:rsid w:val="00C4237E"/>
    <w:rsid w:val="00C42573"/>
    <w:rsid w:val="00C43E1B"/>
    <w:rsid w:val="00C44360"/>
    <w:rsid w:val="00C4658D"/>
    <w:rsid w:val="00C46F24"/>
    <w:rsid w:val="00C47AB7"/>
    <w:rsid w:val="00C5024A"/>
    <w:rsid w:val="00C53F5C"/>
    <w:rsid w:val="00C54190"/>
    <w:rsid w:val="00C54407"/>
    <w:rsid w:val="00C54E14"/>
    <w:rsid w:val="00C554A4"/>
    <w:rsid w:val="00C55914"/>
    <w:rsid w:val="00C57107"/>
    <w:rsid w:val="00C62C2D"/>
    <w:rsid w:val="00C633B6"/>
    <w:rsid w:val="00C64C08"/>
    <w:rsid w:val="00C64F2D"/>
    <w:rsid w:val="00C66516"/>
    <w:rsid w:val="00C67244"/>
    <w:rsid w:val="00C72D39"/>
    <w:rsid w:val="00C73B3E"/>
    <w:rsid w:val="00C74EA6"/>
    <w:rsid w:val="00C754D5"/>
    <w:rsid w:val="00C77C7E"/>
    <w:rsid w:val="00C80007"/>
    <w:rsid w:val="00C8040F"/>
    <w:rsid w:val="00C8107F"/>
    <w:rsid w:val="00C82852"/>
    <w:rsid w:val="00C8397D"/>
    <w:rsid w:val="00C84909"/>
    <w:rsid w:val="00C84E26"/>
    <w:rsid w:val="00C855A5"/>
    <w:rsid w:val="00C87F1C"/>
    <w:rsid w:val="00C9227C"/>
    <w:rsid w:val="00C939EC"/>
    <w:rsid w:val="00C97DB7"/>
    <w:rsid w:val="00CA15A7"/>
    <w:rsid w:val="00CA21FB"/>
    <w:rsid w:val="00CA2740"/>
    <w:rsid w:val="00CA323A"/>
    <w:rsid w:val="00CA3D2C"/>
    <w:rsid w:val="00CA3FFC"/>
    <w:rsid w:val="00CA4B32"/>
    <w:rsid w:val="00CA4DE8"/>
    <w:rsid w:val="00CB1BFC"/>
    <w:rsid w:val="00CB2995"/>
    <w:rsid w:val="00CB4D23"/>
    <w:rsid w:val="00CB65F4"/>
    <w:rsid w:val="00CC0257"/>
    <w:rsid w:val="00CC12E6"/>
    <w:rsid w:val="00CC1B48"/>
    <w:rsid w:val="00CC1E90"/>
    <w:rsid w:val="00CC256C"/>
    <w:rsid w:val="00CC2E25"/>
    <w:rsid w:val="00CC432F"/>
    <w:rsid w:val="00CC50B3"/>
    <w:rsid w:val="00CC5E5D"/>
    <w:rsid w:val="00CC7AB2"/>
    <w:rsid w:val="00CC7C64"/>
    <w:rsid w:val="00CD030D"/>
    <w:rsid w:val="00CD03BC"/>
    <w:rsid w:val="00CD09C2"/>
    <w:rsid w:val="00CD0B47"/>
    <w:rsid w:val="00CD0BF7"/>
    <w:rsid w:val="00CD2BF1"/>
    <w:rsid w:val="00CE1AD7"/>
    <w:rsid w:val="00CE2F99"/>
    <w:rsid w:val="00CE3723"/>
    <w:rsid w:val="00CE746C"/>
    <w:rsid w:val="00CF3245"/>
    <w:rsid w:val="00CF4B5B"/>
    <w:rsid w:val="00CF4BA3"/>
    <w:rsid w:val="00CF6BE4"/>
    <w:rsid w:val="00CF7B39"/>
    <w:rsid w:val="00D0061F"/>
    <w:rsid w:val="00D0100F"/>
    <w:rsid w:val="00D010E8"/>
    <w:rsid w:val="00D01199"/>
    <w:rsid w:val="00D022B0"/>
    <w:rsid w:val="00D02C04"/>
    <w:rsid w:val="00D05F47"/>
    <w:rsid w:val="00D068D3"/>
    <w:rsid w:val="00D07390"/>
    <w:rsid w:val="00D138E8"/>
    <w:rsid w:val="00D208BA"/>
    <w:rsid w:val="00D20DA3"/>
    <w:rsid w:val="00D21668"/>
    <w:rsid w:val="00D216BC"/>
    <w:rsid w:val="00D2235B"/>
    <w:rsid w:val="00D224E2"/>
    <w:rsid w:val="00D22BA4"/>
    <w:rsid w:val="00D24504"/>
    <w:rsid w:val="00D24C67"/>
    <w:rsid w:val="00D25FF2"/>
    <w:rsid w:val="00D31A70"/>
    <w:rsid w:val="00D3245B"/>
    <w:rsid w:val="00D3659D"/>
    <w:rsid w:val="00D36616"/>
    <w:rsid w:val="00D36EC1"/>
    <w:rsid w:val="00D4068E"/>
    <w:rsid w:val="00D417DC"/>
    <w:rsid w:val="00D42510"/>
    <w:rsid w:val="00D42AB6"/>
    <w:rsid w:val="00D42F8F"/>
    <w:rsid w:val="00D431CF"/>
    <w:rsid w:val="00D4320E"/>
    <w:rsid w:val="00D438B2"/>
    <w:rsid w:val="00D4392A"/>
    <w:rsid w:val="00D44F01"/>
    <w:rsid w:val="00D45595"/>
    <w:rsid w:val="00D45ADF"/>
    <w:rsid w:val="00D46022"/>
    <w:rsid w:val="00D46BE4"/>
    <w:rsid w:val="00D53932"/>
    <w:rsid w:val="00D564AE"/>
    <w:rsid w:val="00D60486"/>
    <w:rsid w:val="00D60714"/>
    <w:rsid w:val="00D61A42"/>
    <w:rsid w:val="00D62AE6"/>
    <w:rsid w:val="00D62FDC"/>
    <w:rsid w:val="00D63581"/>
    <w:rsid w:val="00D637EE"/>
    <w:rsid w:val="00D63CBD"/>
    <w:rsid w:val="00D66290"/>
    <w:rsid w:val="00D701DD"/>
    <w:rsid w:val="00D7128A"/>
    <w:rsid w:val="00D72796"/>
    <w:rsid w:val="00D73225"/>
    <w:rsid w:val="00D7359B"/>
    <w:rsid w:val="00D74C42"/>
    <w:rsid w:val="00D75367"/>
    <w:rsid w:val="00D76FCD"/>
    <w:rsid w:val="00D80776"/>
    <w:rsid w:val="00D80F7B"/>
    <w:rsid w:val="00D84124"/>
    <w:rsid w:val="00D85282"/>
    <w:rsid w:val="00D854EB"/>
    <w:rsid w:val="00D857C8"/>
    <w:rsid w:val="00D87BBF"/>
    <w:rsid w:val="00D90442"/>
    <w:rsid w:val="00D918F8"/>
    <w:rsid w:val="00D924A4"/>
    <w:rsid w:val="00D97853"/>
    <w:rsid w:val="00D97B8E"/>
    <w:rsid w:val="00DA07F1"/>
    <w:rsid w:val="00DA15E7"/>
    <w:rsid w:val="00DA428D"/>
    <w:rsid w:val="00DA44C2"/>
    <w:rsid w:val="00DA483A"/>
    <w:rsid w:val="00DB051A"/>
    <w:rsid w:val="00DB0B93"/>
    <w:rsid w:val="00DB2E69"/>
    <w:rsid w:val="00DB498F"/>
    <w:rsid w:val="00DB574B"/>
    <w:rsid w:val="00DB62DA"/>
    <w:rsid w:val="00DB7EED"/>
    <w:rsid w:val="00DC0608"/>
    <w:rsid w:val="00DC419E"/>
    <w:rsid w:val="00DC692B"/>
    <w:rsid w:val="00DD021A"/>
    <w:rsid w:val="00DD06F4"/>
    <w:rsid w:val="00DD26E7"/>
    <w:rsid w:val="00DD3FD4"/>
    <w:rsid w:val="00DD500F"/>
    <w:rsid w:val="00DE0B8B"/>
    <w:rsid w:val="00DE14DC"/>
    <w:rsid w:val="00DE1694"/>
    <w:rsid w:val="00DE1B3D"/>
    <w:rsid w:val="00DE2F2B"/>
    <w:rsid w:val="00DF152E"/>
    <w:rsid w:val="00DF390C"/>
    <w:rsid w:val="00DF4184"/>
    <w:rsid w:val="00DF53E4"/>
    <w:rsid w:val="00DF6EBB"/>
    <w:rsid w:val="00DF7DCE"/>
    <w:rsid w:val="00E01142"/>
    <w:rsid w:val="00E01526"/>
    <w:rsid w:val="00E036E5"/>
    <w:rsid w:val="00E03D44"/>
    <w:rsid w:val="00E04111"/>
    <w:rsid w:val="00E046D9"/>
    <w:rsid w:val="00E04ACC"/>
    <w:rsid w:val="00E051EA"/>
    <w:rsid w:val="00E10576"/>
    <w:rsid w:val="00E10D3F"/>
    <w:rsid w:val="00E11F13"/>
    <w:rsid w:val="00E15A53"/>
    <w:rsid w:val="00E20B66"/>
    <w:rsid w:val="00E21138"/>
    <w:rsid w:val="00E2136E"/>
    <w:rsid w:val="00E22628"/>
    <w:rsid w:val="00E2302A"/>
    <w:rsid w:val="00E2302C"/>
    <w:rsid w:val="00E25AF8"/>
    <w:rsid w:val="00E26971"/>
    <w:rsid w:val="00E31A6A"/>
    <w:rsid w:val="00E31DAB"/>
    <w:rsid w:val="00E31F88"/>
    <w:rsid w:val="00E322AB"/>
    <w:rsid w:val="00E3275C"/>
    <w:rsid w:val="00E32B85"/>
    <w:rsid w:val="00E34DE4"/>
    <w:rsid w:val="00E361D5"/>
    <w:rsid w:val="00E36321"/>
    <w:rsid w:val="00E372F3"/>
    <w:rsid w:val="00E4063C"/>
    <w:rsid w:val="00E40A31"/>
    <w:rsid w:val="00E429B6"/>
    <w:rsid w:val="00E4377C"/>
    <w:rsid w:val="00E46BDF"/>
    <w:rsid w:val="00E50DB1"/>
    <w:rsid w:val="00E5384F"/>
    <w:rsid w:val="00E547DB"/>
    <w:rsid w:val="00E555BF"/>
    <w:rsid w:val="00E5569B"/>
    <w:rsid w:val="00E568D1"/>
    <w:rsid w:val="00E5710C"/>
    <w:rsid w:val="00E60A00"/>
    <w:rsid w:val="00E60A64"/>
    <w:rsid w:val="00E61949"/>
    <w:rsid w:val="00E635B4"/>
    <w:rsid w:val="00E63897"/>
    <w:rsid w:val="00E6439E"/>
    <w:rsid w:val="00E64544"/>
    <w:rsid w:val="00E64BEE"/>
    <w:rsid w:val="00E66DB9"/>
    <w:rsid w:val="00E6717D"/>
    <w:rsid w:val="00E704DF"/>
    <w:rsid w:val="00E70DCE"/>
    <w:rsid w:val="00E71D95"/>
    <w:rsid w:val="00E732AE"/>
    <w:rsid w:val="00E7395A"/>
    <w:rsid w:val="00E8036D"/>
    <w:rsid w:val="00E803AE"/>
    <w:rsid w:val="00E83288"/>
    <w:rsid w:val="00E84CAE"/>
    <w:rsid w:val="00E856ED"/>
    <w:rsid w:val="00E85860"/>
    <w:rsid w:val="00E87DA5"/>
    <w:rsid w:val="00E9054C"/>
    <w:rsid w:val="00E9077E"/>
    <w:rsid w:val="00E913E2"/>
    <w:rsid w:val="00E91D5C"/>
    <w:rsid w:val="00E91DCE"/>
    <w:rsid w:val="00E9216A"/>
    <w:rsid w:val="00E97B5C"/>
    <w:rsid w:val="00EA2513"/>
    <w:rsid w:val="00EA370F"/>
    <w:rsid w:val="00EA446A"/>
    <w:rsid w:val="00EA604A"/>
    <w:rsid w:val="00EA618C"/>
    <w:rsid w:val="00EA6A4D"/>
    <w:rsid w:val="00EA739E"/>
    <w:rsid w:val="00EA7DC1"/>
    <w:rsid w:val="00EB07CF"/>
    <w:rsid w:val="00EB0B45"/>
    <w:rsid w:val="00EB1281"/>
    <w:rsid w:val="00EB2DFC"/>
    <w:rsid w:val="00EB444E"/>
    <w:rsid w:val="00EB5BA2"/>
    <w:rsid w:val="00EB5C28"/>
    <w:rsid w:val="00EB6C88"/>
    <w:rsid w:val="00EB6FA5"/>
    <w:rsid w:val="00EC0511"/>
    <w:rsid w:val="00EC088D"/>
    <w:rsid w:val="00EC0F18"/>
    <w:rsid w:val="00EC26AB"/>
    <w:rsid w:val="00EC4FD4"/>
    <w:rsid w:val="00EC6280"/>
    <w:rsid w:val="00EC6BCA"/>
    <w:rsid w:val="00ED012C"/>
    <w:rsid w:val="00ED0CB0"/>
    <w:rsid w:val="00ED2EBF"/>
    <w:rsid w:val="00ED416C"/>
    <w:rsid w:val="00ED46CC"/>
    <w:rsid w:val="00ED5299"/>
    <w:rsid w:val="00EE0440"/>
    <w:rsid w:val="00EE0469"/>
    <w:rsid w:val="00EE3FCD"/>
    <w:rsid w:val="00EE42B6"/>
    <w:rsid w:val="00EE45F6"/>
    <w:rsid w:val="00EE4FF4"/>
    <w:rsid w:val="00EE56FA"/>
    <w:rsid w:val="00EF0BA6"/>
    <w:rsid w:val="00EF0D19"/>
    <w:rsid w:val="00EF1577"/>
    <w:rsid w:val="00EF26EB"/>
    <w:rsid w:val="00EF4A89"/>
    <w:rsid w:val="00EF59E8"/>
    <w:rsid w:val="00EF6BD4"/>
    <w:rsid w:val="00EF7CF5"/>
    <w:rsid w:val="00F0000A"/>
    <w:rsid w:val="00F01C13"/>
    <w:rsid w:val="00F02296"/>
    <w:rsid w:val="00F0255B"/>
    <w:rsid w:val="00F031C7"/>
    <w:rsid w:val="00F05527"/>
    <w:rsid w:val="00F106BD"/>
    <w:rsid w:val="00F10E23"/>
    <w:rsid w:val="00F1375C"/>
    <w:rsid w:val="00F15F90"/>
    <w:rsid w:val="00F16966"/>
    <w:rsid w:val="00F16C10"/>
    <w:rsid w:val="00F17338"/>
    <w:rsid w:val="00F17A14"/>
    <w:rsid w:val="00F20A7C"/>
    <w:rsid w:val="00F20C7A"/>
    <w:rsid w:val="00F211F6"/>
    <w:rsid w:val="00F21465"/>
    <w:rsid w:val="00F2302E"/>
    <w:rsid w:val="00F24DC1"/>
    <w:rsid w:val="00F2626F"/>
    <w:rsid w:val="00F26734"/>
    <w:rsid w:val="00F2683F"/>
    <w:rsid w:val="00F268BA"/>
    <w:rsid w:val="00F26D88"/>
    <w:rsid w:val="00F3068A"/>
    <w:rsid w:val="00F31E08"/>
    <w:rsid w:val="00F3313B"/>
    <w:rsid w:val="00F368B4"/>
    <w:rsid w:val="00F40777"/>
    <w:rsid w:val="00F40E84"/>
    <w:rsid w:val="00F411DA"/>
    <w:rsid w:val="00F455EE"/>
    <w:rsid w:val="00F501C6"/>
    <w:rsid w:val="00F5075C"/>
    <w:rsid w:val="00F5139A"/>
    <w:rsid w:val="00F532FD"/>
    <w:rsid w:val="00F541F4"/>
    <w:rsid w:val="00F55058"/>
    <w:rsid w:val="00F55628"/>
    <w:rsid w:val="00F5581F"/>
    <w:rsid w:val="00F55F81"/>
    <w:rsid w:val="00F6065C"/>
    <w:rsid w:val="00F61EB1"/>
    <w:rsid w:val="00F62B48"/>
    <w:rsid w:val="00F62C8B"/>
    <w:rsid w:val="00F65BA4"/>
    <w:rsid w:val="00F66C71"/>
    <w:rsid w:val="00F6725B"/>
    <w:rsid w:val="00F71D07"/>
    <w:rsid w:val="00F71FF1"/>
    <w:rsid w:val="00F72253"/>
    <w:rsid w:val="00F72332"/>
    <w:rsid w:val="00F73F4B"/>
    <w:rsid w:val="00F7420C"/>
    <w:rsid w:val="00F75571"/>
    <w:rsid w:val="00F802D4"/>
    <w:rsid w:val="00F82F02"/>
    <w:rsid w:val="00F91982"/>
    <w:rsid w:val="00F929C3"/>
    <w:rsid w:val="00F94089"/>
    <w:rsid w:val="00F959BF"/>
    <w:rsid w:val="00F9653F"/>
    <w:rsid w:val="00F965A8"/>
    <w:rsid w:val="00F96A28"/>
    <w:rsid w:val="00FA0AFA"/>
    <w:rsid w:val="00FA1CC2"/>
    <w:rsid w:val="00FA2172"/>
    <w:rsid w:val="00FA2D3C"/>
    <w:rsid w:val="00FA311A"/>
    <w:rsid w:val="00FA403F"/>
    <w:rsid w:val="00FA5339"/>
    <w:rsid w:val="00FA703C"/>
    <w:rsid w:val="00FB3B56"/>
    <w:rsid w:val="00FC0473"/>
    <w:rsid w:val="00FC1AAD"/>
    <w:rsid w:val="00FC4352"/>
    <w:rsid w:val="00FC534D"/>
    <w:rsid w:val="00FD0731"/>
    <w:rsid w:val="00FD1316"/>
    <w:rsid w:val="00FD22C1"/>
    <w:rsid w:val="00FD23D6"/>
    <w:rsid w:val="00FD41CA"/>
    <w:rsid w:val="00FD4B55"/>
    <w:rsid w:val="00FD54D9"/>
    <w:rsid w:val="00FD5623"/>
    <w:rsid w:val="00FD7EB6"/>
    <w:rsid w:val="00FE0FE8"/>
    <w:rsid w:val="00FE2680"/>
    <w:rsid w:val="00FE3521"/>
    <w:rsid w:val="00FE42C4"/>
    <w:rsid w:val="00FE481A"/>
    <w:rsid w:val="00FE5194"/>
    <w:rsid w:val="00FE52A5"/>
    <w:rsid w:val="00FE52B5"/>
    <w:rsid w:val="00FE661C"/>
    <w:rsid w:val="00FF3A6A"/>
    <w:rsid w:val="00FF47E9"/>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26573BAA"/>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17623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ヘッダー (文字)"/>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フッター (文字)"/>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吹き出し (文字)"/>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a"/>
    <w:link w:val="RSCB01COMAbstractChar"/>
    <w:qFormat/>
    <w:rsid w:val="0025490A"/>
    <w:pPr>
      <w:spacing w:line="240" w:lineRule="exact"/>
      <w:jc w:val="both"/>
    </w:pPr>
    <w:rPr>
      <w:b/>
      <w:noProof/>
      <w:sz w:val="18"/>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a0"/>
    <w:link w:val="RSCF02FootnotestoTitleAuthors"/>
    <w:rsid w:val="00485FDB"/>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243D3C"/>
    <w:rPr>
      <w:rFonts w:cs="Times New Roman"/>
      <w:w w:val="105"/>
      <w:sz w:val="18"/>
      <w:szCs w:val="18"/>
    </w:rPr>
  </w:style>
  <w:style w:type="paragraph" w:customStyle="1" w:styleId="RSCB04SectionHeading">
    <w:name w:val="RSC B04 Section Heading"/>
    <w:basedOn w:val="a"/>
    <w:link w:val="RSCB04SectionHeading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COMAbstractChar">
    <w:name w:val="RSC B01 COM Abstract Char"/>
    <w:basedOn w:val="a0"/>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a0"/>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2E5B1D"/>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485FDB"/>
    <w:rPr>
      <w:rFonts w:eastAsia="Times New Roman" w:cs="Times New Roman"/>
      <w:sz w:val="15"/>
      <w:szCs w:val="20"/>
      <w:lang w:eastAsia="en-GB"/>
    </w:rPr>
  </w:style>
  <w:style w:type="character" w:styleId="ab">
    <w:name w:val="Hyperlink"/>
    <w:basedOn w:val="a0"/>
    <w:uiPriority w:val="99"/>
    <w:unhideWhenUsed/>
    <w:rsid w:val="005037CD"/>
    <w:rPr>
      <w:color w:val="0563C1" w:themeColor="hyperlink"/>
      <w:u w:val="single"/>
    </w:rPr>
  </w:style>
  <w:style w:type="paragraph" w:styleId="ac">
    <w:name w:val="List Paragraph"/>
    <w:basedOn w:val="a"/>
    <w:uiPriority w:val="34"/>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字列 (文字)"/>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Web">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1">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485FDB"/>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a0"/>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a0"/>
    <w:link w:val="RSCB07Sub-SectionHeadingstandalone"/>
    <w:rsid w:val="00EF6BD4"/>
    <w:rPr>
      <w:b/>
      <w:sz w:val="18"/>
    </w:rPr>
  </w:style>
  <w:style w:type="character" w:customStyle="1" w:styleId="RSCB08In-lineHeadingChar">
    <w:name w:val="RSC B08 In-line Heading Char"/>
    <w:basedOn w:val="a0"/>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af2">
    <w:name w:val="FollowedHyperlink"/>
    <w:basedOn w:val="a0"/>
    <w:uiPriority w:val="99"/>
    <w:semiHidden/>
    <w:unhideWhenUsed/>
    <w:rsid w:val="005812D7"/>
    <w:rPr>
      <w:color w:val="954F72" w:themeColor="followedHyperlink"/>
      <w:u w:val="single"/>
    </w:rPr>
  </w:style>
  <w:style w:type="character" w:customStyle="1" w:styleId="RSCB04AHeadingSectionChar">
    <w:name w:val="RSC B04 A Heading (Section) Char"/>
    <w:basedOn w:val="a0"/>
    <w:link w:val="RSCB04AHeadingSection"/>
    <w:locked/>
    <w:rsid w:val="00584D2B"/>
    <w:rPr>
      <w:b/>
      <w:sz w:val="24"/>
    </w:rPr>
  </w:style>
  <w:style w:type="paragraph" w:customStyle="1" w:styleId="RSCB04AHeadingSection">
    <w:name w:val="RSC B04 A Heading (Section)"/>
    <w:basedOn w:val="a"/>
    <w:link w:val="RSCB04AHeadingSectionChar"/>
    <w:qFormat/>
    <w:rsid w:val="00584D2B"/>
    <w:pPr>
      <w:spacing w:before="400" w:after="80" w:line="240" w:lineRule="auto"/>
    </w:pPr>
    <w:rPr>
      <w:b/>
      <w:sz w:val="24"/>
    </w:rPr>
  </w:style>
  <w:style w:type="character" w:styleId="af3">
    <w:name w:val="annotation reference"/>
    <w:basedOn w:val="a0"/>
    <w:uiPriority w:val="99"/>
    <w:semiHidden/>
    <w:unhideWhenUsed/>
    <w:rsid w:val="007C7DD1"/>
    <w:rPr>
      <w:sz w:val="16"/>
      <w:szCs w:val="16"/>
    </w:rPr>
  </w:style>
  <w:style w:type="paragraph" w:styleId="af4">
    <w:name w:val="annotation text"/>
    <w:basedOn w:val="a"/>
    <w:link w:val="af5"/>
    <w:uiPriority w:val="99"/>
    <w:unhideWhenUsed/>
    <w:rsid w:val="007C7DD1"/>
    <w:pPr>
      <w:spacing w:line="240" w:lineRule="auto"/>
    </w:pPr>
    <w:rPr>
      <w:sz w:val="20"/>
      <w:szCs w:val="20"/>
    </w:rPr>
  </w:style>
  <w:style w:type="character" w:customStyle="1" w:styleId="af5">
    <w:name w:val="コメント文字列 (文字)"/>
    <w:basedOn w:val="a0"/>
    <w:link w:val="af4"/>
    <w:uiPriority w:val="99"/>
    <w:rsid w:val="007C7DD1"/>
    <w:rPr>
      <w:sz w:val="20"/>
      <w:szCs w:val="20"/>
    </w:rPr>
  </w:style>
  <w:style w:type="paragraph" w:styleId="af6">
    <w:name w:val="Bibliography"/>
    <w:basedOn w:val="a"/>
    <w:next w:val="a"/>
    <w:uiPriority w:val="37"/>
    <w:unhideWhenUsed/>
    <w:rsid w:val="00132DFB"/>
    <w:pPr>
      <w:tabs>
        <w:tab w:val="left" w:pos="264"/>
      </w:tabs>
      <w:spacing w:after="0" w:line="240" w:lineRule="auto"/>
      <w:ind w:left="264" w:hanging="264"/>
    </w:pPr>
  </w:style>
  <w:style w:type="paragraph" w:customStyle="1" w:styleId="AIReceivedDate">
    <w:name w:val="AI_Received_Date"/>
    <w:basedOn w:val="a"/>
    <w:next w:val="a"/>
    <w:rsid w:val="002456A0"/>
    <w:pPr>
      <w:spacing w:after="240" w:line="480" w:lineRule="auto"/>
      <w:jc w:val="both"/>
    </w:pPr>
    <w:rPr>
      <w:rFonts w:ascii="Times" w:hAnsi="Times" w:cs="Times New Roman"/>
      <w:b/>
      <w:sz w:val="24"/>
      <w:szCs w:val="20"/>
      <w:lang w:val="en-US"/>
    </w:rPr>
  </w:style>
  <w:style w:type="paragraph" w:styleId="af7">
    <w:name w:val="annotation subject"/>
    <w:basedOn w:val="af4"/>
    <w:next w:val="af4"/>
    <w:link w:val="af8"/>
    <w:uiPriority w:val="99"/>
    <w:semiHidden/>
    <w:unhideWhenUsed/>
    <w:rsid w:val="00AB0FE6"/>
    <w:pPr>
      <w:spacing w:line="276" w:lineRule="auto"/>
    </w:pPr>
    <w:rPr>
      <w:b/>
      <w:bCs/>
      <w:sz w:val="22"/>
      <w:szCs w:val="22"/>
    </w:rPr>
  </w:style>
  <w:style w:type="character" w:customStyle="1" w:styleId="af8">
    <w:name w:val="コメント内容 (文字)"/>
    <w:basedOn w:val="af5"/>
    <w:link w:val="af7"/>
    <w:uiPriority w:val="99"/>
    <w:semiHidden/>
    <w:rsid w:val="00AB0FE6"/>
    <w:rPr>
      <w:b/>
      <w:bCs/>
      <w:sz w:val="20"/>
      <w:szCs w:val="20"/>
    </w:rPr>
  </w:style>
  <w:style w:type="character" w:styleId="af9">
    <w:name w:val="Placeholder Text"/>
    <w:basedOn w:val="a0"/>
    <w:uiPriority w:val="99"/>
    <w:semiHidden/>
    <w:rsid w:val="00B773A6"/>
    <w:rPr>
      <w:color w:val="666666"/>
    </w:rPr>
  </w:style>
  <w:style w:type="character" w:styleId="afa">
    <w:name w:val="Unresolved Mention"/>
    <w:basedOn w:val="a0"/>
    <w:uiPriority w:val="99"/>
    <w:semiHidden/>
    <w:unhideWhenUsed/>
    <w:rsid w:val="0007077A"/>
    <w:rPr>
      <w:color w:val="605E5C"/>
      <w:shd w:val="clear" w:color="auto" w:fill="E1DFDD"/>
    </w:rPr>
  </w:style>
  <w:style w:type="character" w:styleId="afb">
    <w:name w:val="Strong"/>
    <w:basedOn w:val="a0"/>
    <w:uiPriority w:val="22"/>
    <w:qFormat/>
    <w:rsid w:val="007F6014"/>
    <w:rPr>
      <w:b/>
      <w:bCs/>
    </w:rPr>
  </w:style>
  <w:style w:type="character" w:customStyle="1" w:styleId="normaltextrun">
    <w:name w:val="normaltextrun"/>
    <w:basedOn w:val="a0"/>
    <w:rsid w:val="00121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360416">
      <w:bodyDiv w:val="1"/>
      <w:marLeft w:val="0"/>
      <w:marRight w:val="0"/>
      <w:marTop w:val="0"/>
      <w:marBottom w:val="0"/>
      <w:divBdr>
        <w:top w:val="none" w:sz="0" w:space="0" w:color="auto"/>
        <w:left w:val="none" w:sz="0" w:space="0" w:color="auto"/>
        <w:bottom w:val="none" w:sz="0" w:space="0" w:color="auto"/>
        <w:right w:val="none" w:sz="0" w:space="0" w:color="auto"/>
      </w:divBdr>
    </w:div>
    <w:div w:id="674693427">
      <w:bodyDiv w:val="1"/>
      <w:marLeft w:val="0"/>
      <w:marRight w:val="0"/>
      <w:marTop w:val="0"/>
      <w:marBottom w:val="0"/>
      <w:divBdr>
        <w:top w:val="none" w:sz="0" w:space="0" w:color="auto"/>
        <w:left w:val="none" w:sz="0" w:space="0" w:color="auto"/>
        <w:bottom w:val="none" w:sz="0" w:space="0" w:color="auto"/>
        <w:right w:val="none" w:sz="0" w:space="0" w:color="auto"/>
      </w:divBdr>
    </w:div>
    <w:div w:id="1961958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hyperlink" Target="http://www.editage.com"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chart" Target="charts/chart3.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mmiyauchi@ceram.titech.ac.jp" TargetMode="External"/><Relationship Id="rId14" Type="http://schemas.openxmlformats.org/officeDocument/2006/relationships/header" Target="header3.xml"/><Relationship Id="rId22" Type="http://schemas.openxmlformats.org/officeDocument/2006/relationships/image" Target="media/image7.emf"/><Relationship Id="rId27" Type="http://schemas.openxmlformats.org/officeDocument/2006/relationships/chart" Target="charts/chart2.xml"/><Relationship Id="rId35" Type="http://schemas.openxmlformats.org/officeDocument/2006/relationships/fontTable" Target="fontTable.xml"/><Relationship Id="rId8" Type="http://schemas.openxmlformats.org/officeDocument/2006/relationships/hyperlink" Target="mailto:mmiyauchi@ceram.titech.ac.jp"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akara\Dropbox\&#30740;&#31350;\&#12487;&#12540;&#12479;\Calculation\DRM_inputgas_dependance\DRM_inputg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kara\Dropbox\&#30740;&#31350;\&#12487;&#12540;&#12479;\GC\GCgraph_la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akara\Dropbox\&#30740;&#31350;\&#12487;&#12540;&#12479;\GC\GCgraph_la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27614294755548"/>
          <c:y val="5.1445557563785861E-2"/>
          <c:w val="0.74328214986355812"/>
          <c:h val="0.7508237917843249"/>
        </c:manualLayout>
      </c:layout>
      <c:scatterChart>
        <c:scatterStyle val="smoothMarker"/>
        <c:varyColors val="0"/>
        <c:ser>
          <c:idx val="0"/>
          <c:order val="0"/>
          <c:tx>
            <c:v>H₂</c:v>
          </c:tx>
          <c:spPr>
            <a:ln w="19050" cap="rnd">
              <a:solidFill>
                <a:schemeClr val="accent1"/>
              </a:solidFill>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T$2:$T$8</c:f>
              <c:numCache>
                <c:formatCode>0.00E+00</c:formatCode>
                <c:ptCount val="7"/>
                <c:pt idx="0">
                  <c:v>0.61758199999999996</c:v>
                </c:pt>
                <c:pt idx="1">
                  <c:v>0.58515700000000004</c:v>
                </c:pt>
                <c:pt idx="2">
                  <c:v>0.53632500000000005</c:v>
                </c:pt>
                <c:pt idx="3">
                  <c:v>0.46200000000000002</c:v>
                </c:pt>
                <c:pt idx="4">
                  <c:v>0.321025</c:v>
                </c:pt>
                <c:pt idx="5">
                  <c:v>0.16705300000000001</c:v>
                </c:pt>
                <c:pt idx="6">
                  <c:v>5.8008200000000003E-2</c:v>
                </c:pt>
              </c:numCache>
            </c:numRef>
          </c:yVal>
          <c:smooth val="1"/>
          <c:extLst>
            <c:ext xmlns:c16="http://schemas.microsoft.com/office/drawing/2014/chart" uri="{C3380CC4-5D6E-409C-BE32-E72D297353CC}">
              <c16:uniqueId val="{00000000-EB60-459C-AEFB-27F23F1D7BDC}"/>
            </c:ext>
          </c:extLst>
        </c:ser>
        <c:ser>
          <c:idx val="1"/>
          <c:order val="1"/>
          <c:tx>
            <c:strRef>
              <c:f>Cあり!$U$1</c:f>
              <c:strCache>
                <c:ptCount val="1"/>
                <c:pt idx="0">
                  <c:v>CO          </c:v>
                </c:pt>
              </c:strCache>
            </c:strRef>
          </c:tx>
          <c:spPr>
            <a:ln w="19050" cap="rnd">
              <a:solidFill>
                <a:schemeClr val="accent2"/>
              </a:solidFill>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U$2:$U$8</c:f>
              <c:numCache>
                <c:formatCode>0.00E+00</c:formatCode>
                <c:ptCount val="7"/>
                <c:pt idx="0">
                  <c:v>6.5787399999999996E-2</c:v>
                </c:pt>
                <c:pt idx="1">
                  <c:v>0.139018</c:v>
                </c:pt>
                <c:pt idx="2">
                  <c:v>0.25195000000000001</c:v>
                </c:pt>
                <c:pt idx="3">
                  <c:v>0.42799999999999999</c:v>
                </c:pt>
                <c:pt idx="4">
                  <c:v>0.47596300000000002</c:v>
                </c:pt>
                <c:pt idx="5">
                  <c:v>0.40409499999999998</c:v>
                </c:pt>
                <c:pt idx="6">
                  <c:v>0.27531499999999998</c:v>
                </c:pt>
              </c:numCache>
            </c:numRef>
          </c:yVal>
          <c:smooth val="1"/>
          <c:extLst>
            <c:ext xmlns:c16="http://schemas.microsoft.com/office/drawing/2014/chart" uri="{C3380CC4-5D6E-409C-BE32-E72D297353CC}">
              <c16:uniqueId val="{00000001-EB60-459C-AEFB-27F23F1D7BDC}"/>
            </c:ext>
          </c:extLst>
        </c:ser>
        <c:ser>
          <c:idx val="2"/>
          <c:order val="2"/>
          <c:tx>
            <c:v>CH₄</c:v>
          </c:tx>
          <c:spPr>
            <a:ln w="19050" cap="rnd">
              <a:solidFill>
                <a:schemeClr val="accent3"/>
              </a:solidFill>
              <a:prstDash val="dash"/>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V$2:$V$8</c:f>
              <c:numCache>
                <c:formatCode>0.00E+00</c:formatCode>
                <c:ptCount val="7"/>
                <c:pt idx="0">
                  <c:v>2.4917100000000001E-2</c:v>
                </c:pt>
                <c:pt idx="1">
                  <c:v>2.1013400000000002E-2</c:v>
                </c:pt>
                <c:pt idx="2">
                  <c:v>1.6098600000000001E-2</c:v>
                </c:pt>
                <c:pt idx="3">
                  <c:v>1.0500000000000001E-2</c:v>
                </c:pt>
                <c:pt idx="4">
                  <c:v>1.2550300000000001E-3</c:v>
                </c:pt>
                <c:pt idx="5">
                  <c:v>9.81405E-5</c:v>
                </c:pt>
                <c:pt idx="6">
                  <c:v>3.05385E-6</c:v>
                </c:pt>
              </c:numCache>
            </c:numRef>
          </c:yVal>
          <c:smooth val="1"/>
          <c:extLst>
            <c:ext xmlns:c16="http://schemas.microsoft.com/office/drawing/2014/chart" uri="{C3380CC4-5D6E-409C-BE32-E72D297353CC}">
              <c16:uniqueId val="{00000002-EB60-459C-AEFB-27F23F1D7BDC}"/>
            </c:ext>
          </c:extLst>
        </c:ser>
        <c:ser>
          <c:idx val="3"/>
          <c:order val="3"/>
          <c:tx>
            <c:v>CO₂</c:v>
          </c:tx>
          <c:spPr>
            <a:ln w="19050" cap="rnd">
              <a:solidFill>
                <a:schemeClr val="accent4"/>
              </a:solidFill>
              <a:prstDash val="dash"/>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W$2:$W$8</c:f>
              <c:numCache>
                <c:formatCode>0.00E+00</c:formatCode>
                <c:ptCount val="7"/>
                <c:pt idx="0">
                  <c:v>8.6188900000000001E-4</c:v>
                </c:pt>
                <c:pt idx="1">
                  <c:v>3.6153600000000002E-3</c:v>
                </c:pt>
                <c:pt idx="2">
                  <c:v>1.0829699999999999E-2</c:v>
                </c:pt>
                <c:pt idx="3">
                  <c:v>2.7400000000000001E-2</c:v>
                </c:pt>
                <c:pt idx="4">
                  <c:v>0.124288</c:v>
                </c:pt>
                <c:pt idx="5">
                  <c:v>0.31023299999999998</c:v>
                </c:pt>
                <c:pt idx="6">
                  <c:v>0.55801999999999996</c:v>
                </c:pt>
              </c:numCache>
            </c:numRef>
          </c:yVal>
          <c:smooth val="1"/>
          <c:extLst>
            <c:ext xmlns:c16="http://schemas.microsoft.com/office/drawing/2014/chart" uri="{C3380CC4-5D6E-409C-BE32-E72D297353CC}">
              <c16:uniqueId val="{00000005-EB60-459C-AEFB-27F23F1D7BDC}"/>
            </c:ext>
          </c:extLst>
        </c:ser>
        <c:ser>
          <c:idx val="4"/>
          <c:order val="4"/>
          <c:tx>
            <c:v>H₂O</c:v>
          </c:tx>
          <c:spPr>
            <a:ln w="19050" cap="rnd">
              <a:solidFill>
                <a:schemeClr val="accent5"/>
              </a:solidFill>
              <a:prstDash val="dashDot"/>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X$2:$X$8</c:f>
              <c:numCache>
                <c:formatCode>0.00E+00</c:formatCode>
                <c:ptCount val="7"/>
                <c:pt idx="0">
                  <c:v>7.4771600000000001E-3</c:v>
                </c:pt>
                <c:pt idx="1">
                  <c:v>1.4063300000000001E-2</c:v>
                </c:pt>
                <c:pt idx="2">
                  <c:v>2.1304199999999999E-2</c:v>
                </c:pt>
                <c:pt idx="3">
                  <c:v>2.7300000000000001E-2</c:v>
                </c:pt>
                <c:pt idx="4">
                  <c:v>7.7468999999999996E-2</c:v>
                </c:pt>
                <c:pt idx="5">
                  <c:v>0.118521</c:v>
                </c:pt>
                <c:pt idx="6">
                  <c:v>0.108653</c:v>
                </c:pt>
              </c:numCache>
            </c:numRef>
          </c:yVal>
          <c:smooth val="1"/>
          <c:extLst>
            <c:ext xmlns:c16="http://schemas.microsoft.com/office/drawing/2014/chart" uri="{C3380CC4-5D6E-409C-BE32-E72D297353CC}">
              <c16:uniqueId val="{00000003-EB60-459C-AEFB-27F23F1D7BDC}"/>
            </c:ext>
          </c:extLst>
        </c:ser>
        <c:ser>
          <c:idx val="5"/>
          <c:order val="5"/>
          <c:tx>
            <c:strRef>
              <c:f>Cあり!$Y$1</c:f>
              <c:strCache>
                <c:ptCount val="1"/>
                <c:pt idx="0">
                  <c:v>C(gr)       </c:v>
                </c:pt>
              </c:strCache>
            </c:strRef>
          </c:tx>
          <c:spPr>
            <a:ln w="19050" cap="rnd">
              <a:solidFill>
                <a:schemeClr val="accent6"/>
              </a:solidFill>
              <a:prstDash val="dashDot"/>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Y$2:$Y$8</c:f>
              <c:numCache>
                <c:formatCode>0.00E+00</c:formatCode>
                <c:ptCount val="7"/>
                <c:pt idx="0">
                  <c:v>0.28337400000000001</c:v>
                </c:pt>
                <c:pt idx="1">
                  <c:v>0.23713200000000001</c:v>
                </c:pt>
                <c:pt idx="2">
                  <c:v>0.163491</c:v>
                </c:pt>
                <c:pt idx="3">
                  <c:v>4.4299999999999999E-2</c:v>
                </c:pt>
                <c:pt idx="4">
                  <c:v>0</c:v>
                </c:pt>
                <c:pt idx="5">
                  <c:v>0</c:v>
                </c:pt>
                <c:pt idx="6">
                  <c:v>0</c:v>
                </c:pt>
              </c:numCache>
            </c:numRef>
          </c:yVal>
          <c:smooth val="1"/>
          <c:extLst>
            <c:ext xmlns:c16="http://schemas.microsoft.com/office/drawing/2014/chart" uri="{C3380CC4-5D6E-409C-BE32-E72D297353CC}">
              <c16:uniqueId val="{00000004-EB60-459C-AEFB-27F23F1D7BDC}"/>
            </c:ext>
          </c:extLst>
        </c:ser>
        <c:dLbls>
          <c:showLegendKey val="0"/>
          <c:showVal val="0"/>
          <c:showCatName val="0"/>
          <c:showSerName val="0"/>
          <c:showPercent val="0"/>
          <c:showBubbleSize val="0"/>
        </c:dLbls>
        <c:axId val="106001584"/>
        <c:axId val="106002000"/>
      </c:scatterChart>
      <c:scatterChart>
        <c:scatterStyle val="smoothMarker"/>
        <c:varyColors val="0"/>
        <c:ser>
          <c:idx val="6"/>
          <c:order val="6"/>
          <c:tx>
            <c:v>H₂/CO</c:v>
          </c:tx>
          <c:spPr>
            <a:ln w="19050" cap="rnd">
              <a:solidFill>
                <a:schemeClr val="tx1"/>
              </a:solidFill>
              <a:prstDash val="sysDot"/>
              <a:round/>
            </a:ln>
            <a:effectLst/>
          </c:spPr>
          <c:marker>
            <c:symbol val="none"/>
          </c:marker>
          <c:xVal>
            <c:numRef>
              <c:f>Cあり!$S$2:$S$8</c:f>
              <c:numCache>
                <c:formatCode>General</c:formatCode>
                <c:ptCount val="7"/>
                <c:pt idx="0">
                  <c:v>0.9</c:v>
                </c:pt>
                <c:pt idx="1">
                  <c:v>0.8</c:v>
                </c:pt>
                <c:pt idx="2">
                  <c:v>0.66666666666666663</c:v>
                </c:pt>
                <c:pt idx="3">
                  <c:v>0.5</c:v>
                </c:pt>
                <c:pt idx="4">
                  <c:v>0.33333333333333331</c:v>
                </c:pt>
                <c:pt idx="5">
                  <c:v>0.2</c:v>
                </c:pt>
                <c:pt idx="6">
                  <c:v>0.1</c:v>
                </c:pt>
              </c:numCache>
            </c:numRef>
          </c:xVal>
          <c:yVal>
            <c:numRef>
              <c:f>Cあり!$Z$2:$Z$8</c:f>
              <c:numCache>
                <c:formatCode>0.00E+00</c:formatCode>
                <c:ptCount val="7"/>
                <c:pt idx="0">
                  <c:v>9.3875422953331498</c:v>
                </c:pt>
                <c:pt idx="1">
                  <c:v>4.2092175114014019</c:v>
                </c:pt>
                <c:pt idx="2">
                  <c:v>2.1286961698749751</c:v>
                </c:pt>
                <c:pt idx="3">
                  <c:v>1.0794392523364487</c:v>
                </c:pt>
                <c:pt idx="4">
                  <c:v>0.67447469656254788</c:v>
                </c:pt>
                <c:pt idx="5">
                  <c:v>0.4134003142825326</c:v>
                </c:pt>
                <c:pt idx="6">
                  <c:v>0.21069756460781289</c:v>
                </c:pt>
              </c:numCache>
            </c:numRef>
          </c:yVal>
          <c:smooth val="1"/>
          <c:extLst>
            <c:ext xmlns:c16="http://schemas.microsoft.com/office/drawing/2014/chart" uri="{C3380CC4-5D6E-409C-BE32-E72D297353CC}">
              <c16:uniqueId val="{00000006-EB60-459C-AEFB-27F23F1D7BDC}"/>
            </c:ext>
          </c:extLst>
        </c:ser>
        <c:dLbls>
          <c:showLegendKey val="0"/>
          <c:showVal val="0"/>
          <c:showCatName val="0"/>
          <c:showSerName val="0"/>
          <c:showPercent val="0"/>
          <c:showBubbleSize val="0"/>
        </c:dLbls>
        <c:axId val="994509968"/>
        <c:axId val="994507088"/>
      </c:scatterChart>
      <c:valAx>
        <c:axId val="106001584"/>
        <c:scaling>
          <c:orientation val="minMax"/>
        </c:scaling>
        <c:delete val="0"/>
        <c:axPos val="b"/>
        <c:title>
          <c:tx>
            <c:rich>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a:solidFill>
                      <a:schemeClr val="tx1"/>
                    </a:solidFill>
                  </a:rPr>
                  <a:t>CH</a:t>
                </a:r>
                <a:r>
                  <a:rPr lang="ja-JP" altLang="en-US">
                    <a:solidFill>
                      <a:schemeClr val="tx1"/>
                    </a:solidFill>
                  </a:rPr>
                  <a:t>₄</a:t>
                </a:r>
                <a:r>
                  <a:rPr lang="en-US" altLang="ja-JP">
                    <a:solidFill>
                      <a:schemeClr val="tx1"/>
                    </a:solidFill>
                  </a:rPr>
                  <a:t>/(CH</a:t>
                </a:r>
                <a:r>
                  <a:rPr lang="ja-JP" altLang="en-US">
                    <a:solidFill>
                      <a:schemeClr val="tx1"/>
                    </a:solidFill>
                  </a:rPr>
                  <a:t>₄</a:t>
                </a:r>
                <a:r>
                  <a:rPr lang="en-US" altLang="ja-JP">
                    <a:solidFill>
                      <a:schemeClr val="tx1"/>
                    </a:solidFill>
                  </a:rPr>
                  <a:t>+CO</a:t>
                </a:r>
                <a:r>
                  <a:rPr lang="ja-JP" altLang="en-US">
                    <a:solidFill>
                      <a:schemeClr val="tx1"/>
                    </a:solidFill>
                  </a:rPr>
                  <a:t>₂</a:t>
                </a:r>
                <a:r>
                  <a:rPr lang="en-US" altLang="ja-JP">
                    <a:solidFill>
                      <a:schemeClr val="tx1"/>
                    </a:solidFill>
                  </a:rPr>
                  <a:t>)</a:t>
                </a:r>
                <a:endParaRPr lang="ja-JP" altLang="en-US">
                  <a:solidFill>
                    <a:schemeClr val="tx1"/>
                  </a:solidFill>
                </a:endParaRPr>
              </a:p>
            </c:rich>
          </c:tx>
          <c:layout>
            <c:manualLayout>
              <c:xMode val="edge"/>
              <c:yMode val="edge"/>
              <c:x val="0.38368410503106837"/>
              <c:y val="0.89318308544765235"/>
            </c:manualLayout>
          </c:layout>
          <c:overlay val="0"/>
          <c:spPr>
            <a:noFill/>
            <a:ln>
              <a:noFill/>
            </a:ln>
            <a:effectLst/>
          </c:spPr>
          <c:txPr>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out"/>
        <c:minorTickMark val="none"/>
        <c:tickLblPos val="nextTo"/>
        <c:spPr>
          <a:noFill/>
          <a:ln w="9525">
            <a:solidFill>
              <a:schemeClr val="tx1"/>
            </a:solidFill>
            <a:round/>
          </a:ln>
          <a:effectLst/>
        </c:spPr>
        <c:txPr>
          <a:bodyPr rot="-60000000" spcFirstLastPara="1" vertOverflow="ellipsis" vert="horz" wrap="square" anchor="ctr" anchorCtr="1"/>
          <a:lstStyle/>
          <a:p>
            <a:pPr>
              <a:defRPr lang="ja-JP" sz="800" b="0" i="0" u="none" strike="noStrike" kern="1200" baseline="0">
                <a:solidFill>
                  <a:schemeClr val="tx1"/>
                </a:solidFill>
                <a:latin typeface="+mn-lt"/>
                <a:ea typeface="+mn-ea"/>
                <a:cs typeface="+mn-cs"/>
              </a:defRPr>
            </a:pPr>
            <a:endParaRPr lang="ja-JP"/>
          </a:p>
        </c:txPr>
        <c:crossAx val="106002000"/>
        <c:crosses val="autoZero"/>
        <c:crossBetween val="midCat"/>
        <c:majorUnit val="0.1"/>
      </c:valAx>
      <c:valAx>
        <c:axId val="106002000"/>
        <c:scaling>
          <c:orientation val="minMax"/>
          <c:max val="1"/>
          <c:min val="0"/>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a:solidFill>
                      <a:schemeClr val="tx1"/>
                    </a:solidFill>
                  </a:rPr>
                  <a:t>Mole</a:t>
                </a:r>
                <a:r>
                  <a:rPr lang="en-US" altLang="ja-JP" baseline="0">
                    <a:solidFill>
                      <a:schemeClr val="tx1"/>
                    </a:solidFill>
                  </a:rPr>
                  <a:t> fraction</a:t>
                </a:r>
                <a:endParaRPr lang="ja-JP" altLang="en-US">
                  <a:solidFill>
                    <a:schemeClr val="tx1"/>
                  </a:solidFill>
                </a:endParaRPr>
              </a:p>
            </c:rich>
          </c:tx>
          <c:overlay val="0"/>
          <c:spPr>
            <a:noFill/>
            <a:ln>
              <a:noFill/>
            </a:ln>
            <a:effectLst/>
          </c:spPr>
          <c:txPr>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0"/>
        <c:majorTickMark val="out"/>
        <c:minorTickMark val="none"/>
        <c:tickLblPos val="nextTo"/>
        <c:spPr>
          <a:noFill/>
          <a:ln w="9525">
            <a:solidFill>
              <a:schemeClr val="tx1">
                <a:alpha val="99000"/>
              </a:schemeClr>
            </a:solidFill>
            <a:round/>
          </a:ln>
          <a:effectLst/>
        </c:spPr>
        <c:txPr>
          <a:bodyPr rot="-60000000" spcFirstLastPara="1" vertOverflow="ellipsis" vert="horz" wrap="square" anchor="ctr" anchorCtr="1"/>
          <a:lstStyle/>
          <a:p>
            <a:pPr>
              <a:defRPr lang="ja-JP" sz="800" b="0" i="0" u="none" strike="noStrike" kern="1200" baseline="0">
                <a:solidFill>
                  <a:schemeClr val="tx1"/>
                </a:solidFill>
                <a:latin typeface="+mn-lt"/>
                <a:ea typeface="+mn-ea"/>
                <a:cs typeface="+mn-cs"/>
              </a:defRPr>
            </a:pPr>
            <a:endParaRPr lang="ja-JP"/>
          </a:p>
        </c:txPr>
        <c:crossAx val="106001584"/>
        <c:crosses val="autoZero"/>
        <c:crossBetween val="midCat"/>
      </c:valAx>
      <c:valAx>
        <c:axId val="994507088"/>
        <c:scaling>
          <c:logBase val="10"/>
          <c:orientation val="minMax"/>
          <c:min val="0.1"/>
        </c:scaling>
        <c:delete val="0"/>
        <c:axPos val="r"/>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a:solidFill>
                      <a:schemeClr val="tx1"/>
                    </a:solidFill>
                  </a:rPr>
                  <a:t>H</a:t>
                </a:r>
                <a:r>
                  <a:rPr lang="ja-JP" altLang="en-US">
                    <a:solidFill>
                      <a:schemeClr val="tx1"/>
                    </a:solidFill>
                  </a:rPr>
                  <a:t>₂</a:t>
                </a:r>
                <a:r>
                  <a:rPr lang="en-US" altLang="ja-JP">
                    <a:solidFill>
                      <a:schemeClr val="tx1"/>
                    </a:solidFill>
                  </a:rPr>
                  <a:t>/CO</a:t>
                </a:r>
                <a:endParaRPr lang="ja-JP" altLang="en-US">
                  <a:solidFill>
                    <a:schemeClr val="tx1"/>
                  </a:solidFill>
                </a:endParaRPr>
              </a:p>
            </c:rich>
          </c:tx>
          <c:overlay val="0"/>
          <c:spPr>
            <a:noFill/>
            <a:ln>
              <a:noFill/>
            </a:ln>
            <a:effectLst/>
          </c:spPr>
          <c:txPr>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0"/>
        <c:majorTickMark val="out"/>
        <c:minorTickMark val="out"/>
        <c:tickLblPos val="nextTo"/>
        <c:spPr>
          <a:noFill/>
          <a:ln w="9525">
            <a:solidFill>
              <a:schemeClr val="tx1"/>
            </a:solidFill>
            <a:round/>
          </a:ln>
          <a:effectLst/>
        </c:spPr>
        <c:txPr>
          <a:bodyPr rot="-60000000" spcFirstLastPara="1" vertOverflow="ellipsis" vert="horz" wrap="square" anchor="ctr" anchorCtr="1"/>
          <a:lstStyle/>
          <a:p>
            <a:pPr>
              <a:defRPr lang="ja-JP" sz="800" b="0" i="0" u="none" strike="noStrike" kern="1200" baseline="0">
                <a:solidFill>
                  <a:schemeClr val="tx1"/>
                </a:solidFill>
                <a:latin typeface="+mn-lt"/>
                <a:ea typeface="+mn-ea"/>
                <a:cs typeface="+mn-cs"/>
              </a:defRPr>
            </a:pPr>
            <a:endParaRPr lang="ja-JP"/>
          </a:p>
        </c:txPr>
        <c:crossAx val="994509968"/>
        <c:crosses val="max"/>
        <c:crossBetween val="midCat"/>
      </c:valAx>
      <c:valAx>
        <c:axId val="994509968"/>
        <c:scaling>
          <c:orientation val="minMax"/>
        </c:scaling>
        <c:delete val="1"/>
        <c:axPos val="t"/>
        <c:numFmt formatCode="General" sourceLinked="1"/>
        <c:majorTickMark val="out"/>
        <c:minorTickMark val="none"/>
        <c:tickLblPos val="nextTo"/>
        <c:crossAx val="994507088"/>
        <c:crosses val="max"/>
        <c:crossBetween val="midCat"/>
      </c:valAx>
      <c:spPr>
        <a:noFill/>
        <a:ln w="9525">
          <a:solidFill>
            <a:sysClr val="windowText" lastClr="000000"/>
          </a:solidFill>
        </a:ln>
        <a:effectLst/>
      </c:spPr>
    </c:plotArea>
    <c:legend>
      <c:legendPos val="r"/>
      <c:layout>
        <c:manualLayout>
          <c:xMode val="edge"/>
          <c:yMode val="edge"/>
          <c:x val="0.15802860781909175"/>
          <c:y val="7.3578536016331297E-2"/>
          <c:w val="0.49290265355435503"/>
          <c:h val="0.19576132983377079"/>
        </c:manualLayout>
      </c:layout>
      <c:overlay val="0"/>
      <c:spPr>
        <a:noFill/>
        <a:ln>
          <a:noFill/>
        </a:ln>
        <a:effectLst/>
      </c:spPr>
      <c:txPr>
        <a:bodyPr rot="0" spcFirstLastPara="1" vertOverflow="ellipsis" vert="horz" wrap="square" anchor="ctr" anchorCtr="1"/>
        <a:lstStyle/>
        <a:p>
          <a:pPr>
            <a:defRPr lang="ja-JP" sz="700" b="0" i="0" u="none" strike="noStrike" kern="1200" baseline="0">
              <a:solidFill>
                <a:schemeClr val="tx1"/>
              </a:solidFill>
              <a:latin typeface="+mn-lt"/>
              <a:ea typeface="+mn-ea"/>
              <a:cs typeface="+mn-cs"/>
            </a:defRPr>
          </a:pPr>
          <a:endParaRPr lang="ja-JP"/>
        </a:p>
      </c:txPr>
    </c:legend>
    <c:plotVisOnly val="1"/>
    <c:dispBlanksAs val="gap"/>
    <c:showDLblsOverMax val="0"/>
  </c:chart>
  <c:spPr>
    <a:solidFill>
      <a:schemeClr val="bg1"/>
    </a:solidFill>
    <a:ln w="6350">
      <a:no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22140322558539"/>
          <c:y val="5.1445557563785861E-2"/>
          <c:w val="0.80048453120326124"/>
          <c:h val="0.7508237917843249"/>
        </c:manualLayout>
      </c:layout>
      <c:scatterChart>
        <c:scatterStyle val="lineMarker"/>
        <c:varyColors val="0"/>
        <c:ser>
          <c:idx val="1"/>
          <c:order val="0"/>
          <c:tx>
            <c:v>light 150 °C</c:v>
          </c:tx>
          <c:spPr>
            <a:ln w="19050" cap="rnd">
              <a:solidFill>
                <a:schemeClr val="accent1"/>
              </a:solidFill>
              <a:round/>
            </a:ln>
            <a:effectLst/>
          </c:spPr>
          <c:marker>
            <c:symbol val="circle"/>
            <c:size val="4"/>
            <c:spPr>
              <a:solidFill>
                <a:schemeClr val="accent1"/>
              </a:solidFill>
              <a:ln w="9525">
                <a:solidFill>
                  <a:schemeClr val="accent1"/>
                </a:solidFill>
              </a:ln>
              <a:effectLst/>
            </c:spPr>
          </c:marker>
          <c:xVal>
            <c:numRef>
              <c:f>'0204_組成比'!$T$3:$T$9</c:f>
              <c:numCache>
                <c:formatCode>General</c:formatCode>
                <c:ptCount val="7"/>
                <c:pt idx="0">
                  <c:v>0.9</c:v>
                </c:pt>
                <c:pt idx="1">
                  <c:v>0.8</c:v>
                </c:pt>
                <c:pt idx="2">
                  <c:v>0.66666666666666663</c:v>
                </c:pt>
                <c:pt idx="3">
                  <c:v>0.5</c:v>
                </c:pt>
                <c:pt idx="4">
                  <c:v>0.33333333333333331</c:v>
                </c:pt>
                <c:pt idx="5">
                  <c:v>0.2</c:v>
                </c:pt>
                <c:pt idx="6">
                  <c:v>0.1</c:v>
                </c:pt>
              </c:numCache>
            </c:numRef>
          </c:xVal>
          <c:yVal>
            <c:numRef>
              <c:f>'0204_組成比'!$R$3:$R$9</c:f>
              <c:numCache>
                <c:formatCode>General</c:formatCode>
                <c:ptCount val="7"/>
                <c:pt idx="0">
                  <c:v>1.287780060102057</c:v>
                </c:pt>
                <c:pt idx="1">
                  <c:v>1.1812936482570466</c:v>
                </c:pt>
                <c:pt idx="2">
                  <c:v>1.233919104978987</c:v>
                </c:pt>
                <c:pt idx="3">
                  <c:v>1.0671038980527829</c:v>
                </c:pt>
                <c:pt idx="4">
                  <c:v>0.98179350939070265</c:v>
                </c:pt>
                <c:pt idx="5">
                  <c:v>0.842767462560707</c:v>
                </c:pt>
                <c:pt idx="6">
                  <c:v>0.71893195020825384</c:v>
                </c:pt>
              </c:numCache>
            </c:numRef>
          </c:yVal>
          <c:smooth val="0"/>
          <c:extLst>
            <c:ext xmlns:c16="http://schemas.microsoft.com/office/drawing/2014/chart" uri="{C3380CC4-5D6E-409C-BE32-E72D297353CC}">
              <c16:uniqueId val="{00000000-9AC4-4735-93C2-A803F89373DC}"/>
            </c:ext>
          </c:extLst>
        </c:ser>
        <c:ser>
          <c:idx val="2"/>
          <c:order val="1"/>
          <c:tx>
            <c:v>dark 800 °C</c:v>
          </c:tx>
          <c:spPr>
            <a:ln w="19050" cap="rnd">
              <a:solidFill>
                <a:schemeClr val="accent2"/>
              </a:solidFill>
              <a:round/>
            </a:ln>
            <a:effectLst/>
          </c:spPr>
          <c:marker>
            <c:symbol val="square"/>
            <c:size val="4"/>
            <c:spPr>
              <a:solidFill>
                <a:schemeClr val="accent2"/>
              </a:solidFill>
              <a:ln w="9525">
                <a:solidFill>
                  <a:schemeClr val="accent2"/>
                </a:solidFill>
              </a:ln>
              <a:effectLst/>
            </c:spPr>
          </c:marker>
          <c:xVal>
            <c:numRef>
              <c:f>'0204_組成比'!$T$3:$T$9</c:f>
              <c:numCache>
                <c:formatCode>General</c:formatCode>
                <c:ptCount val="7"/>
                <c:pt idx="0">
                  <c:v>0.9</c:v>
                </c:pt>
                <c:pt idx="1">
                  <c:v>0.8</c:v>
                </c:pt>
                <c:pt idx="2">
                  <c:v>0.66666666666666663</c:v>
                </c:pt>
                <c:pt idx="3">
                  <c:v>0.5</c:v>
                </c:pt>
                <c:pt idx="4">
                  <c:v>0.33333333333333331</c:v>
                </c:pt>
                <c:pt idx="5">
                  <c:v>0.2</c:v>
                </c:pt>
                <c:pt idx="6">
                  <c:v>0.1</c:v>
                </c:pt>
              </c:numCache>
            </c:numRef>
          </c:xVal>
          <c:yVal>
            <c:numRef>
              <c:f>'0204_組成比'!$X$3:$X$9</c:f>
              <c:numCache>
                <c:formatCode>General</c:formatCode>
                <c:ptCount val="7"/>
                <c:pt idx="0">
                  <c:v>1.73738309145986</c:v>
                </c:pt>
                <c:pt idx="1">
                  <c:v>1.5158100703935593</c:v>
                </c:pt>
                <c:pt idx="2">
                  <c:v>1.107247955099145</c:v>
                </c:pt>
                <c:pt idx="3">
                  <c:v>0.96260521847902991</c:v>
                </c:pt>
                <c:pt idx="4">
                  <c:v>0.61130684144959235</c:v>
                </c:pt>
                <c:pt idx="5">
                  <c:v>0.26558960825561978</c:v>
                </c:pt>
                <c:pt idx="6">
                  <c:v>0.10649695998162718</c:v>
                </c:pt>
              </c:numCache>
            </c:numRef>
          </c:yVal>
          <c:smooth val="0"/>
          <c:extLst>
            <c:ext xmlns:c16="http://schemas.microsoft.com/office/drawing/2014/chart" uri="{C3380CC4-5D6E-409C-BE32-E72D297353CC}">
              <c16:uniqueId val="{00000001-9AC4-4735-93C2-A803F89373DC}"/>
            </c:ext>
          </c:extLst>
        </c:ser>
        <c:dLbls>
          <c:showLegendKey val="0"/>
          <c:showVal val="0"/>
          <c:showCatName val="0"/>
          <c:showSerName val="0"/>
          <c:showPercent val="0"/>
          <c:showBubbleSize val="0"/>
        </c:dLbls>
        <c:axId val="106001584"/>
        <c:axId val="106002000"/>
        <c:extLst>
          <c:ext xmlns:c15="http://schemas.microsoft.com/office/drawing/2012/chart" uri="{02D57815-91ED-43cb-92C2-25804820EDAC}">
            <c15:filteredScatterSeries>
              <c15:ser>
                <c:idx val="3"/>
                <c:order val="3"/>
                <c:tx>
                  <c:v>thermal equilibrium C omit</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c:ext uri="{02D57815-91ED-43cb-92C2-25804820EDAC}">
                        <c15:formulaRef>
                          <c15:sqref>'0204_組成比'!$T$3:$T$9</c15:sqref>
                        </c15:formulaRef>
                      </c:ext>
                    </c:extLst>
                    <c:numCache>
                      <c:formatCode>General</c:formatCode>
                      <c:ptCount val="7"/>
                      <c:pt idx="0">
                        <c:v>0.9</c:v>
                      </c:pt>
                      <c:pt idx="1">
                        <c:v>0.8</c:v>
                      </c:pt>
                      <c:pt idx="2">
                        <c:v>0.66666666666666663</c:v>
                      </c:pt>
                      <c:pt idx="3">
                        <c:v>0.5</c:v>
                      </c:pt>
                      <c:pt idx="4">
                        <c:v>0.33333333333333331</c:v>
                      </c:pt>
                      <c:pt idx="5">
                        <c:v>0.2</c:v>
                      </c:pt>
                      <c:pt idx="6">
                        <c:v>0.1</c:v>
                      </c:pt>
                    </c:numCache>
                  </c:numRef>
                </c:xVal>
                <c:yVal>
                  <c:numRef>
                    <c:extLst>
                      <c:ext uri="{02D57815-91ED-43cb-92C2-25804820EDAC}">
                        <c15:formulaRef>
                          <c15:sqref>'0204_組成比'!$V$3:$V$9</c15:sqref>
                        </c15:formulaRef>
                      </c:ext>
                    </c:extLst>
                    <c:numCache>
                      <c:formatCode>General</c:formatCode>
                      <c:ptCount val="7"/>
                      <c:pt idx="0">
                        <c:v>0.77270115554042174</c:v>
                      </c:pt>
                      <c:pt idx="1">
                        <c:v>0.79768806917089885</c:v>
                      </c:pt>
                      <c:pt idx="2">
                        <c:v>0.83089104981147077</c:v>
                      </c:pt>
                      <c:pt idx="3">
                        <c:v>0.8724299065420561</c:v>
                      </c:pt>
                      <c:pt idx="4">
                        <c:v>0.67447469656254788</c:v>
                      </c:pt>
                      <c:pt idx="5">
                        <c:v>0.4134003142825326</c:v>
                      </c:pt>
                      <c:pt idx="6">
                        <c:v>0.21069756460781289</c:v>
                      </c:pt>
                    </c:numCache>
                  </c:numRef>
                </c:yVal>
                <c:smooth val="0"/>
                <c:extLst>
                  <c:ext xmlns:c16="http://schemas.microsoft.com/office/drawing/2014/chart" uri="{C3380CC4-5D6E-409C-BE32-E72D297353CC}">
                    <c16:uniqueId val="{00000003-9AC4-4735-93C2-A803F89373DC}"/>
                  </c:ext>
                </c:extLst>
              </c15:ser>
            </c15:filteredScatterSeries>
          </c:ext>
        </c:extLst>
      </c:scatterChart>
      <c:scatterChart>
        <c:scatterStyle val="smoothMarker"/>
        <c:varyColors val="0"/>
        <c:ser>
          <c:idx val="0"/>
          <c:order val="2"/>
          <c:tx>
            <c:v>thermodynamic equilibrium at 800 °C</c:v>
          </c:tx>
          <c:spPr>
            <a:ln w="19050" cap="rnd">
              <a:solidFill>
                <a:schemeClr val="tx1"/>
              </a:solidFill>
              <a:prstDash val="sysDot"/>
              <a:round/>
            </a:ln>
            <a:effectLst/>
          </c:spPr>
          <c:marker>
            <c:symbol val="none"/>
          </c:marker>
          <c:xVal>
            <c:numRef>
              <c:f>'0204_組成比'!$T$3:$T$9</c:f>
              <c:numCache>
                <c:formatCode>General</c:formatCode>
                <c:ptCount val="7"/>
                <c:pt idx="0">
                  <c:v>0.9</c:v>
                </c:pt>
                <c:pt idx="1">
                  <c:v>0.8</c:v>
                </c:pt>
                <c:pt idx="2">
                  <c:v>0.66666666666666663</c:v>
                </c:pt>
                <c:pt idx="3">
                  <c:v>0.5</c:v>
                </c:pt>
                <c:pt idx="4">
                  <c:v>0.33333333333333331</c:v>
                </c:pt>
                <c:pt idx="5">
                  <c:v>0.2</c:v>
                </c:pt>
                <c:pt idx="6">
                  <c:v>0.1</c:v>
                </c:pt>
              </c:numCache>
            </c:numRef>
          </c:xVal>
          <c:yVal>
            <c:numRef>
              <c:f>'0204_組成比'!$W$3:$W$9</c:f>
              <c:numCache>
                <c:formatCode>General</c:formatCode>
                <c:ptCount val="7"/>
                <c:pt idx="0">
                  <c:v>9.387542295333148</c:v>
                </c:pt>
                <c:pt idx="1">
                  <c:v>4.2092175114014019</c:v>
                </c:pt>
                <c:pt idx="2">
                  <c:v>2.1286961698749756</c:v>
                </c:pt>
                <c:pt idx="3">
                  <c:v>1.0794392523364487</c:v>
                </c:pt>
                <c:pt idx="4">
                  <c:v>0.67447469656254788</c:v>
                </c:pt>
                <c:pt idx="5">
                  <c:v>0.41340031428253265</c:v>
                </c:pt>
                <c:pt idx="6">
                  <c:v>0.21069756460781289</c:v>
                </c:pt>
              </c:numCache>
            </c:numRef>
          </c:yVal>
          <c:smooth val="1"/>
          <c:extLst>
            <c:ext xmlns:c16="http://schemas.microsoft.com/office/drawing/2014/chart" uri="{C3380CC4-5D6E-409C-BE32-E72D297353CC}">
              <c16:uniqueId val="{00000002-9AC4-4735-93C2-A803F89373DC}"/>
            </c:ext>
          </c:extLst>
        </c:ser>
        <c:dLbls>
          <c:showLegendKey val="0"/>
          <c:showVal val="0"/>
          <c:showCatName val="0"/>
          <c:showSerName val="0"/>
          <c:showPercent val="0"/>
          <c:showBubbleSize val="0"/>
        </c:dLbls>
        <c:axId val="106001584"/>
        <c:axId val="106002000"/>
      </c:scatterChart>
      <c:valAx>
        <c:axId val="106001584"/>
        <c:scaling>
          <c:orientation val="minMax"/>
        </c:scaling>
        <c:delete val="0"/>
        <c:axPos val="b"/>
        <c:title>
          <c:tx>
            <c:rich>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sz="1000">
                    <a:solidFill>
                      <a:schemeClr val="tx1"/>
                    </a:solidFill>
                  </a:rPr>
                  <a:t>CH</a:t>
                </a:r>
                <a:r>
                  <a:rPr lang="en-US" altLang="ja-JP" sz="1000" baseline="-25000">
                    <a:solidFill>
                      <a:schemeClr val="tx1"/>
                    </a:solidFill>
                  </a:rPr>
                  <a:t>4</a:t>
                </a:r>
                <a:r>
                  <a:rPr lang="en-US" altLang="ja-JP" sz="1000">
                    <a:solidFill>
                      <a:schemeClr val="tx1"/>
                    </a:solidFill>
                  </a:rPr>
                  <a:t>/(CO</a:t>
                </a:r>
                <a:r>
                  <a:rPr lang="en-US" altLang="ja-JP" sz="1000" baseline="-25000">
                    <a:solidFill>
                      <a:schemeClr val="tx1"/>
                    </a:solidFill>
                  </a:rPr>
                  <a:t>2</a:t>
                </a:r>
                <a:r>
                  <a:rPr lang="en-US" altLang="ja-JP" sz="1000" baseline="0">
                    <a:solidFill>
                      <a:schemeClr val="tx1"/>
                    </a:solidFill>
                  </a:rPr>
                  <a:t> + </a:t>
                </a:r>
                <a:r>
                  <a:rPr lang="en-US" altLang="ja-JP" sz="1000">
                    <a:solidFill>
                      <a:schemeClr val="tx1"/>
                    </a:solidFill>
                  </a:rPr>
                  <a:t>CH</a:t>
                </a:r>
                <a:r>
                  <a:rPr lang="en-US" altLang="ja-JP" sz="1000" baseline="-25000">
                    <a:solidFill>
                      <a:schemeClr val="tx1"/>
                    </a:solidFill>
                  </a:rPr>
                  <a:t>4</a:t>
                </a:r>
                <a:r>
                  <a:rPr lang="en-US" altLang="ja-JP" sz="1000" baseline="0">
                    <a:solidFill>
                      <a:schemeClr val="tx1"/>
                    </a:solidFill>
                  </a:rPr>
                  <a:t>)</a:t>
                </a:r>
                <a:endParaRPr lang="ja-JP" altLang="en-US" sz="1000" baseline="0">
                  <a:solidFill>
                    <a:schemeClr val="tx1"/>
                  </a:solidFill>
                </a:endParaRPr>
              </a:p>
            </c:rich>
          </c:tx>
          <c:overlay val="0"/>
          <c:spPr>
            <a:noFill/>
            <a:ln>
              <a:noFill/>
            </a:ln>
            <a:effectLst/>
          </c:spPr>
          <c:txPr>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out"/>
        <c:minorTickMark val="none"/>
        <c:tickLblPos val="nextTo"/>
        <c:spPr>
          <a:noFill/>
          <a:ln w="9525">
            <a:solidFill>
              <a:schemeClr val="tx1"/>
            </a:solidFill>
            <a:round/>
          </a:ln>
          <a:effectLst/>
        </c:spPr>
        <c:txPr>
          <a:bodyPr rot="-60000000" spcFirstLastPara="1" vertOverflow="ellipsis" vert="horz" wrap="square" anchor="ctr" anchorCtr="1"/>
          <a:lstStyle/>
          <a:p>
            <a:pPr>
              <a:defRPr lang="ja-JP" sz="900" b="0" i="0" u="none" strike="noStrike" kern="1200" baseline="0">
                <a:solidFill>
                  <a:schemeClr val="tx1"/>
                </a:solidFill>
                <a:latin typeface="+mn-lt"/>
                <a:ea typeface="+mn-ea"/>
                <a:cs typeface="+mn-cs"/>
              </a:defRPr>
            </a:pPr>
            <a:endParaRPr lang="ja-JP"/>
          </a:p>
        </c:txPr>
        <c:crossAx val="106002000"/>
        <c:crossesAt val="0"/>
        <c:crossBetween val="midCat"/>
        <c:majorUnit val="0.1"/>
      </c:valAx>
      <c:valAx>
        <c:axId val="106002000"/>
        <c:scaling>
          <c:logBase val="10"/>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sz="1000">
                    <a:solidFill>
                      <a:schemeClr val="tx1"/>
                    </a:solidFill>
                  </a:rPr>
                  <a:t>H</a:t>
                </a:r>
                <a:r>
                  <a:rPr lang="en-US" altLang="ja-JP" sz="1000" baseline="-25000">
                    <a:solidFill>
                      <a:schemeClr val="tx1"/>
                    </a:solidFill>
                  </a:rPr>
                  <a:t>2</a:t>
                </a:r>
                <a:r>
                  <a:rPr lang="en-US" altLang="ja-JP" sz="1000" baseline="0">
                    <a:solidFill>
                      <a:schemeClr val="tx1"/>
                    </a:solidFill>
                  </a:rPr>
                  <a:t>/CO</a:t>
                </a:r>
                <a:endParaRPr lang="ja-JP" altLang="en-US" sz="1000" baseline="0">
                  <a:solidFill>
                    <a:schemeClr val="tx1"/>
                  </a:solidFill>
                </a:endParaRPr>
              </a:p>
            </c:rich>
          </c:tx>
          <c:layout>
            <c:manualLayout>
              <c:xMode val="edge"/>
              <c:yMode val="edge"/>
              <c:x val="2.3039319632564174E-2"/>
              <c:y val="0.3512756640367245"/>
            </c:manualLayout>
          </c:layout>
          <c:overlay val="0"/>
          <c:spPr>
            <a:noFill/>
            <a:ln>
              <a:noFill/>
            </a:ln>
            <a:effectLst/>
          </c:spPr>
          <c:txPr>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0"/>
        <c:majorTickMark val="out"/>
        <c:minorTickMark val="out"/>
        <c:tickLblPos val="nextTo"/>
        <c:spPr>
          <a:noFill/>
          <a:ln w="9525">
            <a:solidFill>
              <a:sysClr val="windowText" lastClr="000000">
                <a:alpha val="99000"/>
              </a:sysClr>
            </a:solidFill>
            <a:round/>
          </a:ln>
          <a:effectLst/>
        </c:spPr>
        <c:txPr>
          <a:bodyPr rot="-60000000" spcFirstLastPara="1" vertOverflow="ellipsis" vert="horz" wrap="square" anchor="ctr" anchorCtr="0"/>
          <a:lstStyle/>
          <a:p>
            <a:pPr>
              <a:defRPr lang="ja-JP" sz="900" b="0" i="0" u="none" strike="noStrike" kern="1200" baseline="0">
                <a:solidFill>
                  <a:schemeClr val="tx1"/>
                </a:solidFill>
                <a:latin typeface="+mn-lt"/>
                <a:ea typeface="+mn-ea"/>
                <a:cs typeface="+mn-cs"/>
              </a:defRPr>
            </a:pPr>
            <a:endParaRPr lang="ja-JP"/>
          </a:p>
        </c:txPr>
        <c:crossAx val="106001584"/>
        <c:crossesAt val="0"/>
        <c:crossBetween val="midCat"/>
      </c:valAx>
      <c:spPr>
        <a:noFill/>
        <a:ln w="9525">
          <a:solidFill>
            <a:sysClr val="windowText" lastClr="000000"/>
          </a:solidFill>
        </a:ln>
        <a:effectLst/>
      </c:spPr>
    </c:plotArea>
    <c:legend>
      <c:legendPos val="r"/>
      <c:layout>
        <c:manualLayout>
          <c:xMode val="edge"/>
          <c:yMode val="edge"/>
          <c:x val="0.16071514812903348"/>
          <c:y val="6.8466831932218364E-2"/>
          <c:w val="0.40803923295704775"/>
          <c:h val="0.26691840815194146"/>
        </c:manualLayout>
      </c:layout>
      <c:overlay val="0"/>
      <c:spPr>
        <a:noFill/>
        <a:ln>
          <a:noFill/>
        </a:ln>
        <a:effectLst/>
      </c:spPr>
      <c:txPr>
        <a:bodyPr rot="0" spcFirstLastPara="1" vertOverflow="ellipsis" vert="horz" wrap="square" anchor="ctr" anchorCtr="1"/>
        <a:lstStyle/>
        <a:p>
          <a:pPr>
            <a:defRPr lang="ja-JP" sz="700" b="0" i="0" u="none" strike="noStrike" kern="1200" baseline="0">
              <a:solidFill>
                <a:schemeClr val="tx1"/>
              </a:solidFill>
              <a:latin typeface="+mn-lt"/>
              <a:ea typeface="+mn-ea"/>
              <a:cs typeface="+mn-cs"/>
            </a:defRPr>
          </a:pPr>
          <a:endParaRPr lang="ja-JP"/>
        </a:p>
      </c:txPr>
    </c:legend>
    <c:plotVisOnly val="1"/>
    <c:dispBlanksAs val="gap"/>
    <c:showDLblsOverMax val="0"/>
  </c:chart>
  <c:spPr>
    <a:solidFill>
      <a:schemeClr val="bg1"/>
    </a:solidFill>
    <a:ln w="6350">
      <a:noFill/>
      <a:round/>
    </a:ln>
    <a:effectLst/>
  </c:spPr>
  <c:txPr>
    <a:bodyPr/>
    <a:lstStyle/>
    <a:p>
      <a:pPr>
        <a:defRPr/>
      </a:pPr>
      <a:endParaRPr lang="ja-JP"/>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42174318383812"/>
          <c:y val="5.1445557563785861E-2"/>
          <c:w val="0.81328410474202306"/>
          <c:h val="0.7508237917843249"/>
        </c:manualLayout>
      </c:layout>
      <c:scatterChart>
        <c:scatterStyle val="lineMarker"/>
        <c:varyColors val="0"/>
        <c:ser>
          <c:idx val="1"/>
          <c:order val="0"/>
          <c:tx>
            <c:v>H₂ light 150 °C</c:v>
          </c:tx>
          <c:spPr>
            <a:ln w="19050" cap="rnd">
              <a:solidFill>
                <a:srgbClr val="FF4B00"/>
              </a:solidFill>
              <a:round/>
            </a:ln>
            <a:effectLst/>
          </c:spPr>
          <c:marker>
            <c:symbol val="circle"/>
            <c:size val="4"/>
            <c:spPr>
              <a:solidFill>
                <a:srgbClr val="FF4B00"/>
              </a:solidFill>
              <a:ln w="9525">
                <a:solidFill>
                  <a:srgbClr val="FF4B00"/>
                </a:solidFill>
              </a:ln>
              <a:effectLst/>
            </c:spPr>
          </c:marker>
          <c:xVal>
            <c:numRef>
              <c:f>'0204_組成比'!$M$13:$M$19</c:f>
              <c:numCache>
                <c:formatCode>General</c:formatCode>
                <c:ptCount val="7"/>
                <c:pt idx="0">
                  <c:v>0.9</c:v>
                </c:pt>
                <c:pt idx="1">
                  <c:v>0.8</c:v>
                </c:pt>
                <c:pt idx="2">
                  <c:v>0.66666666666666663</c:v>
                </c:pt>
                <c:pt idx="3">
                  <c:v>0.5</c:v>
                </c:pt>
                <c:pt idx="4">
                  <c:v>0.33333333333333331</c:v>
                </c:pt>
                <c:pt idx="5">
                  <c:v>0.2</c:v>
                </c:pt>
                <c:pt idx="6">
                  <c:v>0.1</c:v>
                </c:pt>
              </c:numCache>
            </c:numRef>
          </c:xVal>
          <c:yVal>
            <c:numRef>
              <c:f>'0204_組成比'!$Q$13:$Q$19</c:f>
              <c:numCache>
                <c:formatCode>General</c:formatCode>
                <c:ptCount val="7"/>
                <c:pt idx="0">
                  <c:v>0.93851183035714303</c:v>
                </c:pt>
                <c:pt idx="1">
                  <c:v>1.4082837053571426</c:v>
                </c:pt>
                <c:pt idx="2">
                  <c:v>1.9104125000000003</c:v>
                </c:pt>
                <c:pt idx="3">
                  <c:v>1.8364736607142857</c:v>
                </c:pt>
                <c:pt idx="4">
                  <c:v>1.6241465959821433</c:v>
                </c:pt>
                <c:pt idx="5">
                  <c:v>1.0841845982142855</c:v>
                </c:pt>
                <c:pt idx="6">
                  <c:v>0.50892823660714293</c:v>
                </c:pt>
              </c:numCache>
            </c:numRef>
          </c:yVal>
          <c:smooth val="0"/>
          <c:extLst>
            <c:ext xmlns:c16="http://schemas.microsoft.com/office/drawing/2014/chart" uri="{C3380CC4-5D6E-409C-BE32-E72D297353CC}">
              <c16:uniqueId val="{00000000-0A64-4741-9CAC-3BAED5DE9185}"/>
            </c:ext>
          </c:extLst>
        </c:ser>
        <c:ser>
          <c:idx val="0"/>
          <c:order val="1"/>
          <c:tx>
            <c:v>CO light 150 °C</c:v>
          </c:tx>
          <c:spPr>
            <a:ln w="19050" cap="rnd">
              <a:solidFill>
                <a:schemeClr val="accent1"/>
              </a:solidFill>
              <a:prstDash val="sysDash"/>
              <a:round/>
            </a:ln>
            <a:effectLst/>
          </c:spPr>
          <c:marker>
            <c:symbol val="circle"/>
            <c:size val="4"/>
            <c:spPr>
              <a:solidFill>
                <a:sysClr val="window" lastClr="FFFFFF"/>
              </a:solidFill>
              <a:ln w="9525">
                <a:solidFill>
                  <a:schemeClr val="accent1"/>
                </a:solidFill>
              </a:ln>
              <a:effectLst/>
            </c:spPr>
          </c:marker>
          <c:xVal>
            <c:numRef>
              <c:f>'0204_組成比'!$M$13:$M$19</c:f>
              <c:numCache>
                <c:formatCode>General</c:formatCode>
                <c:ptCount val="7"/>
                <c:pt idx="0">
                  <c:v>0.9</c:v>
                </c:pt>
                <c:pt idx="1">
                  <c:v>0.8</c:v>
                </c:pt>
                <c:pt idx="2">
                  <c:v>0.66666666666666663</c:v>
                </c:pt>
                <c:pt idx="3">
                  <c:v>0.5</c:v>
                </c:pt>
                <c:pt idx="4">
                  <c:v>0.33333333333333331</c:v>
                </c:pt>
                <c:pt idx="5">
                  <c:v>0.2</c:v>
                </c:pt>
                <c:pt idx="6">
                  <c:v>0.1</c:v>
                </c:pt>
              </c:numCache>
            </c:numRef>
          </c:xVal>
          <c:yVal>
            <c:numRef>
              <c:f>'0204_組成比'!$P$13:$P$19</c:f>
              <c:numCache>
                <c:formatCode>General</c:formatCode>
                <c:ptCount val="7"/>
                <c:pt idx="0">
                  <c:v>0.72878270089285702</c:v>
                </c:pt>
                <c:pt idx="1">
                  <c:v>1.1921537946428573</c:v>
                </c:pt>
                <c:pt idx="2">
                  <c:v>1.5482477678571425</c:v>
                </c:pt>
                <c:pt idx="3">
                  <c:v>1.7209886160714287</c:v>
                </c:pt>
                <c:pt idx="4">
                  <c:v>1.6542649553571427</c:v>
                </c:pt>
                <c:pt idx="5">
                  <c:v>1.2864575892857142</c:v>
                </c:pt>
                <c:pt idx="6">
                  <c:v>0.7078948660714286</c:v>
                </c:pt>
              </c:numCache>
            </c:numRef>
          </c:yVal>
          <c:smooth val="0"/>
          <c:extLst>
            <c:ext xmlns:c16="http://schemas.microsoft.com/office/drawing/2014/chart" uri="{C3380CC4-5D6E-409C-BE32-E72D297353CC}">
              <c16:uniqueId val="{00000001-0A64-4741-9CAC-3BAED5DE9185}"/>
            </c:ext>
          </c:extLst>
        </c:ser>
        <c:ser>
          <c:idx val="3"/>
          <c:order val="2"/>
          <c:tx>
            <c:v>H₂ dark 800 °C</c:v>
          </c:tx>
          <c:spPr>
            <a:ln w="19050" cap="rnd">
              <a:solidFill>
                <a:srgbClr val="005AFF"/>
              </a:solidFill>
              <a:round/>
            </a:ln>
            <a:effectLst/>
          </c:spPr>
          <c:marker>
            <c:symbol val="square"/>
            <c:size val="4"/>
            <c:spPr>
              <a:solidFill>
                <a:srgbClr val="005AFF"/>
              </a:solidFill>
              <a:ln w="9525">
                <a:solidFill>
                  <a:srgbClr val="005AFF"/>
                </a:solidFill>
              </a:ln>
              <a:effectLst/>
            </c:spPr>
          </c:marker>
          <c:xVal>
            <c:numRef>
              <c:f>'0703_dark800deg組成比'!$M$13:$M$19</c:f>
              <c:numCache>
                <c:formatCode>General</c:formatCode>
                <c:ptCount val="7"/>
                <c:pt idx="0">
                  <c:v>0.9</c:v>
                </c:pt>
                <c:pt idx="1">
                  <c:v>0.8</c:v>
                </c:pt>
                <c:pt idx="2">
                  <c:v>0.66666666666666663</c:v>
                </c:pt>
                <c:pt idx="3">
                  <c:v>0.5</c:v>
                </c:pt>
                <c:pt idx="4">
                  <c:v>0.33333333333333331</c:v>
                </c:pt>
                <c:pt idx="5">
                  <c:v>0.2</c:v>
                </c:pt>
                <c:pt idx="6">
                  <c:v>0.1</c:v>
                </c:pt>
              </c:numCache>
            </c:numRef>
          </c:xVal>
          <c:yVal>
            <c:numRef>
              <c:f>'0703_dark800deg組成比'!$Q$13:$Q$19</c:f>
              <c:numCache>
                <c:formatCode>General</c:formatCode>
                <c:ptCount val="7"/>
                <c:pt idx="0">
                  <c:v>2.4761553013392859</c:v>
                </c:pt>
                <c:pt idx="1">
                  <c:v>3.9150826339285714</c:v>
                </c:pt>
                <c:pt idx="2">
                  <c:v>4.3067311941964288</c:v>
                </c:pt>
                <c:pt idx="3">
                  <c:v>4.3847272767857142</c:v>
                </c:pt>
                <c:pt idx="4">
                  <c:v>2.0900057477678571</c:v>
                </c:pt>
                <c:pt idx="5">
                  <c:v>0.54827946428571428</c:v>
                </c:pt>
                <c:pt idx="6">
                  <c:v>0.10773102678571429</c:v>
                </c:pt>
              </c:numCache>
            </c:numRef>
          </c:yVal>
          <c:smooth val="0"/>
          <c:extLst>
            <c:ext xmlns:c16="http://schemas.microsoft.com/office/drawing/2014/chart" uri="{C3380CC4-5D6E-409C-BE32-E72D297353CC}">
              <c16:uniqueId val="{00000002-0A64-4741-9CAC-3BAED5DE9185}"/>
            </c:ext>
          </c:extLst>
        </c:ser>
        <c:ser>
          <c:idx val="2"/>
          <c:order val="3"/>
          <c:tx>
            <c:v>CO dark 800 °C</c:v>
          </c:tx>
          <c:spPr>
            <a:ln w="19050" cap="rnd">
              <a:solidFill>
                <a:srgbClr val="005AFF">
                  <a:alpha val="91000"/>
                </a:srgbClr>
              </a:solidFill>
              <a:prstDash val="sysDash"/>
              <a:round/>
            </a:ln>
            <a:effectLst/>
          </c:spPr>
          <c:marker>
            <c:symbol val="square"/>
            <c:size val="4"/>
            <c:spPr>
              <a:solidFill>
                <a:sysClr val="window" lastClr="FFFFFF"/>
              </a:solidFill>
              <a:ln w="9525">
                <a:solidFill>
                  <a:srgbClr val="005AFF"/>
                </a:solidFill>
              </a:ln>
              <a:effectLst/>
            </c:spPr>
          </c:marker>
          <c:xVal>
            <c:numRef>
              <c:f>'0703_dark800deg組成比'!$M$13:$M$19</c:f>
              <c:numCache>
                <c:formatCode>General</c:formatCode>
                <c:ptCount val="7"/>
                <c:pt idx="0">
                  <c:v>0.9</c:v>
                </c:pt>
                <c:pt idx="1">
                  <c:v>0.8</c:v>
                </c:pt>
                <c:pt idx="2">
                  <c:v>0.66666666666666663</c:v>
                </c:pt>
                <c:pt idx="3">
                  <c:v>0.5</c:v>
                </c:pt>
                <c:pt idx="4">
                  <c:v>0.33333333333333331</c:v>
                </c:pt>
                <c:pt idx="5">
                  <c:v>0.2</c:v>
                </c:pt>
                <c:pt idx="6">
                  <c:v>0.1</c:v>
                </c:pt>
              </c:numCache>
            </c:numRef>
          </c:xVal>
          <c:yVal>
            <c:numRef>
              <c:f>'0703_dark800deg組成比'!$P$13:$P$19</c:f>
              <c:numCache>
                <c:formatCode>General</c:formatCode>
                <c:ptCount val="7"/>
                <c:pt idx="0">
                  <c:v>1.4252212499999999</c:v>
                </c:pt>
                <c:pt idx="1">
                  <c:v>2.5828319196428571</c:v>
                </c:pt>
                <c:pt idx="2">
                  <c:v>3.8895815290178573</c:v>
                </c:pt>
                <c:pt idx="3">
                  <c:v>4.5550628571428566</c:v>
                </c:pt>
                <c:pt idx="4">
                  <c:v>3.4189143749999999</c:v>
                </c:pt>
                <c:pt idx="5">
                  <c:v>2.064385982142857</c:v>
                </c:pt>
                <c:pt idx="6">
                  <c:v>1.0115878125</c:v>
                </c:pt>
              </c:numCache>
            </c:numRef>
          </c:yVal>
          <c:smooth val="0"/>
          <c:extLst>
            <c:ext xmlns:c16="http://schemas.microsoft.com/office/drawing/2014/chart" uri="{C3380CC4-5D6E-409C-BE32-E72D297353CC}">
              <c16:uniqueId val="{00000003-0A64-4741-9CAC-3BAED5DE9185}"/>
            </c:ext>
          </c:extLst>
        </c:ser>
        <c:dLbls>
          <c:showLegendKey val="0"/>
          <c:showVal val="0"/>
          <c:showCatName val="0"/>
          <c:showSerName val="0"/>
          <c:showPercent val="0"/>
          <c:showBubbleSize val="0"/>
        </c:dLbls>
        <c:axId val="106001584"/>
        <c:axId val="106002000"/>
      </c:scatterChart>
      <c:valAx>
        <c:axId val="106001584"/>
        <c:scaling>
          <c:orientation val="minMax"/>
        </c:scaling>
        <c:delete val="0"/>
        <c:axPos val="b"/>
        <c:title>
          <c:tx>
            <c:rich>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sz="1000">
                    <a:solidFill>
                      <a:schemeClr val="tx1"/>
                    </a:solidFill>
                    <a:latin typeface="+mn-lt"/>
                    <a:cs typeface="Arial" panose="020B0604020202020204" pitchFamily="34" charset="0"/>
                  </a:rPr>
                  <a:t>CH</a:t>
                </a:r>
                <a:r>
                  <a:rPr lang="en-US" altLang="ja-JP" sz="1000" b="0" i="0" u="none" strike="noStrike" kern="1200" baseline="-25000">
                    <a:solidFill>
                      <a:schemeClr val="tx1"/>
                    </a:solidFill>
                    <a:latin typeface="+mn-lt"/>
                    <a:cs typeface="Arial" panose="020B0604020202020204" pitchFamily="34" charset="0"/>
                  </a:rPr>
                  <a:t>4</a:t>
                </a:r>
                <a:r>
                  <a:rPr lang="en-US" altLang="ja-JP" sz="1000">
                    <a:solidFill>
                      <a:schemeClr val="tx1"/>
                    </a:solidFill>
                    <a:latin typeface="+mn-lt"/>
                    <a:cs typeface="Arial" panose="020B0604020202020204" pitchFamily="34" charset="0"/>
                  </a:rPr>
                  <a:t>/(CO</a:t>
                </a:r>
                <a:r>
                  <a:rPr lang="en-US" altLang="ja-JP" sz="1000" baseline="-25000">
                    <a:solidFill>
                      <a:schemeClr val="tx1"/>
                    </a:solidFill>
                    <a:latin typeface="+mn-lt"/>
                    <a:cs typeface="Arial" panose="020B0604020202020204" pitchFamily="34" charset="0"/>
                  </a:rPr>
                  <a:t>2</a:t>
                </a:r>
                <a:r>
                  <a:rPr lang="en-US" altLang="ja-JP" sz="1000">
                    <a:solidFill>
                      <a:schemeClr val="tx1"/>
                    </a:solidFill>
                    <a:latin typeface="+mn-lt"/>
                    <a:cs typeface="Arial" panose="020B0604020202020204" pitchFamily="34" charset="0"/>
                  </a:rPr>
                  <a:t> + CH</a:t>
                </a:r>
                <a:r>
                  <a:rPr lang="en-US" altLang="ja-JP" sz="1000" b="0" i="0" u="none" strike="noStrike" kern="1200" baseline="-25000">
                    <a:solidFill>
                      <a:schemeClr val="tx1"/>
                    </a:solidFill>
                    <a:latin typeface="+mn-lt"/>
                    <a:cs typeface="Arial" panose="020B0604020202020204" pitchFamily="34" charset="0"/>
                  </a:rPr>
                  <a:t>4</a:t>
                </a:r>
                <a:r>
                  <a:rPr lang="en-US" altLang="ja-JP" sz="1000">
                    <a:solidFill>
                      <a:schemeClr val="tx1"/>
                    </a:solidFill>
                    <a:latin typeface="+mn-lt"/>
                    <a:cs typeface="Arial" panose="020B0604020202020204" pitchFamily="34" charset="0"/>
                  </a:rPr>
                  <a:t>)</a:t>
                </a:r>
                <a:endParaRPr lang="ja-JP" altLang="en-US" sz="1000">
                  <a:solidFill>
                    <a:schemeClr val="tx1"/>
                  </a:solidFill>
                  <a:latin typeface="+mn-lt"/>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0"/>
        <c:majorTickMark val="out"/>
        <c:minorTickMark val="none"/>
        <c:tickLblPos val="nextTo"/>
        <c:spPr>
          <a:noFill/>
          <a:ln w="9525">
            <a:solidFill>
              <a:schemeClr val="tx1"/>
            </a:solidFill>
            <a:round/>
          </a:ln>
          <a:effectLst/>
        </c:spPr>
        <c:txPr>
          <a:bodyPr rot="-60000000" spcFirstLastPara="1" vertOverflow="ellipsis" vert="horz" wrap="square" anchor="ctr" anchorCtr="1"/>
          <a:lstStyle/>
          <a:p>
            <a:pPr>
              <a:defRPr lang="ja-JP" sz="900" b="0" i="0" u="none" strike="noStrike" kern="1200" baseline="0">
                <a:solidFill>
                  <a:schemeClr val="tx1"/>
                </a:solidFill>
                <a:latin typeface="+mn-lt"/>
                <a:ea typeface="+mn-ea"/>
                <a:cs typeface="+mn-cs"/>
              </a:defRPr>
            </a:pPr>
            <a:endParaRPr lang="ja-JP"/>
          </a:p>
        </c:txPr>
        <c:crossAx val="106002000"/>
        <c:crosses val="autoZero"/>
        <c:crossBetween val="midCat"/>
        <c:majorUnit val="0.1"/>
      </c:valAx>
      <c:valAx>
        <c:axId val="106002000"/>
        <c:scaling>
          <c:orientation val="minMax"/>
          <c:max val="6"/>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altLang="ja-JP" sz="1000">
                    <a:solidFill>
                      <a:schemeClr val="tx1"/>
                    </a:solidFill>
                    <a:latin typeface="Arial" panose="020B0604020202020204" pitchFamily="34" charset="0"/>
                    <a:cs typeface="Arial" panose="020B0604020202020204" pitchFamily="34" charset="0"/>
                  </a:rPr>
                  <a:t>Production</a:t>
                </a:r>
                <a:r>
                  <a:rPr lang="en-US" altLang="ja-JP" sz="1000" baseline="0">
                    <a:solidFill>
                      <a:schemeClr val="tx1"/>
                    </a:solidFill>
                    <a:latin typeface="Arial" panose="020B0604020202020204" pitchFamily="34" charset="0"/>
                    <a:cs typeface="Arial" panose="020B0604020202020204" pitchFamily="34" charset="0"/>
                  </a:rPr>
                  <a:t> rate (µmol min</a:t>
                </a:r>
                <a:r>
                  <a:rPr lang="en-US" altLang="ja-JP" sz="1000" baseline="30000">
                    <a:solidFill>
                      <a:schemeClr val="tx1"/>
                    </a:solidFill>
                    <a:latin typeface="Arial" panose="020B0604020202020204" pitchFamily="34" charset="0"/>
                    <a:cs typeface="Arial" panose="020B0604020202020204" pitchFamily="34" charset="0"/>
                  </a:rPr>
                  <a:t>-1</a:t>
                </a:r>
                <a:r>
                  <a:rPr lang="en-US" altLang="ja-JP" sz="1000" baseline="0">
                    <a:solidFill>
                      <a:schemeClr val="tx1"/>
                    </a:solidFill>
                    <a:latin typeface="Arial" panose="020B0604020202020204" pitchFamily="34" charset="0"/>
                    <a:cs typeface="Arial" panose="020B0604020202020204" pitchFamily="34" charset="0"/>
                  </a:rPr>
                  <a:t>)</a:t>
                </a:r>
                <a:endParaRPr lang="ja-JP" altLang="en-US" sz="1000">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0"/>
        <c:majorTickMark val="out"/>
        <c:minorTickMark val="none"/>
        <c:tickLblPos val="nextTo"/>
        <c:spPr>
          <a:noFill/>
          <a:ln w="9525">
            <a:solidFill>
              <a:schemeClr val="tx1">
                <a:alpha val="99000"/>
              </a:schemeClr>
            </a:solidFill>
            <a:round/>
          </a:ln>
          <a:effectLst/>
        </c:spPr>
        <c:txPr>
          <a:bodyPr rot="-60000000" spcFirstLastPara="1" vertOverflow="ellipsis" vert="horz" wrap="square" anchor="ctr" anchorCtr="1"/>
          <a:lstStyle/>
          <a:p>
            <a:pPr>
              <a:defRPr lang="ja-JP" sz="900" b="0" i="0" u="none" strike="noStrike" kern="1200" baseline="0">
                <a:solidFill>
                  <a:schemeClr val="tx1"/>
                </a:solidFill>
                <a:latin typeface="+mn-lt"/>
                <a:ea typeface="+mn-ea"/>
                <a:cs typeface="+mn-cs"/>
              </a:defRPr>
            </a:pPr>
            <a:endParaRPr lang="ja-JP"/>
          </a:p>
        </c:txPr>
        <c:crossAx val="106001584"/>
        <c:crosses val="autoZero"/>
        <c:crossBetween val="midCat"/>
        <c:majorUnit val="1"/>
      </c:valAx>
      <c:spPr>
        <a:noFill/>
        <a:ln w="9525">
          <a:solidFill>
            <a:sysClr val="windowText" lastClr="000000"/>
          </a:solidFill>
        </a:ln>
        <a:effectLst/>
      </c:spPr>
    </c:plotArea>
    <c:legend>
      <c:legendPos val="b"/>
      <c:legendEntry>
        <c:idx val="0"/>
        <c:txPr>
          <a:bodyPr rot="0" spcFirstLastPara="1" vertOverflow="ellipsis" vert="horz" wrap="square" anchor="ctr" anchorCtr="1"/>
          <a:lstStyle/>
          <a:p>
            <a:pPr>
              <a:defRPr sz="700" b="0" i="0" u="none" strike="noStrike" kern="1200" baseline="0">
                <a:solidFill>
                  <a:schemeClr val="tx1"/>
                </a:solidFill>
                <a:latin typeface="+mn-lt"/>
                <a:ea typeface="Calibri" panose="020F0502020204030204" pitchFamily="34" charset="0"/>
                <a:cs typeface="Calibri" panose="020F0502020204030204" pitchFamily="34" charset="0"/>
              </a:defRPr>
            </a:pPr>
            <a:endParaRPr lang="ja-JP"/>
          </a:p>
        </c:txPr>
      </c:legendEntry>
      <c:legendEntry>
        <c:idx val="1"/>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ja-JP"/>
          </a:p>
        </c:txPr>
      </c:legendEntry>
      <c:legendEntry>
        <c:idx val="2"/>
        <c:txPr>
          <a:bodyPr rot="0" spcFirstLastPara="1" vertOverflow="ellipsis" vert="horz" wrap="square" anchor="ctr" anchorCtr="1"/>
          <a:lstStyle/>
          <a:p>
            <a:pPr>
              <a:defRPr sz="700" b="0" i="0" u="none" strike="noStrike" kern="1200" baseline="0">
                <a:solidFill>
                  <a:schemeClr val="tx1"/>
                </a:solidFill>
                <a:latin typeface="+mn-lt"/>
                <a:ea typeface="Calibri" panose="020F0502020204030204" pitchFamily="34" charset="0"/>
                <a:cs typeface="Calibri" panose="020F0502020204030204" pitchFamily="34" charset="0"/>
              </a:defRPr>
            </a:pPr>
            <a:endParaRPr lang="ja-JP"/>
          </a:p>
        </c:txPr>
      </c:legendEntry>
      <c:layout>
        <c:manualLayout>
          <c:xMode val="edge"/>
          <c:yMode val="edge"/>
          <c:x val="0.14734684021382474"/>
          <c:y val="6.1861673188509721E-2"/>
          <c:w val="0.30437450580252934"/>
          <c:h val="0.24440953987429803"/>
        </c:manualLayout>
      </c:layout>
      <c:overlay val="0"/>
      <c:spPr>
        <a:noFill/>
        <a:ln>
          <a:noFill/>
        </a:ln>
        <a:effectLst/>
      </c:spPr>
      <c:txPr>
        <a:bodyPr rot="0" spcFirstLastPara="1" vertOverflow="ellipsis" vert="horz" wrap="square" anchor="ctr" anchorCtr="1"/>
        <a:lstStyle/>
        <a:p>
          <a:pPr>
            <a:defRPr lang="ja-JP" sz="700" b="0" i="0" u="none" strike="noStrike" kern="1200" baseline="0">
              <a:solidFill>
                <a:schemeClr val="tx1"/>
              </a:solidFill>
              <a:latin typeface="+mn-lt"/>
              <a:ea typeface="+mn-ea"/>
              <a:cs typeface="+mn-cs"/>
            </a:defRPr>
          </a:pPr>
          <a:endParaRPr lang="ja-JP"/>
        </a:p>
      </c:txPr>
    </c:legend>
    <c:plotVisOnly val="1"/>
    <c:dispBlanksAs val="gap"/>
    <c:showDLblsOverMax val="0"/>
  </c:chart>
  <c:spPr>
    <a:solidFill>
      <a:schemeClr val="bg1"/>
    </a:solidFill>
    <a:ln w="6350">
      <a:noFill/>
      <a:round/>
    </a:ln>
    <a:effectLst/>
  </c:spPr>
  <c:txPr>
    <a:bodyPr/>
    <a:lstStyle/>
    <a:p>
      <a:pPr>
        <a:defRPr/>
      </a:pPr>
      <a:endParaRPr lang="ja-JP"/>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カラーユニバーサル">
      <a:dk1>
        <a:sysClr val="windowText" lastClr="000000"/>
      </a:dk1>
      <a:lt1>
        <a:sysClr val="window" lastClr="FFFFFF"/>
      </a:lt1>
      <a:dk2>
        <a:srgbClr val="44546A"/>
      </a:dk2>
      <a:lt2>
        <a:srgbClr val="E7E6E6"/>
      </a:lt2>
      <a:accent1>
        <a:srgbClr val="FF4B00"/>
      </a:accent1>
      <a:accent2>
        <a:srgbClr val="005AFF"/>
      </a:accent2>
      <a:accent3>
        <a:srgbClr val="03AF7A"/>
      </a:accent3>
      <a:accent4>
        <a:srgbClr val="4DC4FF"/>
      </a:accent4>
      <a:accent5>
        <a:srgbClr val="F6AA00"/>
      </a:accent5>
      <a:accent6>
        <a:srgbClr val="FFF100"/>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カラーユニバーサル">
    <a:dk1>
      <a:sysClr val="windowText" lastClr="000000"/>
    </a:dk1>
    <a:lt1>
      <a:sysClr val="window" lastClr="FFFFFF"/>
    </a:lt1>
    <a:dk2>
      <a:srgbClr val="44546A"/>
    </a:dk2>
    <a:lt2>
      <a:srgbClr val="E7E6E6"/>
    </a:lt2>
    <a:accent1>
      <a:srgbClr val="FF4B00"/>
    </a:accent1>
    <a:accent2>
      <a:srgbClr val="005AFF"/>
    </a:accent2>
    <a:accent3>
      <a:srgbClr val="03AF7A"/>
    </a:accent3>
    <a:accent4>
      <a:srgbClr val="4DC4FF"/>
    </a:accent4>
    <a:accent5>
      <a:srgbClr val="F6AA00"/>
    </a:accent5>
    <a:accent6>
      <a:srgbClr val="FFF100"/>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19B05-E79C-48B2-AE3B-316C02F2C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229</Words>
  <Characters>89621</Characters>
  <Application>Microsoft Office Word</Application>
  <DocSecurity>0</DocSecurity>
  <Lines>746</Lines>
  <Paragraphs>18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9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宮内雅浩</dc:creator>
  <cp:lastModifiedBy>HASHIMOTO Ayako</cp:lastModifiedBy>
  <cp:revision>2</cp:revision>
  <cp:lastPrinted>2014-10-09T15:34:00Z</cp:lastPrinted>
  <dcterms:created xsi:type="dcterms:W3CDTF">2024-11-28T01:17:00Z</dcterms:created>
  <dcterms:modified xsi:type="dcterms:W3CDTF">2024-11-2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5c97764c4e3833d34987cbaf92f12a464b7da2e227e0f8c797e7bc32871faf</vt:lpwstr>
  </property>
  <property fmtid="{D5CDD505-2E9C-101B-9397-08002B2CF9AE}" pid="3" name="ZOTERO_PREF_1">
    <vt:lpwstr>&lt;data data-version="3" zotero-version="6.0.36"&gt;&lt;session id="VUcfTXy8"/&gt;&lt;style id="http://www.zotero.org/styles/chemical-communications" hasBibliography="1" bibliographyStyleHasBeenSet="1"/&gt;&lt;prefs&gt;&lt;pref name="fieldType" value="Field"/&gt;&lt;pref name="automatic</vt:lpwstr>
  </property>
  <property fmtid="{D5CDD505-2E9C-101B-9397-08002B2CF9AE}" pid="4" name="ZOTERO_PREF_2">
    <vt:lpwstr>JournalAbbreviations" value="true"/&gt;&lt;pref name="delayCitationUpdates" value="true"/&gt;&lt;pref name="dontAskDelayCitationUpdates" value="true"/&gt;&lt;/prefs&gt;&lt;/data&gt;</vt:lpwstr>
  </property>
</Properties>
</file>